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B7FDB" w14:textId="21DEE47F" w:rsidR="00F46978" w:rsidRDefault="00F46978" w:rsidP="00F46978">
      <w:pPr>
        <w:pStyle w:val="Header"/>
      </w:pPr>
      <w:r w:rsidRPr="00F46978">
        <w:rPr>
          <w:b/>
        </w:rPr>
        <w:t>Title</w:t>
      </w:r>
      <w:r>
        <w:t xml:space="preserve">: Characterizing </w:t>
      </w:r>
      <w:r w:rsidR="003C6569">
        <w:t xml:space="preserve">the nuclear and cytoplasmic transcriptomes </w:t>
      </w:r>
      <w:r>
        <w:t xml:space="preserve">in developing and mature human </w:t>
      </w:r>
      <w:r w:rsidR="00D45B4D">
        <w:t>cortex</w:t>
      </w:r>
      <w:r>
        <w:t xml:space="preserve"> </w:t>
      </w:r>
      <w:r w:rsidR="0057416C">
        <w:t xml:space="preserve">uncovers </w:t>
      </w:r>
      <w:r w:rsidR="00BF7109">
        <w:t xml:space="preserve">a </w:t>
      </w:r>
      <w:r w:rsidR="0057416C">
        <w:t xml:space="preserve">potential new avenue for </w:t>
      </w:r>
      <w:r w:rsidR="00797489">
        <w:t>psychiatric disease</w:t>
      </w:r>
      <w:r w:rsidR="005769C1">
        <w:t xml:space="preserve"> gene dy</w:t>
      </w:r>
      <w:r w:rsidR="0057416C">
        <w:t>sregulation</w:t>
      </w:r>
    </w:p>
    <w:p w14:paraId="1DCD42B0" w14:textId="77777777" w:rsidR="00F46978" w:rsidRDefault="00F46978">
      <w:pPr>
        <w:rPr>
          <w:b/>
        </w:rPr>
      </w:pPr>
    </w:p>
    <w:p w14:paraId="707F8F3E" w14:textId="48C84CA4" w:rsidR="00D45B4D" w:rsidRPr="00D45B4D" w:rsidRDefault="00D45B4D">
      <w:r>
        <w:rPr>
          <w:b/>
        </w:rPr>
        <w:t>Authors</w:t>
      </w:r>
      <w:r>
        <w:t xml:space="preserve">: Amanda J. Price, </w:t>
      </w:r>
      <w:r w:rsidR="00420F0E">
        <w:t xml:space="preserve">Taeyoung Hwang, Ran Tao, </w:t>
      </w:r>
      <w:r w:rsidR="00F34E14">
        <w:t xml:space="preserve">Emily E. Burke, </w:t>
      </w:r>
      <w:r w:rsidR="0051394D">
        <w:t xml:space="preserve">Anandita Rajpurohit, </w:t>
      </w:r>
      <w:r w:rsidR="00420F0E">
        <w:t>Jooheon Shin, Thomas Hyde, Joel E. Kleinman, Andrew E. Jaffe, Daniel R. Weinberger</w:t>
      </w:r>
    </w:p>
    <w:p w14:paraId="66841521" w14:textId="77777777" w:rsidR="00F46978" w:rsidRDefault="00F46978">
      <w:pPr>
        <w:rPr>
          <w:b/>
        </w:rPr>
      </w:pPr>
    </w:p>
    <w:p w14:paraId="221ED643" w14:textId="14E5E7D1" w:rsidR="008D393F" w:rsidRPr="007A47C4" w:rsidRDefault="00533D0C">
      <w:r w:rsidRPr="00D671B9">
        <w:rPr>
          <w:b/>
        </w:rPr>
        <w:t>Abstract</w:t>
      </w:r>
    </w:p>
    <w:p w14:paraId="140E86FC" w14:textId="77777777" w:rsidR="00533D0C" w:rsidRDefault="00533D0C"/>
    <w:p w14:paraId="538CB848" w14:textId="1FB4A844" w:rsidR="00E640DA" w:rsidRDefault="0092210E">
      <w:r>
        <w:t>The diverse functions of t</w:t>
      </w:r>
      <w:r w:rsidR="009838FE">
        <w:t xml:space="preserve">ranscriptome </w:t>
      </w:r>
      <w:r w:rsidR="004A0448">
        <w:t xml:space="preserve">compartmentalization by the nuclear membrane </w:t>
      </w:r>
      <w:r>
        <w:t xml:space="preserve">are enacted via many </w:t>
      </w:r>
      <w:r w:rsidR="00E640DA">
        <w:t xml:space="preserve">mechanisms, such as intron retention and RNA editing, </w:t>
      </w:r>
      <w:r>
        <w:t xml:space="preserve">that </w:t>
      </w:r>
      <w:r w:rsidR="00E640DA">
        <w:t xml:space="preserve">are </w:t>
      </w:r>
      <w:r>
        <w:t xml:space="preserve">used </w:t>
      </w:r>
      <w:r w:rsidR="00C456FF">
        <w:t>frequently</w:t>
      </w:r>
      <w:r w:rsidR="00E640DA">
        <w:t xml:space="preserve"> in brain and are related to development</w:t>
      </w:r>
      <w:r w:rsidR="005769C1">
        <w:t>. C</w:t>
      </w:r>
      <w:r w:rsidR="00E640DA">
        <w:t xml:space="preserve">omparing RNA fractions </w:t>
      </w:r>
      <w:r w:rsidR="009838FE">
        <w:t xml:space="preserve">in brain </w:t>
      </w:r>
      <w:r>
        <w:t xml:space="preserve">can also inform the limits of what can be learned from </w:t>
      </w:r>
      <w:r w:rsidR="009E4D5C">
        <w:t xml:space="preserve">single nucleus RNA-sequencing projects derived from </w:t>
      </w:r>
      <w:r w:rsidR="00E640DA">
        <w:t xml:space="preserve">postmortem brain tissue. </w:t>
      </w:r>
      <w:r w:rsidR="004A0448">
        <w:t>Here we have characterized the nuclear and cytoplasmic transcriptomes from homogenate prenatal and adult human postmortem cortex using two sequencing libra</w:t>
      </w:r>
      <w:r w:rsidR="00E640DA">
        <w:t>ry preparations. We find that although many genes are differentially expressed by fraction, developmental expression changes are similarly detectable in nuclear and cytoplasmic RNA. Across ages, RNA fractions were more similar in prenatal than adult cortex, and higher nuclear expression was associated with down-regulation in the opposite age. Intron retention was overall greater in nuclear RNA</w:t>
      </w:r>
      <w:r>
        <w:t>;</w:t>
      </w:r>
      <w:r w:rsidR="00E640DA">
        <w:t xml:space="preserve"> </w:t>
      </w:r>
      <w:r w:rsidR="008C0F3A">
        <w:t>surprisingly</w:t>
      </w:r>
      <w:r w:rsidR="009838FE">
        <w:t>, genes containing</w:t>
      </w:r>
      <w:r w:rsidR="008C0F3A">
        <w:t xml:space="preserve"> differentially retained </w:t>
      </w:r>
      <w:r w:rsidR="00E640DA">
        <w:t>individual</w:t>
      </w:r>
      <w:r w:rsidR="008C0F3A">
        <w:t xml:space="preserve"> introns by fraction in one age were higher expressed in that age. We confirmed that RNA editing was not globally associated with RNA fraction expression, although genes containing </w:t>
      </w:r>
      <w:r>
        <w:t>sites unique to</w:t>
      </w:r>
      <w:r w:rsidR="009838FE">
        <w:t xml:space="preserve"> </w:t>
      </w:r>
      <w:r w:rsidR="008C0F3A">
        <w:t xml:space="preserve">a </w:t>
      </w:r>
      <w:r>
        <w:t>compartment in one age</w:t>
      </w:r>
      <w:r w:rsidR="008C0F3A">
        <w:t xml:space="preserve"> were h</w:t>
      </w:r>
      <w:r w:rsidR="009838FE">
        <w:t>igher expressed in th</w:t>
      </w:r>
      <w:r>
        <w:t>ose samples</w:t>
      </w:r>
      <w:r w:rsidR="008C0F3A">
        <w:t xml:space="preserve">. </w:t>
      </w:r>
      <w:r w:rsidR="009838FE">
        <w:t xml:space="preserve">Finally, we found that nuclear-enriched genes were also </w:t>
      </w:r>
      <w:r>
        <w:t xml:space="preserve">preferentially </w:t>
      </w:r>
      <w:r w:rsidR="009838FE">
        <w:t xml:space="preserve">enriched </w:t>
      </w:r>
      <w:r>
        <w:t>in</w:t>
      </w:r>
      <w:r w:rsidR="009838FE">
        <w:t xml:space="preserve"> gene sets associated with neurodevelopmental psychiatric diseases. </w:t>
      </w:r>
    </w:p>
    <w:p w14:paraId="30EB4674" w14:textId="77777777" w:rsidR="00D45B4D" w:rsidRDefault="00D45B4D"/>
    <w:p w14:paraId="4D5710A1" w14:textId="0F4E1689" w:rsidR="00B54439" w:rsidRDefault="00B54439">
      <w:r w:rsidRPr="00EA2422">
        <w:rPr>
          <w:b/>
        </w:rPr>
        <w:t>Introduction</w:t>
      </w:r>
    </w:p>
    <w:p w14:paraId="2025DD70" w14:textId="77777777" w:rsidR="00B54439" w:rsidRPr="007A47C4" w:rsidRDefault="00B54439"/>
    <w:p w14:paraId="094D41B6" w14:textId="7DB3BBC8" w:rsidR="009A7CC2" w:rsidRPr="00BC6F13" w:rsidRDefault="00B54439" w:rsidP="002B33A3">
      <w:r>
        <w:tab/>
        <w:t>Human brain developmen</w:t>
      </w:r>
      <w:r w:rsidR="00E64378">
        <w:t>t is characterized by precisely-</w:t>
      </w:r>
      <w:r>
        <w:t xml:space="preserve">timed changes to gene expression across the lifespan, particularly at the prenatal to postnatal </w:t>
      </w:r>
      <w:r w:rsidR="00F35E76">
        <w:t>transition</w:t>
      </w:r>
      <w:r w:rsidR="00E64378">
        <w:fldChar w:fldCharType="begin" w:fldLock="1"/>
      </w:r>
      <w:r w:rsidR="00AF474B">
        <w:instrText>ADDIN CSL_CITATION { "citationItems" : [ { "id" : "ITEM-1", "itemData" : { "DOI" : "10.1038/nature10523", "ISSN" : "1476-4687",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 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Z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Sestan", "given" : "Nenad", "non-dropping-particle" : "", "parse-names" : false, "suffix" : "" } ], "container-title" : "Nature", "id" : "ITEM-1", "issue" : "7370", "issued" : { "date-parts" : [ [ "2011", "10", "27" ] ] }, "page" : "483-9", "title" : "Spatio-temporal transcriptome of the human brain.", "type" : "article-journal", "volume" : "478" }, "uris" : [ "http://www.mendeley.com/documents/?uuid=31415c32-1db5-445e-9c3b-84f9fce26403" ] }, { "id" : "ITEM-2", "itemData" : { "DOI" : "10.1038/nature10524", "ISSN" : "1476-4687", "PMID" : "22031444", "abstract" : "Previous investigations have combined transcriptional and genetic analyses in human cell lines, but few have applied these techniques to human neural tissue. To gain a global molecular perspective on the role of the human genome in cortical development, function and ageing, we explore the temporal dynamics and genetic control of transcription in human prefrontal cortex in an extensive series of post-mortem brains from fetal development through ageing. We discover a wave of gene expression changes occurring during fetal development which are reversed in early postnatal life. One half-century later in life, this pattern of reversals is mirrored in ageing and in neurodegeneration. Although we identify thousands of robust associations of individual genetic polymorphisms with gene expression, we also demonstrate that there is no association between the total extent of genetic differences between subjects and the global similarity of their transcriptional profiles. Hence, the human genome produces a consistent molecular architecture in the prefrontal cortex, despite millions of genetic differences across individuals and races. To enable further discovery, this entire data set is freely available (from Gene Expression Omnibus: accession GSE30272; and dbGaP: accession phs000417.v1.p1) and can also be interrogated via a biologist-friendly stand-alone application (http://www.libd.org/braincloud).",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Tao", "given" : "Ran", "non-dropping-particle" : "", "parse-names" : false, "suffix" : "" }, { "dropping-particle" : "", "family" : "Leek", "given" : "Jeffrey T", "non-dropping-particle" : "", "parse-names" : false, "suffix" : "" }, { "dropping-particle" : "", "family" : "Colantuoni", "given" : "Elizabeth a", "non-dropping-particle" : "", "parse-names" : false, "suffix" : "" }, { "dropping-particle" : "", "family" : "Elkahloun", "given" : "Abdel G", "non-dropping-particle" : "", "parse-names" : false, "suffix" : "" }, { "dropping-particle" : "", "family" : "Herman", "given" : "Mary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2", "issue" : "7370", "issued" : { "date-parts" : [ [ "2011", "10", "27" ] ] }, "page" : "519-23", "publisher" : "Nature Publishing Group", "title" : "Temporal dynamics and genetic control of transcription in the human prefrontal cortex.", "type" : "article-journal", "volume" : "478" }, "uris" : [ "http://www.mendeley.com/documents/?uuid=27a0ca43-712a-4c90-9ed3-78e1f3be3887" ] }, { "id" : "ITEM-3",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3",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1\u20133&lt;/sup&gt;", "plainTextFormattedCitation" : "1\u20133", "previouslyFormattedCitation" : "&lt;sup&gt;1\u20133&lt;/sup&gt;" }, "properties" : {  }, "schema" : "https://github.com/citation-style-language/schema/raw/master/csl-citation.json" }</w:instrText>
      </w:r>
      <w:r w:rsidR="00E64378">
        <w:fldChar w:fldCharType="separate"/>
      </w:r>
      <w:r w:rsidR="00CC2443" w:rsidRPr="00CC2443">
        <w:rPr>
          <w:noProof/>
          <w:vertAlign w:val="superscript"/>
        </w:rPr>
        <w:t>1–3</w:t>
      </w:r>
      <w:r w:rsidR="00E64378">
        <w:fldChar w:fldCharType="end"/>
      </w:r>
      <w:r>
        <w:t xml:space="preserve">. </w:t>
      </w:r>
      <w:r w:rsidR="00797489">
        <w:t xml:space="preserve">One mechanism by which these changes are regulated is </w:t>
      </w:r>
      <w:r w:rsidR="002B33A3">
        <w:t>via</w:t>
      </w:r>
      <w:r w:rsidR="00797489">
        <w:t xml:space="preserve"> the compartmentalization of the trans</w:t>
      </w:r>
      <w:r w:rsidR="002B33A3">
        <w:t>c</w:t>
      </w:r>
      <w:r w:rsidR="00797489">
        <w:t xml:space="preserve">riptome </w:t>
      </w:r>
      <w:r w:rsidR="002B33A3">
        <w:t>by the nuclear membrane. Taking a snapshot of the composition of each RNA compartment captures factors of both chance and purpose at work: f</w:t>
      </w:r>
      <w:r w:rsidR="00E0558B">
        <w:t>or instance</w:t>
      </w:r>
      <w:r w:rsidR="00880C43">
        <w:t xml:space="preserve">, </w:t>
      </w:r>
      <w:r w:rsidR="00DA30E2">
        <w:t>since</w:t>
      </w:r>
      <w:r w:rsidR="00721D07">
        <w:t xml:space="preserve"> most splicing of pre-mRNA occurs co-transcriptionally in the nucleus</w:t>
      </w:r>
      <w:r w:rsidR="00721D07">
        <w:fldChar w:fldCharType="begin" w:fldLock="1"/>
      </w:r>
      <w:r w:rsidR="00AF474B">
        <w:instrText>ADDIN CSL_CITATION { "citationItems" : [ { "id" : "ITEM-1",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1",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2",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2", "issue" : "7414", "issued" : { "date-parts" : [ [ "2012" ] ] }, "page" : "101-8", "title" : "Landscape of transcription in human cells.", "type" : "article-journal", "volume" : "489" }, "uris" : [ "http://www.mendeley.com/documents/?uuid=e5b48a47-239f-4064-bec3-3b97600647d4" ] } ], "mendeley" : { "formattedCitation" : "&lt;sup&gt;4,5&lt;/sup&gt;", "plainTextFormattedCitation" : "4,5", "previouslyFormattedCitation" : "&lt;sup&gt;4,5&lt;/sup&gt;" }, "properties" : {  }, "schema" : "https://github.com/citation-style-language/schema/raw/master/csl-citation.json" }</w:instrText>
      </w:r>
      <w:r w:rsidR="00721D07">
        <w:fldChar w:fldCharType="separate"/>
      </w:r>
      <w:r w:rsidR="00CC2443" w:rsidRPr="00CC2443">
        <w:rPr>
          <w:noProof/>
          <w:vertAlign w:val="superscript"/>
        </w:rPr>
        <w:t>4,5</w:t>
      </w:r>
      <w:r w:rsidR="00721D07">
        <w:fldChar w:fldCharType="end"/>
      </w:r>
      <w:r w:rsidR="007A35F4">
        <w:t xml:space="preserve">, </w:t>
      </w:r>
      <w:r w:rsidR="00721D07">
        <w:t xml:space="preserve">pre-mRNA and longer genes that take </w:t>
      </w:r>
      <w:r w:rsidR="00FD0C4A">
        <w:t>more time</w:t>
      </w:r>
      <w:r w:rsidR="00721D07">
        <w:t xml:space="preserve"> to </w:t>
      </w:r>
      <w:r w:rsidR="00F01B4A">
        <w:t xml:space="preserve">be </w:t>
      </w:r>
      <w:r w:rsidR="00390094">
        <w:t xml:space="preserve">transcribed and </w:t>
      </w:r>
      <w:r w:rsidR="00721D07">
        <w:t>export</w:t>
      </w:r>
      <w:r w:rsidR="00F01B4A">
        <w:t>ed</w:t>
      </w:r>
      <w:r w:rsidR="00721D07">
        <w:t xml:space="preserve"> </w:t>
      </w:r>
      <w:r w:rsidR="00797489">
        <w:t>are</w:t>
      </w:r>
      <w:r w:rsidR="00721D07">
        <w:t xml:space="preserve"> </w:t>
      </w:r>
      <w:r w:rsidR="00797489">
        <w:t xml:space="preserve">often </w:t>
      </w:r>
      <w:r w:rsidR="00721D07">
        <w:t xml:space="preserve">overrepresented in the nucleus compared to </w:t>
      </w:r>
      <w:r w:rsidR="00552FC5">
        <w:t>cytoplasm</w:t>
      </w:r>
      <w:r w:rsidR="00721D07">
        <w:fldChar w:fldCharType="begin" w:fldLock="1"/>
      </w:r>
      <w:r w:rsidR="00AF474B">
        <w:instrText>ADDIN CSL_CITATION { "citationItems" : [ { "id" : "ITEM-1",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1",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2",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2", "issued" : { "date-parts" : [ [ "2012" ] ] }, "page" : "574", "title" : "Comparison of total and cytoplasmic mRNA reveals global regulation by nuclear retention and miRNAs", "type" : "article-journal", "volume" : "13" }, "uris" : [ "http://www.mendeley.com/documents/?uuid=1ce8d044-5bb9-46fc-a350-417f6ba3df86" ] }, { "id" : "ITEM-3", "itemData" : { "DOI" : "10.1261/rna.039081.113", "ISBN" : "1469-9001 (Electronic)\\r1355-8382 (Linking)", "ISSN" : "1469-9001", "PMID" : "23616639", "abstract" : "The expression of eukaryotic mRNAs is achieved though an intricate series of molecular processes that provide many steps for regulating the production of a final gene product. However, the relationships between individual steps in mRNA biosynthesis and the rates at which they occur are poorly understood. By applying RNA-seq to chromatin-associated and soluble nucleoplasmic fractions of RNA from Lipid A-stimulated macrophages, we examined the timing of exon ligation and transcript release from chromatin relative to the induction of transcription. We find that for a subset of genes in the Lipid A response, the ligation of certain exon pairs is delayed relative to the synthesis of the complete transcript. In contrast, 3' end cleavage and polyadenylation occur rapidly once transcription extends through the cleavage site. Our data indicate that these transcripts with delayed splicing are not released from the chromatin fraction until all the introns have been excised. These unusual kinetics result in a chromatin-associated pool of completely transcribed and 3'-processed transcripts that are not yet fully spliced. We also find that long introns containing repressed exons that will be excluded from the final mRNA are excised particularly slowly relative to other introns in a transcript. These results indicate that the kinetics of splicing and transcript release contribute to the timing of expression for multiple genes of the inflammatory response.", "author" : [ { "dropping-particle" : "", "family" : "Pandya-Jones", "given" : "Amy", "non-dropping-particle" : "", "parse-names" : false, "suffix" : "" }, { "dropping-particle" : "", "family" : "Bhatt", "given" : "Dev M", "non-dropping-particle" : "", "parse-names" : false, "suffix" : "" }, { "dropping-particle" : "", "family" : "Lin", "given" : "Chia-Ho", "non-dropping-particle" : "", "parse-names" : false, "suffix" : "" }, { "dropping-particle" : "", "family" : "Tong", "given" : "Ann-Jay", "non-dropping-particle" : "", "parse-names" : false, "suffix" : "" }, { "dropping-particle" : "", "family" : "Smale", "given" : "Stephen T", "non-dropping-particle" : "", "parse-names" : false, "suffix" : "" }, { "dropping-particle" : "", "family" : "Black", "given" : "Douglas L", "non-dropping-particle" : "", "parse-names" : false, "suffix" : "" } ], "container-title" : "RNA (New York, N.Y.)", "id" : "ITEM-3", "issue" : "6", "issued" : { "date-parts" : [ [ "2013" ] ] }, "page" : "811-27", "title" : "Splicing kinetics and transcript release from the chromatin compartment limit the rate of Lipid A-induced gene expression.", "type" : "article-journal", "volume" : "19" }, "uris" : [ "http://www.mendeley.com/documents/?uuid=f6324041-eab6-4ecd-8bf0-354392e1a6c3" ] } ], "mendeley" : { "formattedCitation" : "&lt;sup&gt;6\u20138&lt;/sup&gt;", "plainTextFormattedCitation" : "6\u20138", "previouslyFormattedCitation" : "&lt;sup&gt;6\u20138&lt;/sup&gt;" }, "properties" : {  }, "schema" : "https://github.com/citation-style-language/schema/raw/master/csl-citation.json" }</w:instrText>
      </w:r>
      <w:r w:rsidR="00721D07">
        <w:fldChar w:fldCharType="separate"/>
      </w:r>
      <w:r w:rsidR="00CC2443" w:rsidRPr="00CC2443">
        <w:rPr>
          <w:noProof/>
          <w:vertAlign w:val="superscript"/>
        </w:rPr>
        <w:t>6–8</w:t>
      </w:r>
      <w:r w:rsidR="00721D07">
        <w:fldChar w:fldCharType="end"/>
      </w:r>
      <w:r w:rsidR="00FD0C4A">
        <w:t xml:space="preserve">. Recent studies have </w:t>
      </w:r>
      <w:r w:rsidR="00F56C23">
        <w:t xml:space="preserve">also </w:t>
      </w:r>
      <w:r w:rsidR="00FD0C4A">
        <w:t>highlighted the role of the nuclear membrane as a transcrip</w:t>
      </w:r>
      <w:r w:rsidR="00C15DDE">
        <w:t>tional noise buffer</w:t>
      </w:r>
      <w:r w:rsidR="00FD0C4A">
        <w:t xml:space="preserve">, filtering stochastic bursts of gene expression from the </w:t>
      </w:r>
      <w:r w:rsidR="00552FC5">
        <w:t>cytoplasm</w:t>
      </w:r>
      <w:r w:rsidR="00FD0C4A">
        <w:t xml:space="preserve"> by retaining mature mRNA transcripts in the nucleus</w:t>
      </w:r>
      <w:r w:rsidR="00FD0C4A">
        <w:fldChar w:fldCharType="begin" w:fldLock="1"/>
      </w:r>
      <w:r w:rsidR="00AF474B">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id" : "ITEM-2",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2", "issue" : "7", "issued" : { "date-parts" : [ [ "2015" ] ] }, "page" : "1596-1610", "publisher" : "Elsevier Inc.", "title" : "Control of Transcript Variability in Single Mammalian Cells", "type" : "article-journal", "volume" : "163" }, "uris" : [ "http://www.mendeley.com/documents/?uuid=ad5190e5-fa69-4de0-8cdc-6979d33c6b61" ] } ], "mendeley" : { "formattedCitation" : "&lt;sup&gt;9,10&lt;/sup&gt;", "plainTextFormattedCitation" : "9,10", "previouslyFormattedCitation" : "&lt;sup&gt;9,10&lt;/sup&gt;" }, "properties" : {  }, "schema" : "https://github.com/citation-style-language/schema/raw/master/csl-citation.json" }</w:instrText>
      </w:r>
      <w:r w:rsidR="00FD0C4A">
        <w:fldChar w:fldCharType="separate"/>
      </w:r>
      <w:r w:rsidR="00CC2443" w:rsidRPr="00CC2443">
        <w:rPr>
          <w:noProof/>
          <w:vertAlign w:val="superscript"/>
        </w:rPr>
        <w:t>9,10</w:t>
      </w:r>
      <w:r w:rsidR="00FD0C4A">
        <w:fldChar w:fldCharType="end"/>
      </w:r>
      <w:r w:rsidR="00FD0C4A">
        <w:t xml:space="preserve">. </w:t>
      </w:r>
      <w:r w:rsidR="002B33A3">
        <w:t>Still</w:t>
      </w:r>
      <w:r w:rsidR="00797489">
        <w:t>, n</w:t>
      </w:r>
      <w:r w:rsidR="00E0558B">
        <w:t xml:space="preserve">uclear retention can also </w:t>
      </w:r>
      <w:r w:rsidR="002E4CFD">
        <w:t xml:space="preserve">regulate the timing of </w:t>
      </w:r>
      <w:r w:rsidR="00390094">
        <w:t xml:space="preserve">cytoplasmic </w:t>
      </w:r>
      <w:r w:rsidR="002E4CFD">
        <w:t xml:space="preserve">activity </w:t>
      </w:r>
      <w:r w:rsidR="00D251A4">
        <w:t>of a transcript</w:t>
      </w:r>
      <w:r w:rsidR="00D251A4">
        <w:fldChar w:fldCharType="begin" w:fldLock="1"/>
      </w:r>
      <w:r w:rsidR="00AF474B">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2", "issue" : "6", "issued" : { "date-parts" : [ [ "2016" ] ] }, "page" : "1266-1278", "title" : "Targeted Intron Retention and Excision for Rapid Gene Regulation in Response to Neuronal Activity", "type" : "article-journal", "volume" : "92" }, "uris" : [ "http://www.mendeley.com/documents/?uuid=5b972038-5e69-4523-8443-f69a2ccfcbf0" ] } ], "mendeley" : { "formattedCitation" : "&lt;sup&gt;11,12&lt;/sup&gt;", "plainTextFormattedCitation" : "11,12", "previouslyFormattedCitation" : "&lt;sup&gt;11,12&lt;/sup&gt;" }, "properties" : {  }, "schema" : "https://github.com/citation-style-language/schema/raw/master/csl-citation.json" }</w:instrText>
      </w:r>
      <w:r w:rsidR="00D251A4">
        <w:fldChar w:fldCharType="separate"/>
      </w:r>
      <w:r w:rsidR="00CC2443" w:rsidRPr="00CC2443">
        <w:rPr>
          <w:noProof/>
          <w:vertAlign w:val="superscript"/>
        </w:rPr>
        <w:t>11,12</w:t>
      </w:r>
      <w:r w:rsidR="00D251A4">
        <w:fldChar w:fldCharType="end"/>
      </w:r>
      <w:r w:rsidR="00E0558B">
        <w:t xml:space="preserve"> as well as perform quality control by </w:t>
      </w:r>
      <w:r w:rsidR="00F01B4A">
        <w:t xml:space="preserve">sequestering </w:t>
      </w:r>
      <w:r w:rsidR="00E0558B">
        <w:t>aberrant transcripts</w:t>
      </w:r>
      <w:r w:rsidR="00F01B4A">
        <w:t xml:space="preserve"> in the nucleus </w:t>
      </w:r>
      <w:r w:rsidR="00E0558B">
        <w:t xml:space="preserve">and </w:t>
      </w:r>
      <w:r w:rsidR="00F01B4A">
        <w:t>targeting them for degradation</w:t>
      </w:r>
      <w:r w:rsidR="00FD0C4A">
        <w:t xml:space="preserve">. </w:t>
      </w:r>
    </w:p>
    <w:p w14:paraId="42AF7F0C" w14:textId="428A5776" w:rsidR="008543A7" w:rsidRDefault="008A3510" w:rsidP="00F02328">
      <w:pPr>
        <w:ind w:firstLine="720"/>
      </w:pPr>
      <w:r>
        <w:lastRenderedPageBreak/>
        <w:t xml:space="preserve">The mechanisms by which </w:t>
      </w:r>
      <w:r w:rsidR="002B33A3">
        <w:t xml:space="preserve">RNA </w:t>
      </w:r>
      <w:r>
        <w:t>import</w:t>
      </w:r>
      <w:r w:rsidR="00FD0C4A">
        <w:t xml:space="preserve"> and export </w:t>
      </w:r>
      <w:r>
        <w:t>decision</w:t>
      </w:r>
      <w:r w:rsidR="00FD0C4A">
        <w:t>s</w:t>
      </w:r>
      <w:r>
        <w:t xml:space="preserve"> are made </w:t>
      </w:r>
      <w:r w:rsidR="008E66D8">
        <w:t>across the nuclear membrane</w:t>
      </w:r>
      <w:r w:rsidR="00FD0C4A">
        <w:t xml:space="preserve"> </w:t>
      </w:r>
      <w:r>
        <w:t xml:space="preserve">are myriad and </w:t>
      </w:r>
      <w:r w:rsidR="00FD0C4A">
        <w:t>a</w:t>
      </w:r>
      <w:r>
        <w:t>n area of active research.</w:t>
      </w:r>
      <w:r w:rsidR="008B5110">
        <w:t xml:space="preserve"> </w:t>
      </w:r>
      <w:r w:rsidR="008543A7">
        <w:t xml:space="preserve">Interestingly, many of these RNA trafficking </w:t>
      </w:r>
      <w:r w:rsidR="002B33A3">
        <w:t xml:space="preserve">mechanisms </w:t>
      </w:r>
      <w:r w:rsidR="008543A7">
        <w:t xml:space="preserve">are particularly prevalent in brain, and have been shown to play a role in development. For </w:t>
      </w:r>
      <w:r w:rsidR="0067332B">
        <w:t>example</w:t>
      </w:r>
      <w:r w:rsidR="008543A7">
        <w:t>, alternative splicing</w:t>
      </w:r>
      <w:r w:rsidR="00390094">
        <w:t>—</w:t>
      </w:r>
      <w:r w:rsidR="00466A07">
        <w:t>particularly</w:t>
      </w:r>
      <w:r w:rsidR="00390094">
        <w:t xml:space="preserve"> </w:t>
      </w:r>
      <w:r w:rsidR="00466A07">
        <w:t>intron retention—</w:t>
      </w:r>
      <w:r w:rsidR="008543A7">
        <w:t>has</w:t>
      </w:r>
      <w:r w:rsidR="00466A07">
        <w:t xml:space="preserve"> </w:t>
      </w:r>
      <w:r w:rsidR="008543A7">
        <w:t>been shown to regulat</w:t>
      </w:r>
      <w:r w:rsidR="00466A07">
        <w:t>e</w:t>
      </w:r>
      <w:r w:rsidR="008543A7">
        <w:t xml:space="preserve"> RNA </w:t>
      </w:r>
      <w:r w:rsidR="00466A07">
        <w:t>localization</w:t>
      </w:r>
      <w:r w:rsidR="008543A7">
        <w:t xml:space="preserve"> as a me</w:t>
      </w:r>
      <w:r w:rsidR="002B33A3">
        <w:t>ans</w:t>
      </w:r>
      <w:r w:rsidR="008543A7">
        <w:t xml:space="preserve"> to suppress lowly expressed transcripts</w:t>
      </w:r>
      <w:r w:rsidR="002B33A3">
        <w:t xml:space="preserve"> </w:t>
      </w:r>
      <w:r w:rsidR="008543A7">
        <w:t xml:space="preserve">via </w:t>
      </w:r>
      <w:r w:rsidR="0067332B">
        <w:t xml:space="preserve">sequestration by </w:t>
      </w:r>
      <w:r w:rsidR="008543A7">
        <w:t xml:space="preserve">nuclear surveillance machinery </w:t>
      </w:r>
      <w:r w:rsidR="0067332B">
        <w:t>followed by</w:t>
      </w:r>
      <w:r w:rsidR="008543A7">
        <w:t xml:space="preserve"> </w:t>
      </w:r>
      <w:r w:rsidR="005B2DE5">
        <w:t xml:space="preserve">exosome </w:t>
      </w:r>
      <w:r w:rsidR="008543A7">
        <w:t>degradation, or via nonsense mediated decay (NMD) in the cytoplasm</w:t>
      </w:r>
      <w:r w:rsidR="002B33A3">
        <w:fldChar w:fldCharType="begin" w:fldLock="1"/>
      </w:r>
      <w:r w:rsidR="002B33A3">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3,14&lt;/sup&gt;", "plainTextFormattedCitation" : "13,14", "previouslyFormattedCitation" : "&lt;sup&gt;13,14&lt;/sup&gt;" }, "properties" : {  }, "schema" : "https://github.com/citation-style-language/schema/raw/master/csl-citation.json" }</w:instrText>
      </w:r>
      <w:r w:rsidR="002B33A3">
        <w:fldChar w:fldCharType="separate"/>
      </w:r>
      <w:r w:rsidR="002B33A3" w:rsidRPr="00CC2443">
        <w:rPr>
          <w:noProof/>
          <w:vertAlign w:val="superscript"/>
        </w:rPr>
        <w:t>13,14</w:t>
      </w:r>
      <w:r w:rsidR="002B33A3">
        <w:fldChar w:fldCharType="end"/>
      </w:r>
      <w:r w:rsidR="008543A7">
        <w:t xml:space="preserve">. Intron retention is </w:t>
      </w:r>
      <w:r w:rsidR="00390094">
        <w:t>highly</w:t>
      </w:r>
      <w:r w:rsidR="008543A7">
        <w:t xml:space="preserve"> prevalent in neur</w:t>
      </w:r>
      <w:r w:rsidR="00DA747F">
        <w:t>on</w:t>
      </w:r>
      <w:r w:rsidR="008543A7">
        <w:t xml:space="preserve">al lineages and serves to down-regulate genes involved in other lineage </w:t>
      </w:r>
      <w:r w:rsidR="00390094">
        <w:t xml:space="preserve">fates during </w:t>
      </w:r>
      <w:r w:rsidR="008543A7">
        <w:t>neur</w:t>
      </w:r>
      <w:r w:rsidR="00DA747F">
        <w:t>on</w:t>
      </w:r>
      <w:r w:rsidR="008543A7">
        <w:t>al differentiation</w:t>
      </w:r>
      <w:r w:rsidR="008543A7">
        <w:fldChar w:fldCharType="begin" w:fldLock="1"/>
      </w:r>
      <w:r w:rsidR="00AF474B">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cell.2013.02.034", "ISSN" : "1097-4172", "PMID" : "23498935", "abstract" : "Precursor mRNA splicing is one of the most highly regulated processes in metazoan species. In addition to generating vast repertoires of RNAs and proteins, splicing has a profound impact on other gene regulatory layers, including mRNA transcription, turnover, transport, and translation. Conversely, factors regulating chromatin and transcription complexes impact the splicing process. This extensive crosstalk between gene regulatory layers takes advantage of dynamic spatial, physical, and temporal organizational properties of the cell nucleus, and further emphasizes the importance of developing a multidimensional understanding of splicing control.", "author" : [ { "dropping-particle" : "", "family" : "Braunschweig", "given" : "Ulrich", "non-dropping-particle" : "", "parse-names" : false, "suffix" : "" }, { "dropping-particle" : "", "family" : "Gueroussov", "given" : "Serge", "non-dropping-particle" : "", "parse-names" : false, "suffix" : "" }, { "dropping-particle" : "", "family" : "Plocik", "given" : "Alex M", "non-dropping-particle" : "", "parse-names" : false, "suffix" : "" }, { "dropping-particle" : "", "family" : "Graveley", "given" : "Brenton R", "non-dropping-particle" : "", "parse-names" : false, "suffix" : "" }, { "dropping-particle" : "", "family" : "Blencowe", "given" : "Benjamin J", "non-dropping-particle" : "", "parse-names" : false, "suffix" : "" } ], "container-title" : "Cell", "id" : "ITEM-3", "issue" : "6", "issued" : { "date-parts" : [ [ "2013", "3", "14" ] ] }, "page" : "1252-69", "publisher" : "Elsevier Inc.", "title" : "Dynamic integration of splicing within gene regulatory pathways.", "type" : "article-journal", "volume" : "152" }, "uris" : [ "http://www.mendeley.com/documents/?uuid=f31c96cc-1873-4634-a3aa-9437284f732b" ] } ], "mendeley" : { "formattedCitation" : "&lt;sup&gt;15\u201317&lt;/sup&gt;", "plainTextFormattedCitation" : "15\u201317", "previouslyFormattedCitation" : "&lt;sup&gt;15\u201317&lt;/sup&gt;" }, "properties" : {  }, "schema" : "https://github.com/citation-style-language/schema/raw/master/csl-citation.json" }</w:instrText>
      </w:r>
      <w:r w:rsidR="008543A7">
        <w:fldChar w:fldCharType="separate"/>
      </w:r>
      <w:r w:rsidR="00CC2443" w:rsidRPr="00CC2443">
        <w:rPr>
          <w:noProof/>
          <w:vertAlign w:val="superscript"/>
        </w:rPr>
        <w:t>15–17</w:t>
      </w:r>
      <w:r w:rsidR="008543A7">
        <w:fldChar w:fldCharType="end"/>
      </w:r>
      <w:r w:rsidR="008543A7">
        <w:t>. RNA editing has also been shown to be developmentally regulated in human brain, with a subset of editing sites associated with neuronal maturation</w:t>
      </w:r>
      <w:r w:rsidR="008543A7">
        <w:fldChar w:fldCharType="begin" w:fldLock="1"/>
      </w:r>
      <w:r w:rsidR="00AF474B">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lt;sup&gt;18&lt;/sup&gt;", "plainTextFormattedCitation" : "18", "previouslyFormattedCitation" : "&lt;sup&gt;18&lt;/sup&gt;" }, "properties" : {  }, "schema" : "https://github.com/citation-style-language/schema/raw/master/csl-citation.json" }</w:instrText>
      </w:r>
      <w:r w:rsidR="008543A7">
        <w:fldChar w:fldCharType="separate"/>
      </w:r>
      <w:r w:rsidR="00CC2443" w:rsidRPr="00CC2443">
        <w:rPr>
          <w:noProof/>
          <w:vertAlign w:val="superscript"/>
        </w:rPr>
        <w:t>18</w:t>
      </w:r>
      <w:r w:rsidR="008543A7">
        <w:fldChar w:fldCharType="end"/>
      </w:r>
      <w:r w:rsidR="008543A7">
        <w:t xml:space="preserve">. In at least one example RNA editing has also been shown to regulate activity-dependent nuclear </w:t>
      </w:r>
      <w:r w:rsidR="00E53BC3">
        <w:t xml:space="preserve">transcript </w:t>
      </w:r>
      <w:r w:rsidR="008543A7">
        <w:t>retention, although global characterization of RNA editing patterns by subcellular fraction shows RNA editing not to be broadly necessary for nuclear retention</w:t>
      </w:r>
      <w:r w:rsidR="008543A7">
        <w:fldChar w:fldCharType="begin" w:fldLock="1"/>
      </w:r>
      <w:r w:rsidR="00AF474B">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73/pnas.1218884110", "ISSN" : "0027-8424", "abstract" : "We developed a robust computational statistical framework to identify RNA editing events from RNA-Seq data with high specificity. Our approach handles several outstanding challenges of genome-wide editing analyses, including the effect of editing on read alignment and the utilization of redundant reads. By applying this framework, we characterized the nuclear and cytosolic editomes of seven human cell lines. We found that 93.8-99.2% of the editing events are A-to-G (or A-to-I). Nuclear transcriptomes contain many more editing events than cytosolic transcriptomes. Most of the sites exhibiting nucleus-specific editing are in introns or novel intergenic transcripts that are preferentially localized in the nucleus regardless of their editing status, arguing against the role of editing in nuclear retention. In contrast, many sites that exhibit cytosol-specific editing show comparable nuclear and cytosolic expression, suggesting the differential subcellular compartmentalization of the edited and the unedited alleles. We found that RNA editing is globally associated with the modification of microRNA regulation in 3' untranslated regions, whereas editing events in coding regions are rare and tend to be synonymous. Interestingly, A-to-G editing at derived alleles in the human lineage tends to result in reversion back to the ancestral forms at the RNA level. This suggests that editing can mediate RNA memory on evolutionary time-scales to maintain ancestral genetic information.", "author" : [ { "dropping-particle" : "", "family" : "Chen", "given" : "L.", "non-dropping-particle" : "", "parse-names" : false, "suffix" : "" } ], "container-title" : "Proceedings of the National Academy of Sciences", "id" : "ITEM-2", "issue" : "29", "issued" : { "date-parts" : [ [ "2013" ] ] }, "page" : "E2741-E2747", "title" : "Characterization and comparison of human nuclear and cytosolic editomes", "type" : "article-journal", "volume" : "110" }, "uris" : [ "http://www.mendeley.com/documents/?uuid=037fcb1e-f223-46cf-a9fd-5c2a540d657f" ] } ], "mendeley" : { "formattedCitation" : "&lt;sup&gt;11,19&lt;/sup&gt;", "plainTextFormattedCitation" : "11,19", "previouslyFormattedCitation" : "&lt;sup&gt;11,19&lt;/sup&gt;" }, "properties" : {  }, "schema" : "https://github.com/citation-style-language/schema/raw/master/csl-citation.json" }</w:instrText>
      </w:r>
      <w:r w:rsidR="008543A7">
        <w:fldChar w:fldCharType="separate"/>
      </w:r>
      <w:r w:rsidR="00CC2443" w:rsidRPr="00CC2443">
        <w:rPr>
          <w:noProof/>
          <w:vertAlign w:val="superscript"/>
        </w:rPr>
        <w:t>11,19</w:t>
      </w:r>
      <w:r w:rsidR="008543A7">
        <w:fldChar w:fldCharType="end"/>
      </w:r>
      <w:r w:rsidR="00466A07">
        <w:t xml:space="preserve">. Recent studies </w:t>
      </w:r>
      <w:r w:rsidR="00B259BA">
        <w:t xml:space="preserve">have </w:t>
      </w:r>
      <w:r w:rsidR="00390094">
        <w:t xml:space="preserve">also </w:t>
      </w:r>
      <w:r w:rsidR="00466A07">
        <w:t>show</w:t>
      </w:r>
      <w:r w:rsidR="00B259BA">
        <w:t>n</w:t>
      </w:r>
      <w:r w:rsidR="00CB4388">
        <w:t xml:space="preserve"> t</w:t>
      </w:r>
      <w:r w:rsidR="00F02328">
        <w:t>hat disruption of proper nucleo</w:t>
      </w:r>
      <w:r w:rsidR="00CB4388">
        <w:t>cytoplasmic transport of protein</w:t>
      </w:r>
      <w:r w:rsidR="00F02328">
        <w:t>s</w:t>
      </w:r>
      <w:r w:rsidR="00CB4388">
        <w:t xml:space="preserve"> and RNA plays a role in aging as well as neurodegenerative disorders such as </w:t>
      </w:r>
      <w:r w:rsidR="008543A7">
        <w:t>fronto-temporal dementia and am</w:t>
      </w:r>
      <w:r w:rsidR="00F02328">
        <w:t>yotrophic lateral sclerosis</w:t>
      </w:r>
      <w:r w:rsidR="00D652EF">
        <w:fldChar w:fldCharType="begin" w:fldLock="1"/>
      </w:r>
      <w:r w:rsidR="00AF474B">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lt;sup&gt;20,21&lt;/sup&gt;", "plainTextFormattedCitation" : "20,21", "previouslyFormattedCitation" : "&lt;sup&gt;20,21&lt;/sup&gt;" }, "properties" : {  }, "schema" : "https://github.com/citation-style-language/schema/raw/master/csl-citation.json" }</w:instrText>
      </w:r>
      <w:r w:rsidR="00D652EF">
        <w:fldChar w:fldCharType="separate"/>
      </w:r>
      <w:r w:rsidR="00CC2443" w:rsidRPr="00CC2443">
        <w:rPr>
          <w:noProof/>
          <w:vertAlign w:val="superscript"/>
        </w:rPr>
        <w:t>20,21</w:t>
      </w:r>
      <w:r w:rsidR="00D652EF">
        <w:fldChar w:fldCharType="end"/>
      </w:r>
      <w:r w:rsidR="008543A7">
        <w:t>.</w:t>
      </w:r>
      <w:r w:rsidR="00F02328">
        <w:t xml:space="preserve"> </w:t>
      </w:r>
      <w:r w:rsidR="008543A7">
        <w:t xml:space="preserve">Given this accumulation of evidence, subcellular RNA localization may therefore play an underappreciated role in the etiology of developmental brain disorders. Although nuclear and cytoplasmic transcriptomes have been assessed using </w:t>
      </w:r>
      <w:r w:rsidR="008543A7" w:rsidRPr="00B259BA">
        <w:rPr>
          <w:i/>
        </w:rPr>
        <w:t>in vitro</w:t>
      </w:r>
      <w:r w:rsidR="008543A7">
        <w:t xml:space="preserve"> models, subcellular fractions have not yet been characterized in cortical brain tissue.</w:t>
      </w:r>
    </w:p>
    <w:p w14:paraId="7BFD9321" w14:textId="758DB063" w:rsidR="008B42A9" w:rsidRDefault="007D3118" w:rsidP="003E53E9">
      <w:pPr>
        <w:ind w:firstLine="720"/>
      </w:pPr>
      <w:r>
        <w:t xml:space="preserve">Characterizing the nuclear and </w:t>
      </w:r>
      <w:r w:rsidR="00552FC5">
        <w:t>cytoplasmic</w:t>
      </w:r>
      <w:r>
        <w:t xml:space="preserve"> </w:t>
      </w:r>
      <w:r w:rsidR="0067332B">
        <w:t xml:space="preserve">RNA </w:t>
      </w:r>
      <w:r>
        <w:t xml:space="preserve">fractions in human brain </w:t>
      </w:r>
      <w:r w:rsidR="008B42A9">
        <w:t xml:space="preserve">has </w:t>
      </w:r>
      <w:r w:rsidR="00F56C23">
        <w:t>add</w:t>
      </w:r>
      <w:r w:rsidR="0052526E">
        <w:t>itional</w:t>
      </w:r>
      <w:r w:rsidR="008B42A9">
        <w:t xml:space="preserve"> relevance given the increasingly frequent use of nuclear RNA in single cell and cell</w:t>
      </w:r>
      <w:r w:rsidR="00053459">
        <w:t xml:space="preserve"> </w:t>
      </w:r>
      <w:r w:rsidR="008B42A9">
        <w:t>population-based studies o</w:t>
      </w:r>
      <w:r w:rsidR="000828EB">
        <w:t>f</w:t>
      </w:r>
      <w:r w:rsidR="008B42A9">
        <w:t xml:space="preserve"> human brain</w:t>
      </w:r>
      <w:r w:rsidR="00F56C23">
        <w:fldChar w:fldCharType="begin" w:fldLock="1"/>
      </w:r>
      <w:r w:rsidR="00AF474B">
        <w:instrText>ADDIN CSL_CITATION { "citationItems" : [ { "id" : "ITEM-1", "itemData" : { "DOI" : "10.1126/science.aaf1204", "ISBN" : "9788578110796", "ISSN" : "0036-8075", "PMID" : "27339989", "abstract" : "Identifying the genes expressed at the level of a single cell nucleus can better help us understand the human brain. Blue et al. developed a single-nuclei sequencing technique, which they applied to cells in classically defined Brodmann areas from a postmortem brain. Clustering of gene expression showed concordance with the area of origin and defining 16 neuronal subtypes. Both excitatory and inhibitory neuronal subtypes show regional variations that define distinct cortical areas and exhibit how gene expression clusters may distinguish between distinct cortical areas. This method opens the door to widespread sampling of the genes expressed in a diseased brain and other tissues of interest. Science , this issue p. [1586][1] [1]: /lookup/doi/10.1126/science.aaf1204", "author" : [ { "dropping-particle" : "", "family" : "Lake", "given" : "Blue B.", "non-dropping-particle" : "", "parse-names" : false, "suffix" : "" }, { "dropping-particle" : "", "family" : "Ai", "given" : "Rizi", "non-dropping-particle" : "", "parse-names" : false, "suffix" : "" }, { "dropping-particle" : "", "family" : "Kaeser", "given" : "G. E.", "non-dropping-particle" : "", "parse-names" : false, "suffix" : "" }, { "dropping-particle" : "", "family" : "Salathia", "given" : "N. S.", "non-dropping-particle" : "", "parse-names" : false, "suffix" : "" }, { "dropping-particle" : "", "family" : "Yung", "given" : "Y. C.", "non-dropping-particle" : "", "parse-names" : false, "suffix" : "" }, { "dropping-particle" : "", "family" : "Liu", "given" : "R.", "non-dropping-particle" : "", "parse-names" : false, "suffix" : "" }, { "dropping-particle" : "", "family" : "Wildberg", "given" : "Andre", "non-dropping-particle" : "", "parse-names" : false, "suffix" : "" }, { "dropping-particle" : "", "family" : "Gao", "given" : "D.", "non-dropping-particle" : "", "parse-names" : false, "suffix" : "" }, { "dropping-particle" : "", "family" : "Fung", "given" : "H.-L.", "non-dropping-particle" : "", "parse-names" : false, "suffix" : "" }, { "dropping-particle" : "", "family" : "Chen", "given" : "S.", "non-dropping-particle" : "", "parse-names" : false, "suffix" : "" }, { "dropping-particle" : "", "family" : "Vijayaraghavan", "given" : "Raakhee", "non-dropping-particle" : "", "parse-names" : false, "suffix" : "" }, { "dropping-particle" : "", "family" : "Wong", "given" : "Julian", "non-dropping-particle" : "", "parse-names" : false, "suffix" : "" }, { "dropping-particle" : "", "family" : "Chen", "given" : "A.", "non-dropping-particle" : "", "parse-names" : false, "suffix" : "" }, { "dropping-particle" : "", "family" : "Sheng", "given" : "Xiaoyan", "non-dropping-particle" : "", "parse-names" : false, "suffix" : "" }, { "dropping-particle" : "", "family" : "Kaper", "given" : "F.", "non-dropping-particle" : "", "parse-names" : false, "suffix" : "" }, { "dropping-particle" : "", "family" : "Shen", "given" : "R.", "non-dropping-particle" : "", "parse-names" : false, "suffix" : "" }, { "dropping-particle" : "", "family" : "Ronaghi", "given" : "Mostafa", "non-dropping-particle" : "", "parse-names" : false, "suffix" : "" }, { "dropping-particle" : "", "family" : "Fan", "given" : "J.-B.", "non-dropping-particle" : "", "parse-names" : false, "suffix" : "" }, { "dropping-particle" : "", "family" : "Wang", "given" : "W.", "non-dropping-particle" : "", "parse-names" : false, "suffix" : "" }, { "dropping-particle" : "", "family" : "Chun", "given" : "J.", "non-dropping-particle" : "", "parse-names" : false, "suffix" : "" }, { "dropping-particle" : "", "family" : "Zhang", "given" : "K.", "non-dropping-particle" : "", "parse-names" : false, "suffix" : "" } ], "container-title" : "Science", "id" : "ITEM-1", "issue" : "6293", "issued" : { "date-parts" : [ [ "2016" ] ] }, "page" : "1586-1590", "title" : "Neuronal subtypes and diversity revealed by single-nucleus RNA sequencing of the human brain", "type" : "article-journal", "volume" : "352" }, "uris" : [ "http://www.mendeley.com/documents/?uuid=fe3171ba-d592-48d0-b9df-9a5e675049fa" ] }, { "id" : "ITEM-2", "itemData" : { "DOI" : "10.1038/ncomms15047", "ISBN" : "0032-3896\\r1349-0540", "ISSN" : "2041-1723", "PMID" : "27090946", "abstract" : "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 "author" : [ { "dropping-particle" : "", "family" : "Lacar", "given" : "Benjamin", "non-dropping-particle" : "", "parse-names" : false, "suffix" : "" }, { "dropping-particle" : "", "family" : "Linker", "given" : "Sara B.", "non-dropping-particle" : "", "parse-names" : false, "suffix" : "" }, { "dropping-particle" : "", "family" : "Jaeger", "given" : "Baptiste N.", "non-dropping-particle" : "", "parse-names" : false, "suffix" : "" }, { "dropping-particle" : "", "family" : "Krishnaswami", "given" : "Suguna Rani", "non-dropping-particle" : "", "parse-names" : false, "suffix" : "" }, { "dropping-particle" : "", "family" : "Barron", "given" : "Jerika J.", "non-dropping-particle" : "", "parse-names" : false, "suffix" : "" }, { "dropping-particle" : "", "family" : "Kelder", "given" : "Martijn J. E.", "non-dropping-particle" : "", "parse-names" : false, "suffix" : "" }, { "dropping-particle" : "", "family" : "Parylak", "given" : "Sarah L", "non-dropping-particle" : "", "parse-names" : false, "suffix" : "" }, { "dropping-particle" : "", "family" : "Paquola", "given" : "Apu\u00e3 C. M.", "non-dropping-particle" : "", "parse-names" : false, "suffix" : "" }, { "dropping-particle" : "", "family" : "Venepally", "given" : "Pratap", "non-dropping-particle" : "", "parse-names" : false, "suffix" : "" }, { "dropping-particle" : "", "family" : "Novotny", "given" : "Mark", "non-dropping-particle" : "", "parse-names" : false, "suffix" : "" }, { "dropping-particle" : "", "family" : "O\u2019Connor", "given" : "Carolyn", "non-dropping-particle" : "", "parse-names" : false, "suffix" : "" }, { "dropping-particle" : "", "family" : "Fitzpatrick", "given" : "Conor", "non-dropping-particle" : "", "parse-names" : false, "suffix" : "" }, { "dropping-particle" : "", "family" : "Erwin", "given" : "Jennifer A.", "non-dropping-particle" : "", "parse-names" : false, "suffix" : "" }, { "dropping-particle" : "", "family" : "Hsu", "given" : "Jonathan Y.", "non-dropping-particle" : "", "parse-names" : false, "suffix" : "" }, { "dropping-particle" : "", "family" : "Husband", "given" : "David", "non-dropping-particle" : "", "parse-names" : false, "suffix" : "" }, { "dropping-particle" : "", "family" : "McConnell", "given" : "Michael J.", "non-dropping-particle" : "", "parse-names" : false, "suffix" : "" }, { "dropping-particle" : "", "family" : "Lasken", "given" : "Roger", "non-dropping-particle" : "", "parse-names" : false, "suffix" : "" }, { "dropping-particle" : "", "family" : "Gage", "given" : "Fred H.", "non-dropping-particle" : "", "parse-names" : false, "suffix" : "" } ], "container-title" : "Nature Communications", "id" : "ITEM-2", "issued" : { "date-parts" : [ [ "2017" ] ] }, "page" : "15047", "title" : "Nuclear RNA-seq of single neurons reveals molecular signatures of activation", "type" : "article-journal", "volume" : "8" }, "uris" : [ "http://www.mendeley.com/documents/?uuid=3f000d54-a99d-412e-a364-bdd360028b4b" ] } ], "mendeley" : { "formattedCitation" : "&lt;sup&gt;22,23&lt;/sup&gt;", "plainTextFormattedCitation" : "22,23", "previouslyFormattedCitation" : "&lt;sup&gt;22,23&lt;/sup&gt;" }, "properties" : {  }, "schema" : "https://github.com/citation-style-language/schema/raw/master/csl-citation.json" }</w:instrText>
      </w:r>
      <w:r w:rsidR="00F56C23">
        <w:fldChar w:fldCharType="separate"/>
      </w:r>
      <w:r w:rsidR="00CC2443" w:rsidRPr="00CC2443">
        <w:rPr>
          <w:noProof/>
          <w:vertAlign w:val="superscript"/>
        </w:rPr>
        <w:t>22,23</w:t>
      </w:r>
      <w:r w:rsidR="00F56C23">
        <w:fldChar w:fldCharType="end"/>
      </w:r>
      <w:r w:rsidR="008B42A9">
        <w:t>.</w:t>
      </w:r>
      <w:r w:rsidR="0052526E">
        <w:t xml:space="preserve"> </w:t>
      </w:r>
      <w:r w:rsidR="0039293A">
        <w:t>Because frozen post-mortem brain tissue is difficult to dissociate to a single cell suspension, most protocols instead isolate nuclei, which are more robust to degradation</w:t>
      </w:r>
      <w:r w:rsidR="0039293A">
        <w:fldChar w:fldCharType="begin" w:fldLock="1"/>
      </w:r>
      <w:r w:rsidR="00AF474B">
        <w:instrText>ADDIN CSL_CITATION { "citationItems" : [ { "id" : "ITEM-1", "itemData" : { "DOI" : "10.1038/nprot.2016-015", "ISSN" : "1754-2189", "PMID" : "26890679", "author" : [ { "dropping-particle" : "V", "family" : "Grindberg", "given" : "Rashel", "non-dropping-particle" : "", "parse-names" : false, "suffix" : "" }, { "dropping-particle" : "", "family" : "Krishnaswami", "given" : "Suguna R", "non-dropping-particle" : "", "parse-names" : false, "suffix" : "" }, { "dropping-particle" : "", "family" : "Novotny", "given" : "Mark", "non-dropping-particle" : "", "parse-names" : false, "suffix" : "" }, { "dropping-particle" : "", "family" : "Venepally", "given" : "Pratap", "non-dropping-particle" : "", "parse-names" : false, "suffix" : "" }, { "dropping-particle" : "", "family" : "Lacar", "given" : "Ben", "non-dropping-particle" : "", "parse-names" : false, "suffix" : "" }, { "dropping-particle" : "", "family" : "Bhutani", "given" : "Kunal", "non-dropping-particle" : "", "parse-names" : false, "suffix" : "" }, { "dropping-particle" : "", "family" : "Linker", "given" : "Sara B", "non-dropping-particle" : "", "parse-names" : false, "suffix" : "" }, { "dropping-particle" : "", "family" : "Pham", "given" : "Son", "non-dropping-particle" : "", "parse-names" : false, "suffix" : "" }, { "dropping-particle" : "", "family" : "Erwin", "given" : "Jennifer A", "non-dropping-particle" : "", "parse-names" : false, "suffix" : "" }, { "dropping-particle" : "", "family" : "Miller", "given" : "Jeremy A", "non-dropping-particle" : "", "parse-names" : false, "suffix" : "" }, { "dropping-particle" : "", "family" : "Hodge", "given" : "Rebecca", "non-dropping-particle" : "", "parse-names" : false, "suffix" : "" }, { "dropping-particle" : "", "family" : "McCarthy", "given" : "James K", "non-dropping-particle" : "", "parse-names" : false, "suffix" : "" }, { "dropping-particle" : "", "family" : "Kelder", "given" : "Martijn", "non-dropping-particle" : "", "parse-names" : false, "suffix" : "" }, { "dropping-particle" : "", "family" : "McCorrison", "given" : "Jamison", "non-dropping-particle" : "", "parse-names" : false, "suffix" : "" }, { "dropping-particle" : "", "family" : "Aevermann", "given" : "Brian D", "non-dropping-particle" : "", "parse-names" : false, "suffix" : "" }, { "dropping-particle" : "", "family" : "Diez Fuertes", "given" : "Francisco", "non-dropping-particle" : "", "parse-names" : false, "suffix" : "" }, { "dropping-particle" : "", "family" : "Scheuermann", "given" : "Richard H", "non-dropping-particle" : "", "parse-names" : false, "suffix" : "" }, { "dropping-particle" : "", "family" : "Lee", "given" : "Jun", "non-dropping-particle" : "", "parse-names" : false, "suffix" : "" }, { "dropping-particle" : "", "family" : "Lein", "given" : "Ed S", "non-dropping-particle" : "", "parse-names" : false, "suffix" : "" }, { "dropping-particle" : "", "family" : "Schork", "given" : "Nicholas", "non-dropping-particle" : "", "parse-names" : false, "suffix" : "" }, { "dropping-particle" : "", "family" : "McConnell", "given" : "Michael J", "non-dropping-particle" : "", "parse-names" : false, "suffix" : "" }, { "dropping-particle" : "", "family" : "Gage", "given" : "Fred H", "non-dropping-particle" : "", "parse-names" : false, "suffix" : "" }, { "dropping-particle" : "", "family" : "Lasken", "given" : "Roger S", "non-dropping-particle" : "", "parse-names" : false, "suffix" : "" } ], "container-title" : "Nature Protocols", "id" : "ITEM-1", "issue" : "3", "issued" : { "date-parts" : [ [ "2016" ] ] }, "title" : "Using single nuclei for RNA-Seq to capture the transcriptome of postmortem neurons", "type" : "article-journal", "volume" : "in press" }, "uris" : [ "http://www.mendeley.com/documents/?uuid=fb96f752-0880-48b8-bba7-87bf7b9e9094" ] } ], "mendeley" : { "formattedCitation" : "&lt;sup&gt;24&lt;/sup&gt;", "plainTextFormattedCitation" : "24", "previouslyFormattedCitation" : "&lt;sup&gt;24&lt;/sup&gt;" }, "properties" : {  }, "schema" : "https://github.com/citation-style-language/schema/raw/master/csl-citation.json" }</w:instrText>
      </w:r>
      <w:r w:rsidR="0039293A">
        <w:fldChar w:fldCharType="separate"/>
      </w:r>
      <w:r w:rsidR="00CC2443" w:rsidRPr="00CC2443">
        <w:rPr>
          <w:noProof/>
          <w:vertAlign w:val="superscript"/>
        </w:rPr>
        <w:t>24</w:t>
      </w:r>
      <w:r w:rsidR="0039293A">
        <w:fldChar w:fldCharType="end"/>
      </w:r>
      <w:r w:rsidR="0039293A">
        <w:t xml:space="preserve">. </w:t>
      </w:r>
      <w:r w:rsidR="005B2DE5">
        <w:t xml:space="preserve">Because these protocols limit RNA </w:t>
      </w:r>
      <w:r w:rsidR="0039293A">
        <w:t>studies</w:t>
      </w:r>
      <w:r w:rsidR="005B2DE5">
        <w:t xml:space="preserve"> </w:t>
      </w:r>
      <w:r w:rsidR="0039293A">
        <w:t>to the nuclear fraction</w:t>
      </w:r>
      <w:r w:rsidR="00E53BC3">
        <w:t>, u</w:t>
      </w:r>
      <w:r w:rsidR="0039293A">
        <w:t>nderstanding t</w:t>
      </w:r>
      <w:r w:rsidR="003E53E9">
        <w:t xml:space="preserve">he </w:t>
      </w:r>
      <w:r w:rsidR="005B2DE5">
        <w:t xml:space="preserve">compositional </w:t>
      </w:r>
      <w:r w:rsidR="003E53E9">
        <w:t xml:space="preserve">differences between </w:t>
      </w:r>
      <w:r w:rsidR="00BB4E0D">
        <w:t>compartments</w:t>
      </w:r>
      <w:r w:rsidR="003E53E9">
        <w:t xml:space="preserve"> o</w:t>
      </w:r>
      <w:r w:rsidR="005B2DE5">
        <w:t>ver human brain development would</w:t>
      </w:r>
      <w:r w:rsidR="003E53E9">
        <w:t xml:space="preserve"> help inform future studies using nuclear RNA without a comparable </w:t>
      </w:r>
      <w:r w:rsidR="00552FC5">
        <w:t>cytoplasmic</w:t>
      </w:r>
      <w:r w:rsidR="003E53E9">
        <w:t xml:space="preserve"> fraction.</w:t>
      </w:r>
    </w:p>
    <w:p w14:paraId="08436052" w14:textId="7062BE98" w:rsidR="008A3510" w:rsidRDefault="008A3510" w:rsidP="008A3510">
      <w:r>
        <w:tab/>
      </w:r>
      <w:r w:rsidR="00F56C23">
        <w:t xml:space="preserve">To address these questions in human </w:t>
      </w:r>
      <w:r w:rsidR="00B259BA">
        <w:t>cortical</w:t>
      </w:r>
      <w:r w:rsidR="00F56C23">
        <w:t xml:space="preserve"> tissue, we characterized the nuclear and </w:t>
      </w:r>
      <w:r w:rsidR="00552FC5">
        <w:t>cytoplasmic</w:t>
      </w:r>
      <w:r w:rsidR="00F56C23">
        <w:t xml:space="preserve"> transcriptome</w:t>
      </w:r>
      <w:r w:rsidR="00E53BC3">
        <w:t>s</w:t>
      </w:r>
      <w:r w:rsidR="00F56C23">
        <w:t xml:space="preserve"> in developing and mature prefrontal cortex using two RNA sequencing library preparation methods</w:t>
      </w:r>
      <w:r w:rsidR="00053459">
        <w:t xml:space="preserve"> and examined distributions of gene sets associated with neurodevelopmental</w:t>
      </w:r>
      <w:r w:rsidR="005B2DE5">
        <w:t>,</w:t>
      </w:r>
      <w:r w:rsidR="00053459">
        <w:t xml:space="preserve"> neurodegenerative</w:t>
      </w:r>
      <w:r w:rsidR="005B2DE5">
        <w:t>, and psychiatric</w:t>
      </w:r>
      <w:r w:rsidR="00053459">
        <w:t xml:space="preserve"> disorders</w:t>
      </w:r>
      <w:r w:rsidR="00B259BA">
        <w:t>. We show that although many genes are differentially expressed by fraction, developmental differences in gene expression are similarly detectable in nuclear a</w:t>
      </w:r>
      <w:r w:rsidR="00123B96">
        <w:t xml:space="preserve">nd cytoplasmic RNA. </w:t>
      </w:r>
      <w:r w:rsidR="00362E7B">
        <w:t>Interestingly, gene expression wa</w:t>
      </w:r>
      <w:r w:rsidR="0034007D">
        <w:t xml:space="preserve">s much more similar across fractions in prenatal than adult cortex, and </w:t>
      </w:r>
      <w:r w:rsidR="0067332B">
        <w:t xml:space="preserve">expression patterns </w:t>
      </w:r>
      <w:r w:rsidR="0034007D">
        <w:t>suggest</w:t>
      </w:r>
      <w:r w:rsidR="00362E7B">
        <w:t>ed</w:t>
      </w:r>
      <w:r w:rsidR="0067332B">
        <w:t xml:space="preserve"> a down-regulation </w:t>
      </w:r>
      <w:r w:rsidR="00362E7B">
        <w:t xml:space="preserve">potentially </w:t>
      </w:r>
      <w:r w:rsidR="0067332B">
        <w:t>via nuclear retention</w:t>
      </w:r>
      <w:r w:rsidR="00AA3734">
        <w:t xml:space="preserve"> of some prenatally expressed genes in adult</w:t>
      </w:r>
      <w:r w:rsidR="0034007D">
        <w:t xml:space="preserve">. </w:t>
      </w:r>
      <w:r w:rsidR="00123B96">
        <w:t xml:space="preserve">We </w:t>
      </w:r>
      <w:r w:rsidR="0034007D">
        <w:t xml:space="preserve">also explored potential mechanisms of gene expression regulation by fraction and </w:t>
      </w:r>
      <w:r w:rsidR="00AA3734">
        <w:t xml:space="preserve">found that while intron retention was overall greater in the nuclear compartment, </w:t>
      </w:r>
      <w:r w:rsidR="00DA747F">
        <w:t xml:space="preserve">introns that were </w:t>
      </w:r>
      <w:r w:rsidR="00AA3734">
        <w:t xml:space="preserve">significantly </w:t>
      </w:r>
      <w:r w:rsidR="00DA747F">
        <w:t>preferentially retained in adult nuclear RNA</w:t>
      </w:r>
      <w:r w:rsidR="00AA3734">
        <w:t xml:space="preserve"> were actually associated with higher expression in </w:t>
      </w:r>
      <w:r w:rsidR="00DA747F">
        <w:t>adult cortex</w:t>
      </w:r>
      <w:r w:rsidR="00AA3734">
        <w:t>. RNA editing was</w:t>
      </w:r>
      <w:r w:rsidR="0067332B">
        <w:t xml:space="preserve"> </w:t>
      </w:r>
      <w:r w:rsidR="00123B96">
        <w:t>confirm</w:t>
      </w:r>
      <w:r w:rsidR="00AA3734">
        <w:t xml:space="preserve">ed not to be globally associated with RNA localization, although editing sites unique to a compartment in a specific age were </w:t>
      </w:r>
      <w:r w:rsidR="00AA3734">
        <w:lastRenderedPageBreak/>
        <w:t xml:space="preserve">associated with higher expression in that compartment. </w:t>
      </w:r>
      <w:r w:rsidR="0034007D">
        <w:t>Finally, we found nuclear-enriched genes in both prenatal and adult cortex to be enriched in psychiatric disorder gene sets.</w:t>
      </w:r>
    </w:p>
    <w:p w14:paraId="3E236E75" w14:textId="77777777" w:rsidR="00811C00" w:rsidRPr="004A4F99" w:rsidRDefault="00811C00" w:rsidP="00BD495E">
      <w:pPr>
        <w:rPr>
          <w:rFonts w:cs="Arial"/>
        </w:rPr>
      </w:pPr>
    </w:p>
    <w:p w14:paraId="5A8BA906" w14:textId="4DADF107" w:rsidR="00734531" w:rsidRPr="004A4F99" w:rsidRDefault="00734531" w:rsidP="00734531">
      <w:pPr>
        <w:rPr>
          <w:b/>
        </w:rPr>
      </w:pPr>
      <w:r w:rsidRPr="004A4F99">
        <w:rPr>
          <w:b/>
        </w:rPr>
        <w:t>Results</w:t>
      </w:r>
    </w:p>
    <w:p w14:paraId="324C33FC" w14:textId="77777777" w:rsidR="00295F8E" w:rsidRDefault="00295F8E" w:rsidP="00B4182E"/>
    <w:p w14:paraId="37CD22E9" w14:textId="6D7B163B" w:rsidR="00E0221A" w:rsidRDefault="003B5E70" w:rsidP="00E0221A">
      <w:pPr>
        <w:ind w:firstLine="720"/>
      </w:pPr>
      <w:r>
        <w:t>A</w:t>
      </w:r>
      <w:r w:rsidR="006409FF">
        <w:t xml:space="preserve">s described in </w:t>
      </w:r>
      <w:r w:rsidR="006409FF" w:rsidRPr="006409FF">
        <w:rPr>
          <w:color w:val="0000FF"/>
        </w:rPr>
        <w:t>Fig</w:t>
      </w:r>
      <w:r w:rsidR="00E43E70">
        <w:rPr>
          <w:color w:val="0000FF"/>
        </w:rPr>
        <w:t>.</w:t>
      </w:r>
      <w:r w:rsidR="006409FF" w:rsidRPr="006409FF">
        <w:rPr>
          <w:color w:val="0000FF"/>
        </w:rPr>
        <w:t xml:space="preserve"> </w:t>
      </w:r>
      <w:r w:rsidR="00595FF2">
        <w:rPr>
          <w:color w:val="0000FF"/>
        </w:rPr>
        <w:t>S</w:t>
      </w:r>
      <w:r w:rsidR="006409FF" w:rsidRPr="006409FF">
        <w:rPr>
          <w:color w:val="0000FF"/>
        </w:rPr>
        <w:t>1</w:t>
      </w:r>
      <w:r w:rsidR="006409FF">
        <w:t xml:space="preserve">, </w:t>
      </w:r>
      <w:r>
        <w:t xml:space="preserve">we </w:t>
      </w:r>
      <w:r w:rsidR="00800E49">
        <w:t>sequenced nuclear and cyto</w:t>
      </w:r>
      <w:r w:rsidR="00552FC5">
        <w:t>plasmic</w:t>
      </w:r>
      <w:r w:rsidR="00800E49">
        <w:t xml:space="preserve"> RNA isolated from three </w:t>
      </w:r>
      <w:r w:rsidR="00E33422">
        <w:t>prenatal</w:t>
      </w:r>
      <w:r w:rsidR="00800E49">
        <w:t xml:space="preserve"> and three adult human brains. </w:t>
      </w:r>
      <w:r w:rsidR="00442E0E">
        <w:t xml:space="preserve">Because total RNA from a given sample is dominated by rRNA, different strategies </w:t>
      </w:r>
      <w:r w:rsidR="006467B9">
        <w:t>can be employed to improve the signal of other RNA species in the sequencing data</w:t>
      </w:r>
      <w:r w:rsidR="006467B9">
        <w:fldChar w:fldCharType="begin" w:fldLock="1"/>
      </w:r>
      <w:r w:rsidR="00AF474B">
        <w:instrText>ADDIN CSL_CITATION { "citationItems" : [ { "id" : "ITEM-1", "itemData" : { "DOI" : "10.1038/nbt.2972", "ISSN" : "1087-0156", "PMID" : "25150835", "abstract" : "High-throughput RNA sequencing (RNA-seq) greatly expands the potential for genomics discoveries, but the wide variety of platforms, protocols and performance capabilitites has created the need for comprehensive reference data. Here we describe the Association of Biomolecular Resource Facilities next-generation sequencing (ABRF-NGS) study on RNA-seq. We carried out replicate experiments across 15 laboratory sites using reference RNA standards to test four protocols (poly-A-selected, ribo-depleted, size-selected and degraded) on five sequencing platforms (Illumina HiSeq, Life Technologies PGM and Proton, Pacific Biosciences RS and Roche 454). The results show high intraplatform (Spearman rank R &gt; 0.86) and inter-platform (R &gt; 0.83) concordance for expression measures across the deep-count platforms, but highly variable efficiency and cost for splice junction and variant detection between all platforms. For intact RNA, gene expression profiles from rRNA-depletion and poly-A enrichment are similar. In addition, rRNA depletion enables effective analysis of degraded RNA samples. This study provides a broad foundation for cross-platform standardization, evaluation and improvement of RNA-seq.", "author" : [ { "dropping-particle" : "", "family" : "Li", "given" : "Sheng", "non-dropping-particle" : "", "parse-names" : false, "suffix" : "" }, { "dropping-particle" : "", "family" : "Tighe", "given" : "Scott W", "non-dropping-particle" : "", "parse-names" : false, "suffix" : "" }, { "dropping-particle" : "", "family" : "Nicolet", "given" : "Charles M", "non-dropping-particle" : "", "parse-names" : false, "suffix" : "" }, { "dropping-particle" : "", "family" : "Grove", "given" : "Deborah", "non-dropping-particle" : "", "parse-names" : false, "suffix" : "" }, { "dropping-particle" : "", "family" : "Levy", "given" : "Shawn", "non-dropping-particle" : "", "parse-names" : false, "suffix" : "" }, { "dropping-particle" : "", "family" : "Farmerie", "given" : "William", "non-dropping-particle" : "", "parse-names" : false, "suffix" : "" }, { "dropping-particle" : "", "family" : "Viale", "given" : "Agnes", "non-dropping-particle" : "", "parse-names" : false, "suffix" : "" }, { "dropping-particle" : "", "family" : "Wright", "given" : "Chris", "non-dropping-particle" : "", "parse-names" : false, "suffix" : "" }, { "dropping-particle" : "", "family" : "Schweitzer", "given" : "Peter a", "non-dropping-particle" : "", "parse-names" : false, "suffix" : "" }, { "dropping-particle" : "", "family" : "Gao", "given" : "Yuan", "non-dropping-particle" : "", "parse-names" : false, "suffix" : "" }, { "dropping-particle" : "", "family" : "Kim", "given" : "Dewey", "non-dropping-particle" : "", "parse-names" : false, "suffix" : "" }, { "dropping-particle" : "", "family" : "Boland", "given" : "Joe", "non-dropping-particle" : "", "parse-names" : false, "suffix" : "" }, { "dropping-particle" : "", "family" : "Hicks", "given" : "Belynda", "non-dropping-particle" : "", "parse-names" : false, "suffix" : "" }, { "dropping-particle" : "", "family" : "Kim", "given" : "Ryan", "non-dropping-particle" : "", "parse-names" : false, "suffix" : "" }, { "dropping-particle" : "", "family" : "Chhangawala", "given" : "Sagar", "non-dropping-particle" : "", "parse-names" : false, "suffix" : "" }, { "dropping-particle" : "", "family" : "Jafari", "given" : "Nadereh", "non-dropping-particle" : "", "parse-names" : false, "suffix" : "" }, { "dropping-particle" : "", "family" : "Raghavachari", "given" : "Nalini", "non-dropping-particle" : "", "parse-names" : false, "suffix" : "" }, { "dropping-particle" : "", "family" : "Gandara", "given" : "Jorge", "non-dropping-particle" : "", "parse-names" : false, "suffix" : "" }, { "dropping-particle" : "", "family" : "Garcia-Reyero", "given" : "Nat\u00e0lia", "non-dropping-particle" : "", "parse-names" : false, "suffix" : "" }, { "dropping-particle" : "", "family" : "Hendrickson", "given" : "Cynthia", "non-dropping-particle" : "", "parse-names" : false, "suffix" : "" }, { "dropping-particle" : "", "family" : "Roberson", "given" : "David", "non-dropping-particle" : "", "parse-names" : false, "suffix" : "" }, { "dropping-particle" : "", "family" : "Rosenfeld", "given" : "Jeffrey", "non-dropping-particle" : "", "parse-names" : false, "suffix" : "" }, { "dropping-particle" : "", "family" : "Smith", "given" : "Todd", "non-dropping-particle" : "", "parse-names" : false, "suffix" : "" }, { "dropping-particle" : "", "family" : "Underwood", "given" : "Jason G", "non-dropping-particle" : "", "parse-names" : false, "suffix" : "" }, { "dropping-particle" : "", "family" : "Wang", "given" : "May", "non-dropping-particle" : "", "parse-names" : false, "suffix" : "" }, { "dropping-particle" : "", "family" : "Zumbo", "given" : "Paul", "non-dropping-particle" : "", "parse-names" : false, "suffix" : "" }, { "dropping-particle" : "", "family" : "Baldwin", "given" : "Don a", "non-dropping-particle" : "", "parse-names" : false, "suffix" : "" }, { "dropping-particle" : "", "family" : "Grills", "given" : "George S", "non-dropping-particle" : "", "parse-names" : false, "suffix" : "" }, { "dropping-particle" : "", "family" : "Mason", "given" : "Christopher E", "non-dropping-particle" : "", "parse-names" : false, "suffix" : "" } ], "container-title" : "Nature Biotechnology", "id" : "ITEM-1", "issue" : "9", "issued" : { "date-parts" : [ [ "2014" ] ] }, "title" : "Multi-platform assessment of transcriptome profiling using RNA-seq in the ABRF next-generation sequencing study", "type" : "article-journal", "volume" : "32" }, "uris" : [ "http://www.mendeley.com/documents/?uuid=fb41053a-e936-4bdc-aee0-46f5787bc37f" ] }, { "id" : "ITEM-2", "itemData" : { "DOI" : "10.1186/1471-2164-15-675", "ISSN" : "1471-2164", "PMID" : "25113896", "abstract" : "BACKGROUND: Gene expression analysis by RNA sequencing is now widely used in a number of applications surveying the whole transcriptomes of cells and tissues. The recent introduction of ribosomal RNA depletion protocols, such as RiboZero, has extended the view of the polyadenylated transcriptome to the poly (A)- fraction of the RNA. However, substantial amounts of intronic transcriptional activity has been reported in RiboZero protocols, raising issues regarding their potential nuclear origin and the impact on the actual sequence depth in exonic regions.\\n\\nRESULTS: Using HEK293 human cells as source material, we assessed here the impact of the two commonly used RNA extraction methods and of the library construction protocols (rRNA depletion versus mRNA) on 1) the relative abundance of intronic reads and 2) on the estimation of gene expression values. We benchmarked the rRNA depletion-based sequencing with a specific analysis of the cytoplasmic and nuclear transcriptome fractions, suggesting that the large majority of the intronic reads correspond to unprocessed nuclear transcripts rather than to independent transcriptional units. We show that Qiagen or TRIzol extraction methods retain differentially nuclear RNA species, and that consequently, rRNA depletion-based RNA sequencing protocols are particularly sensitive to the extraction methods.\\n\\nCONCLUSIONS: We could show that the combination of Trizol-based RNA extraction with rRNA depletion sequencing protocols led to the largest fraction of intronic reads, after the sequencing of the nuclear transcriptome. We discuss here the impact of the various strategies on gene expression and alternative splicing estimation measures. Further, we propose guidelines and a double selection strategy for minimizing the expression biases, without loss of information.", "author" : [ { "dropping-particle" : "", "family" : "Sultan", "given" : "Marc", "non-dropping-particle" : "", "parse-names" : false, "suffix" : "" }, { "dropping-particle" : "", "family" : "Amstislavskiy", "given" : "Vyacheslav", "non-dropping-particle" : "", "parse-names" : false, "suffix" : "" }, { "dropping-particle" : "", "family" : "Risch", "given" : "Thomas", "non-dropping-particle" : "", "parse-names" : false, "suffix" : "" }, { "dropping-particle" : "", "family" : "Schuette", "given" : "Moritz", "non-dropping-particle" : "", "parse-names" : false, "suffix" : "" }, { "dropping-particle" : "", "family" : "D\u00f6kel", "given" : "Simon", "non-dropping-particle" : "", "parse-names" : false, "suffix" : "" }, { "dropping-particle" : "", "family" : "Ralser", "given" : "Meryem", "non-dropping-particle" : "", "parse-names" : false, "suffix" : "" }, { "dropping-particle" : "", "family" : "Balzereit", "given" : "Daniela", "non-dropping-particle" : "", "parse-names" : false, "suffix" : "" }, { "dropping-particle" : "", "family" : "Lehrach", "given" : "Hans", "non-dropping-particle" : "", "parse-names" : false, "suffix" : "" }, { "dropping-particle" : "", "family" : "Yaspo", "given" : "Marie-Laure", "non-dropping-particle" : "", "parse-names" : false, "suffix" : "" } ], "container-title" : "BMC genomics", "id" : "ITEM-2", "issue" : "1", "issued" : { "date-parts" : [ [ "2014" ] ] }, "page" : "675", "title" : "Influence of RNA extraction methods and library selection schemes on RNA-seq data.", "type" : "article-journal", "volume" : "15" }, "uris" : [ "http://www.mendeley.com/documents/?uuid=4d62a690-7a6d-4535-93f2-6d617bdc5236" ] }, { "id" : "ITEM-3", "itemData" : { "DOI" : "10.1016/j.ygeno.2010.07.010", "ISBN" : "1089-8646 (Electronic)\\n0888-7543 (Linking)", "ISSN" : "08887543", "PMID" : "20688152", "abstract" : "To compare the two RNA-sequencing protocols, ribo-minus RNA-sequencing (rmRNA-seq) and polyA-selected RNA-sequencing (mRNA-seq), we acquired transcriptomic data-52 and 32 million alignable reads of 35 bases in length-from the mouse cerebrum, respectively. We found that a higher proportion, 44% and 25%, of the uniquely alignable rmRNA-seq reads, is in intergenic and intronic regions, respectively, as compared to 23% and 15% from the mRNA-seq dataset. Further analysis made an additional discovery of transcripts of protein-coding genes (such as Histone, Heg1, and Dux), ncRNAs, snoRNAs, snRNAs, and novel ncRNAs as well as repeat elements in rmRNA-seq dataset. This result suggests that rmRNA-seq method should detect more polyA- or bimorphic transcripts. Finally, through comparative analyses of gene expression profiles among multiple datasets, we demonstrated that different RNA sample preparations may result in significant variations in gene expression profiles. ?? 2010 Elsevier Inc.", "author" : [ { "dropping-particle" : "", "family" : "Cui", "given" : "Peng", "non-dropping-particle" : "", "parse-names" : false, "suffix" : "" }, { "dropping-particle" : "", "family" : "Lin", "given" : "Qiang", "non-dropping-particle" : "", "parse-names" : false, "suffix" : "" }, { "dropping-particle" : "", "family" : "Ding", "given" : "Feng", "non-dropping-particle" : "", "parse-names" : false, "suffix" : "" }, { "dropping-particle" : "", "family" : "Xin", "given" : "Chengqi", "non-dropping-particle" : "", "parse-names" : false, "suffix" : "" }, { "dropping-particle" : "", "family" : "Gong", "given" : "Wei", "non-dropping-particle" : "", "parse-names" : false, "suffix" : "" }, { "dropping-particle" : "", "family" : "Zhang", "given" : "Lingfang", "non-dropping-particle" : "", "parse-names" : false, "suffix" : "" }, { "dropping-particle" : "", "family" : "Geng", "given" : "Jianing", "non-dropping-particle" : "", "parse-names" : false, "suffix" : "" }, { "dropping-particle" : "", "family" : "Zhang", "given" : "Bing", "non-dropping-particle" : "", "parse-names" : false, "suffix" : "" }, { "dropping-particle" : "", "family" : "Yu", "given" : "Xiaomin", "non-dropping-particle" : "", "parse-names" : false, "suffix" : "" }, { "dropping-particle" : "", "family" : "Yang", "given" : "Jin", "non-dropping-particle" : "", "parse-names" : false, "suffix" : "" }, { "dropping-particle" : "", "family" : "Hu", "given" : "Songnian", "non-dropping-particle" : "", "parse-names" : false, "suffix" : "" }, { "dropping-particle" : "", "family" : "Yu", "given" : "Jun", "non-dropping-particle" : "", "parse-names" : false, "suffix" : "" } ], "container-title" : "Genomics", "id" : "ITEM-3", "issue" : "5", "issued" : { "date-parts" : [ [ "2010" ] ] }, "page" : "259-265", "publisher" : "Elsevier Inc.", "title" : "A comparison between ribo-minus RNA-sequencing and polyA-selected RNA-sequencing", "type" : "article-journal", "volume" : "96" }, "uris" : [ "http://www.mendeley.com/documents/?uuid=023baae5-f496-48da-a517-c04f0d552a1b" ] } ], "mendeley" : { "formattedCitation" : "&lt;sup&gt;25\u201327&lt;/sup&gt;", "plainTextFormattedCitation" : "25\u201327", "previouslyFormattedCitation" : "&lt;sup&gt;25\u201327&lt;/sup&gt;" }, "properties" : {  }, "schema" : "https://github.com/citation-style-language/schema/raw/master/csl-citation.json" }</w:instrText>
      </w:r>
      <w:r w:rsidR="006467B9">
        <w:fldChar w:fldCharType="separate"/>
      </w:r>
      <w:r w:rsidR="00CC2443" w:rsidRPr="00CC2443">
        <w:rPr>
          <w:noProof/>
          <w:vertAlign w:val="superscript"/>
        </w:rPr>
        <w:t>25–27</w:t>
      </w:r>
      <w:r w:rsidR="006467B9">
        <w:fldChar w:fldCharType="end"/>
      </w:r>
      <w:r w:rsidR="00442E0E">
        <w:t xml:space="preserve">. </w:t>
      </w:r>
      <w:r w:rsidR="00800E49">
        <w:t xml:space="preserve">“PolyA” </w:t>
      </w:r>
      <w:r w:rsidR="00EB00C3">
        <w:t xml:space="preserve">library preparation </w:t>
      </w:r>
      <w:r w:rsidR="004B3980">
        <w:t>selects</w:t>
      </w:r>
      <w:r>
        <w:t xml:space="preserve"> </w:t>
      </w:r>
      <w:r w:rsidR="00800E49">
        <w:t xml:space="preserve">polyadenylated </w:t>
      </w:r>
      <w:r w:rsidR="00EB00C3">
        <w:t>transcripts</w:t>
      </w:r>
      <w:r w:rsidR="004B3980">
        <w:t xml:space="preserve"> via a pull-down step</w:t>
      </w:r>
      <w:r w:rsidR="00EB00C3">
        <w:t>, while “Ribozero” library pr</w:t>
      </w:r>
      <w:r w:rsidR="006467B9">
        <w:t>eparation relies on a r</w:t>
      </w:r>
      <w:r w:rsidR="00EB00C3">
        <w:t xml:space="preserve">RNA depletion step. </w:t>
      </w:r>
      <w:r w:rsidR="00DF6DED">
        <w:t xml:space="preserve">Together, these library methods capture the transcriptomic diversity in these subcellular compartments </w:t>
      </w:r>
      <w:r w:rsidR="008C4B70">
        <w:t>in</w:t>
      </w:r>
      <w:r w:rsidR="00DF6DED">
        <w:t xml:space="preserve"> developing human brain</w:t>
      </w:r>
      <w:r w:rsidR="00014C77">
        <w:t xml:space="preserve"> because of their respective preferences </w:t>
      </w:r>
      <w:r w:rsidR="00E04E5C">
        <w:t xml:space="preserve">for </w:t>
      </w:r>
      <w:r w:rsidR="00014C77">
        <w:t xml:space="preserve">mature mRNA and unpolyadenylated transcripts (e.g., </w:t>
      </w:r>
      <w:r w:rsidR="00E04E5C">
        <w:t>ncRNA or pre-mRNA)</w:t>
      </w:r>
      <w:r w:rsidR="00014C77">
        <w:t xml:space="preserve">, as seen in </w:t>
      </w:r>
      <w:r w:rsidR="00014C77" w:rsidRPr="006409FF">
        <w:rPr>
          <w:color w:val="0000FF"/>
        </w:rPr>
        <w:t>Fig</w:t>
      </w:r>
      <w:r w:rsidR="0016395C">
        <w:rPr>
          <w:color w:val="0000FF"/>
        </w:rPr>
        <w:t>.</w:t>
      </w:r>
      <w:r w:rsidR="00014C77" w:rsidRPr="006409FF">
        <w:rPr>
          <w:color w:val="0000FF"/>
        </w:rPr>
        <w:t xml:space="preserve"> </w:t>
      </w:r>
      <w:r w:rsidR="00595FF2">
        <w:rPr>
          <w:color w:val="0000FF"/>
        </w:rPr>
        <w:t>S</w:t>
      </w:r>
      <w:r w:rsidR="00014C77">
        <w:rPr>
          <w:color w:val="0000FF"/>
        </w:rPr>
        <w:t>2A</w:t>
      </w:r>
      <w:r w:rsidR="00DF6DED">
        <w:t>.</w:t>
      </w:r>
      <w:r w:rsidR="00B367A0">
        <w:t xml:space="preserve"> </w:t>
      </w:r>
      <w:r w:rsidR="00EB00C3">
        <w:t>One adult nuclear</w:t>
      </w:r>
      <w:r w:rsidR="006409FF">
        <w:t xml:space="preserve"> </w:t>
      </w:r>
      <w:r w:rsidR="00EB00C3">
        <w:t xml:space="preserve">“Ribozero” sample failed quality control and was discarded. Demographic and sequencing information can be found in </w:t>
      </w:r>
      <w:r w:rsidR="00EB00C3">
        <w:rPr>
          <w:color w:val="0000FF"/>
        </w:rPr>
        <w:t>T</w:t>
      </w:r>
      <w:r w:rsidR="00EB00C3" w:rsidRPr="00EB00C3">
        <w:rPr>
          <w:color w:val="0000FF"/>
        </w:rPr>
        <w:t xml:space="preserve">able </w:t>
      </w:r>
      <w:r w:rsidR="00595FF2">
        <w:rPr>
          <w:color w:val="0000FF"/>
        </w:rPr>
        <w:t>S</w:t>
      </w:r>
      <w:r w:rsidR="00EB00C3" w:rsidRPr="00EB00C3">
        <w:rPr>
          <w:color w:val="0000FF"/>
        </w:rPr>
        <w:t>1</w:t>
      </w:r>
      <w:r w:rsidR="00007FB5">
        <w:rPr>
          <w:color w:val="0000FF"/>
        </w:rPr>
        <w:t xml:space="preserve">. </w:t>
      </w:r>
      <w:r w:rsidR="00007FB5">
        <w:t>T</w:t>
      </w:r>
      <w:r w:rsidR="00BB4E0D">
        <w:t>wo</w:t>
      </w:r>
      <w:r w:rsidR="00EB00C3">
        <w:t xml:space="preserve"> </w:t>
      </w:r>
      <w:r w:rsidR="00E33422">
        <w:t>prenatal</w:t>
      </w:r>
      <w:r w:rsidR="00EB00C3">
        <w:t xml:space="preserve"> </w:t>
      </w:r>
      <w:r w:rsidR="00552FC5">
        <w:t>cytoplasmic</w:t>
      </w:r>
      <w:r w:rsidR="00EB00C3">
        <w:t xml:space="preserve"> “PolyA” sample</w:t>
      </w:r>
      <w:r w:rsidR="00F6193B">
        <w:t>s</w:t>
      </w:r>
      <w:r w:rsidR="00EB00C3">
        <w:t xml:space="preserve"> </w:t>
      </w:r>
      <w:r w:rsidR="00BB4E0D">
        <w:t>had higher read depth and were downsampled to a comparable depth</w:t>
      </w:r>
      <w:r w:rsidR="00EB00C3">
        <w:t xml:space="preserve">. </w:t>
      </w:r>
      <w:r w:rsidR="00E0221A">
        <w:t xml:space="preserve">In </w:t>
      </w:r>
      <w:r w:rsidR="00E0221A" w:rsidRPr="002E4CFD">
        <w:t xml:space="preserve">total </w:t>
      </w:r>
      <w:r w:rsidR="002E4CFD" w:rsidRPr="002E4CFD">
        <w:t>43,610</w:t>
      </w:r>
      <w:r w:rsidR="00E0221A">
        <w:t xml:space="preserve"> ensembl genes were expressed </w:t>
      </w:r>
      <w:r w:rsidR="00ED0C5E">
        <w:t>across</w:t>
      </w:r>
      <w:r w:rsidR="00E0221A">
        <w:t xml:space="preserve"> samples.</w:t>
      </w:r>
    </w:p>
    <w:p w14:paraId="02B7FF14" w14:textId="416B2A17" w:rsidR="00E574ED" w:rsidRDefault="00EB00C3" w:rsidP="009F4A20">
      <w:pPr>
        <w:ind w:firstLine="720"/>
      </w:pPr>
      <w:r>
        <w:t>The q</w:t>
      </w:r>
      <w:r w:rsidR="006409FF">
        <w:t xml:space="preserve">uality of fractionation was confirmed by </w:t>
      </w:r>
      <w:r>
        <w:t>determining that genes known to localize</w:t>
      </w:r>
      <w:r w:rsidR="006409FF">
        <w:t xml:space="preserve"> either </w:t>
      </w:r>
      <w:r>
        <w:t xml:space="preserve">to </w:t>
      </w:r>
      <w:r w:rsidR="006409FF">
        <w:t>the nucleu</w:t>
      </w:r>
      <w:r w:rsidR="00800E49">
        <w:t xml:space="preserve">s (i.e., </w:t>
      </w:r>
      <w:r w:rsidR="00800E49" w:rsidRPr="00DA0630">
        <w:rPr>
          <w:i/>
        </w:rPr>
        <w:t>MALAT1</w:t>
      </w:r>
      <w:r w:rsidR="00800E49">
        <w:t xml:space="preserve">) or </w:t>
      </w:r>
      <w:r w:rsidR="00552FC5">
        <w:t>cytoplasm</w:t>
      </w:r>
      <w:r w:rsidR="00800E49">
        <w:t xml:space="preserve"> (i.e.</w:t>
      </w:r>
      <w:r w:rsidR="006409FF">
        <w:t xml:space="preserve">, </w:t>
      </w:r>
      <w:r w:rsidR="006409FF" w:rsidRPr="00DA0630">
        <w:rPr>
          <w:i/>
        </w:rPr>
        <w:t>ACT</w:t>
      </w:r>
      <w:r w:rsidR="00800E49" w:rsidRPr="00DA0630">
        <w:rPr>
          <w:i/>
        </w:rPr>
        <w:t>B</w:t>
      </w:r>
      <w:r w:rsidR="00800E49">
        <w:t xml:space="preserve">, </w:t>
      </w:r>
      <w:r w:rsidR="00800E49" w:rsidRPr="00DA0630">
        <w:rPr>
          <w:i/>
        </w:rPr>
        <w:t>FMR1</w:t>
      </w:r>
      <w:r w:rsidR="00800E49">
        <w:t xml:space="preserve">) </w:t>
      </w:r>
      <w:r>
        <w:t>were significantly enriched</w:t>
      </w:r>
      <w:r w:rsidR="00F6193B">
        <w:t xml:space="preserve"> in the appropriate compartment</w:t>
      </w:r>
      <w:r w:rsidR="00C5228E">
        <w:t xml:space="preserve"> </w:t>
      </w:r>
      <w:r>
        <w:t>(</w:t>
      </w:r>
      <w:r w:rsidR="00DA0630">
        <w:t>F</w:t>
      </w:r>
      <w:r w:rsidR="00317379">
        <w:t>alse Discovery Rate (FDR)</w:t>
      </w:r>
      <w:r w:rsidR="00DA0630">
        <w:t xml:space="preserve">&lt;0.01; </w:t>
      </w:r>
      <w:r w:rsidR="00595FF2">
        <w:rPr>
          <w:color w:val="0000FF"/>
        </w:rPr>
        <w:t>Fig.</w:t>
      </w:r>
      <w:r w:rsidR="0040425E">
        <w:rPr>
          <w:color w:val="0000FF"/>
        </w:rPr>
        <w:t xml:space="preserve"> </w:t>
      </w:r>
      <w:r w:rsidR="00595FF2">
        <w:rPr>
          <w:color w:val="0000FF"/>
        </w:rPr>
        <w:t>S</w:t>
      </w:r>
      <w:r w:rsidR="0040425E">
        <w:rPr>
          <w:color w:val="0000FF"/>
        </w:rPr>
        <w:t>2</w:t>
      </w:r>
      <w:r w:rsidR="00DF6DED">
        <w:rPr>
          <w:color w:val="0000FF"/>
        </w:rPr>
        <w:t>B</w:t>
      </w:r>
      <w:r w:rsidR="00DA0630">
        <w:t>)</w:t>
      </w:r>
      <w:r w:rsidR="00C5228E">
        <w:t>, although prenatal samples showed less enrichment than adult</w:t>
      </w:r>
      <w:r w:rsidR="006B443A">
        <w:t xml:space="preserve"> (FDR=</w:t>
      </w:r>
      <w:r w:rsidR="00317379">
        <w:t>1.2</w:t>
      </w:r>
      <w:r w:rsidR="006B443A">
        <w:t>e-6 and FDR=9.</w:t>
      </w:r>
      <w:r w:rsidR="00317379">
        <w:t>6</w:t>
      </w:r>
      <w:r w:rsidR="006B443A">
        <w:t xml:space="preserve">e-9 for </w:t>
      </w:r>
      <w:r w:rsidR="006B443A" w:rsidRPr="00E04E5C">
        <w:rPr>
          <w:i/>
        </w:rPr>
        <w:t>ACTB</w:t>
      </w:r>
      <w:r w:rsidR="006B443A">
        <w:t xml:space="preserve"> and </w:t>
      </w:r>
      <w:r w:rsidR="006B443A" w:rsidRPr="00E04E5C">
        <w:rPr>
          <w:i/>
        </w:rPr>
        <w:t>MALAT1</w:t>
      </w:r>
      <w:r w:rsidR="006B443A">
        <w:t xml:space="preserve"> in adult, versus </w:t>
      </w:r>
      <w:r w:rsidR="00E53BC3">
        <w:t>FDR=</w:t>
      </w:r>
      <w:r w:rsidR="006B443A">
        <w:t>0.1</w:t>
      </w:r>
      <w:r w:rsidR="006B443A" w:rsidRPr="006B443A">
        <w:t>7</w:t>
      </w:r>
      <w:r w:rsidR="006B443A">
        <w:t xml:space="preserve"> and </w:t>
      </w:r>
      <w:r w:rsidR="00E53BC3">
        <w:t>FDR=</w:t>
      </w:r>
      <w:r w:rsidR="006B443A">
        <w:t>0.4</w:t>
      </w:r>
      <w:r w:rsidR="006B443A" w:rsidRPr="006B443A">
        <w:t>4</w:t>
      </w:r>
      <w:r w:rsidR="006B443A">
        <w:t xml:space="preserve"> in prenatal, respectively).</w:t>
      </w:r>
    </w:p>
    <w:p w14:paraId="519FE994" w14:textId="77777777" w:rsidR="00D530BF" w:rsidRDefault="00D530BF" w:rsidP="00D530BF"/>
    <w:p w14:paraId="2882D093" w14:textId="0B5734CB" w:rsidR="00D530BF" w:rsidRDefault="00FB3A83" w:rsidP="00D530BF">
      <w:r>
        <w:rPr>
          <w:i/>
        </w:rPr>
        <w:t>Developmental gene expression changes in human cortex are similarly detectable in</w:t>
      </w:r>
      <w:r w:rsidR="00D530BF">
        <w:rPr>
          <w:i/>
        </w:rPr>
        <w:t xml:space="preserve"> nuclear and </w:t>
      </w:r>
      <w:r w:rsidR="00552FC5">
        <w:rPr>
          <w:i/>
        </w:rPr>
        <w:t>cytoplasmic</w:t>
      </w:r>
      <w:r w:rsidR="00D530BF">
        <w:rPr>
          <w:i/>
        </w:rPr>
        <w:t xml:space="preserve"> </w:t>
      </w:r>
      <w:r w:rsidR="00595FF2">
        <w:rPr>
          <w:i/>
        </w:rPr>
        <w:t>RNA</w:t>
      </w:r>
      <w:r w:rsidR="00142077">
        <w:rPr>
          <w:i/>
        </w:rPr>
        <w:t xml:space="preserve"> </w:t>
      </w:r>
    </w:p>
    <w:p w14:paraId="7ED0BA2A" w14:textId="77777777" w:rsidR="00D530BF" w:rsidRDefault="00D530BF" w:rsidP="00D530BF"/>
    <w:p w14:paraId="485FD432" w14:textId="2610C827" w:rsidR="00DD4C57" w:rsidRPr="002F10B4" w:rsidRDefault="004B3980" w:rsidP="00B4182E">
      <w:r>
        <w:tab/>
      </w:r>
      <w:r w:rsidR="00F13EEB">
        <w:t>We</w:t>
      </w:r>
      <w:r w:rsidR="00981E30">
        <w:t xml:space="preserve"> first </w:t>
      </w:r>
      <w:r w:rsidR="00F13EEB">
        <w:t>defined</w:t>
      </w:r>
      <w:r w:rsidR="00981E30">
        <w:t xml:space="preserve"> </w:t>
      </w:r>
      <w:r w:rsidR="00F13EEB">
        <w:t>the RNA content difference</w:t>
      </w:r>
      <w:r w:rsidR="00981E30">
        <w:t>s</w:t>
      </w:r>
      <w:r w:rsidR="00F13EEB">
        <w:t xml:space="preserve"> between </w:t>
      </w:r>
      <w:r w:rsidR="00D530BF">
        <w:t xml:space="preserve">subcellular </w:t>
      </w:r>
      <w:r w:rsidR="00F13EEB">
        <w:t xml:space="preserve">fractions and replicated many </w:t>
      </w:r>
      <w:r w:rsidR="00D530BF">
        <w:t>characteristics</w:t>
      </w:r>
      <w:r w:rsidR="00F13EEB">
        <w:t xml:space="preserve"> that have previously been described</w:t>
      </w:r>
      <w:r w:rsidR="00CD60F8">
        <w:fldChar w:fldCharType="begin" w:fldLock="1"/>
      </w:r>
      <w:r w:rsidR="00AF474B">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id" : "ITEM-2",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2",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3", "itemData" : { "DOI" : "10.1016/j.biopsych.2016.02.021", "ISSN" : "00063223", "author" : [ { "dropping-particle" : "", "family" : "Reddy", "given" : "Adarsh S.", "non-dropping-particle" : "", "parse-names" : false, "suffix" : "" }, { "dropping-particle" : "", "family" : "O\u2019Brien", "given" : "David", "non-dropping-particle" : "", "parse-names" : false, "suffix" : "" }, { "dropping-particle" : "", "family" : "Pisat", "given" : "Nilambari", "non-dropping-particle" : "", "parse-names" : false, "suffix" : "" }, { "dropping-particle" : "", "family" : "Weichselbaum", "given" : "Claire T.", "non-dropping-particle" : "", "parse-names" : false, "suffix" : "" }, { "dropping-particle" : "", "family" : "Sakers", "given" : "Kristina", "non-dropping-particle" : "", "parse-names" : false, "suffix" : "" }, { "dropping-particle" : "", "family" : "Lisci", "given" : "Miriam", "non-dropping-particle" : "", "parse-names" : false, "suffix" : "" }, { "dropping-particle" : "", "family" : "Dalal", "given" : "Jasbir S.", "non-dropping-particle" : "", "parse-names" : false, "suffix" : "" }, { "dropping-particle" : "", "family" : "Dougherty", "given" : "Joseph D.", "non-dropping-particle" : "", "parse-names" : false, "suffix" : "" } ], "container-title" : "Biological Psychiatry", "id" : "ITEM-3", "issued" : { "date-parts" : [ [ "2016" ] ] }, "page" : "1-13", "publisher" : "Elsevier", "title" : "A Comprehensive Analysis of Cell Type\u2013Specific Nuclear RNA From Neurons and Glia of the Brain", "type" : "article-journal" }, "uris" : [ "http://www.mendeley.com/documents/?uuid=64630bef-279a-48fa-8185-aa61fcb5f338" ] }, { "id" : "ITEM-4",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4", "issue" : "12", "issued" : { "date-parts" : [ [ "2015" ] ] }, "page" : "2653-2662", "publisher" : "The Authors", "title" : "Nuclear Retention of mRNA in Mammalian Tissues", "type" : "article-journal", "volume" : "13" }, "uris" : [ "http://www.mendeley.com/documents/?uuid=a7c256f7-fc0d-4bac-b0dc-480503b085a5" ] }, { "id" : "ITEM-5",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5",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6",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6", "issued" : { "date-parts" : [ [ "2012" ] ] }, "page" : "574", "title" : "Comparison of total and cytoplasmic mRNA reveals global regulation by nuclear retention and miRNAs", "type" : "article-journal", "volume" : "13" }, "uris" : [ "http://www.mendeley.com/documents/?uuid=1ce8d044-5bb9-46fc-a350-417f6ba3df86" ] }, { "id" : "ITEM-7", "itemData" : { "DOI" : "10.1016/j.cell.2012.05.043", "ISBN" : "3107947644", "ISSN" : "00928674", "PMID" : "22817891", "abstract" : "Macrophages respond to inflammatory stimuli by modulating the expression of hundreds of genes in a defined temporal cascade, with diverse transcriptional and posttranscriptional mechanisms contributing to the regulatory network. We examined proinflammatory gene regulation in activated macrophages by performing RNA-seq with fractionated chromatin-associated, nucleoplasmic, and cytoplasmic transcripts. This methodological approach allowed us to separate the synthesis of nascent transcripts from transcript processing and the accumulation of mature mRNAs. In addition to documenting the subcellular locations of coding and noncoding transcripts, the results provide a high-resolution view of the relationship between defined promoter and chromatin properties and the temporal regulation of diverse classes of coexpressed genes. The data also reveal a striking accumulation of full-length yet incompletely spliced transcripts in the chromatin fraction, suggesting that splicing often occurs after transcription has been completed, with transcripts retained on the chromatin until fully spliced. ?? 2012 Elsevier Inc.", "author" : [ { "dropping-particle" : "", "family" : "Bhatt", "given" : "Dev M.", "non-dropping-particle" : "", "parse-names" : false, "suffix" : "" }, { "dropping-particle" : "", "family" : "Pandya-Jones", "given" : "Amy", "non-dropping-particle" : "", "parse-names" : false, "suffix" : "" }, { "dropping-particle" : "", "family" : "Tong", "given" : "Ann Jay", "non-dropping-particle" : "", "parse-names" : false, "suffix" : "" }, { "dropping-particle" : "", "family" : "Barozzi", "given" : "Iros", "non-dropping-particle" : "", "parse-names" : false, "suffix" : "" }, { "dropping-particle" : "", "family" : "Lissner", "given" : "Michelle M.", "non-dropping-particle" : "", "parse-names" : false, "suffix" : "" }, { "dropping-particle" : "", "family" : "Natoli", "given" : "Gioacchino", "non-dropping-particle" : "", "parse-names" : false, "suffix" : "" }, { "dropping-particle" : "", "family" : "Black", "given" : "Douglas L.", "non-dropping-particle" : "", "parse-names" : false, "suffix" : "" }, { "dropping-particle" : "", "family" : "Smale", "given" : "Stephen T.", "non-dropping-particle" : "", "parse-names" : false, "suffix" : "" } ], "container-title" : "Cell", "id" : "ITEM-7", "issue" : "2", "issued" : { "date-parts" : [ [ "2012" ] ] }, "page" : "279-290", "title" : "Transcript dynamics of proinflammatory genes revealed by sequence analysis of subcellular RNA fractions", "type" : "article-journal", "volume" : "150" }, "uris" : [ "http://www.mendeley.com/documents/?uuid=29c42ee9-45ac-46a6-a437-f69600f6c6b7" ] } ], "mendeley" : { "formattedCitation" : "&lt;sup&gt;4\u20137,9,28,29&lt;/sup&gt;", "plainTextFormattedCitation" : "4\u20137,9,28,29", "previouslyFormattedCitation" : "&lt;sup&gt;4\u20137,9,28,29&lt;/sup&gt;" }, "properties" : {  }, "schema" : "https://github.com/citation-style-language/schema/raw/master/csl-citation.json" }</w:instrText>
      </w:r>
      <w:r w:rsidR="00CD60F8">
        <w:fldChar w:fldCharType="separate"/>
      </w:r>
      <w:r w:rsidR="00CC2443" w:rsidRPr="00CC2443">
        <w:rPr>
          <w:noProof/>
          <w:vertAlign w:val="superscript"/>
        </w:rPr>
        <w:t>4–7,9,28,29</w:t>
      </w:r>
      <w:r w:rsidR="00CD60F8">
        <w:fldChar w:fldCharType="end"/>
      </w:r>
      <w:r w:rsidR="00F82BEE">
        <w:t xml:space="preserve">. </w:t>
      </w:r>
      <w:r w:rsidR="00825BFE">
        <w:t xml:space="preserve">Genes that are significantly </w:t>
      </w:r>
      <w:r w:rsidR="000E4114">
        <w:t>more abundant</w:t>
      </w:r>
      <w:r w:rsidR="00825BFE">
        <w:t xml:space="preserve"> in the nucleus were overall longer than genes more abundant in the cytoplasm, perhaps due to the longer temporal requirement for transcription and passive diffusion through the nuclear pore </w:t>
      </w:r>
      <w:r w:rsidR="00577030">
        <w:t>(</w:t>
      </w:r>
      <w:r w:rsidR="00311E6F">
        <w:rPr>
          <w:color w:val="0000FF"/>
        </w:rPr>
        <w:t>F</w:t>
      </w:r>
      <w:r w:rsidR="005B2885">
        <w:rPr>
          <w:color w:val="0000FF"/>
        </w:rPr>
        <w:t>ig</w:t>
      </w:r>
      <w:r w:rsidR="00595FF2">
        <w:rPr>
          <w:color w:val="0000FF"/>
        </w:rPr>
        <w:t>.</w:t>
      </w:r>
      <w:r w:rsidR="005B2885">
        <w:rPr>
          <w:color w:val="0000FF"/>
        </w:rPr>
        <w:t xml:space="preserve"> </w:t>
      </w:r>
      <w:r w:rsidR="00595FF2">
        <w:rPr>
          <w:color w:val="0000FF"/>
        </w:rPr>
        <w:t>S</w:t>
      </w:r>
      <w:r w:rsidR="003A2DAF">
        <w:rPr>
          <w:color w:val="0000FF"/>
        </w:rPr>
        <w:t>2</w:t>
      </w:r>
      <w:r w:rsidR="00577030" w:rsidRPr="00577030">
        <w:rPr>
          <w:color w:val="0000FF"/>
        </w:rPr>
        <w:t>C</w:t>
      </w:r>
      <w:r w:rsidR="00577030">
        <w:t>).</w:t>
      </w:r>
      <w:r w:rsidR="00DF6DED">
        <w:t xml:space="preserve"> </w:t>
      </w:r>
      <w:r w:rsidR="00825BFE">
        <w:t>The proportion of reads aligning to introns was greater in the nucl</w:t>
      </w:r>
      <w:r w:rsidR="00CF64AF">
        <w:t>eus than the cytoplasm in both P</w:t>
      </w:r>
      <w:r w:rsidR="00825BFE">
        <w:t xml:space="preserve">olyA and </w:t>
      </w:r>
      <w:r w:rsidR="00825BFE" w:rsidRPr="00996CEC">
        <w:t>Ribozero samples (</w:t>
      </w:r>
      <w:r w:rsidR="00830681">
        <w:t xml:space="preserve">t&gt;4.7, </w:t>
      </w:r>
      <w:r w:rsidR="00825BFE" w:rsidRPr="00996CEC">
        <w:t>FDR</w:t>
      </w:r>
      <w:r w:rsidR="000E4114">
        <w:rPr>
          <w:rFonts w:eastAsia="ＭＳ ゴシック"/>
          <w:color w:val="000000"/>
        </w:rPr>
        <w:t>≤</w:t>
      </w:r>
      <w:r w:rsidR="00830681">
        <w:rPr>
          <w:rFonts w:eastAsia="ＭＳ ゴシック"/>
          <w:color w:val="000000"/>
        </w:rPr>
        <w:t>5.9</w:t>
      </w:r>
      <w:r w:rsidR="00595FF2">
        <w:rPr>
          <w:rFonts w:eastAsia="ＭＳ ゴシック"/>
          <w:color w:val="000000"/>
        </w:rPr>
        <w:t>6</w:t>
      </w:r>
      <w:r w:rsidR="00334E85">
        <w:rPr>
          <w:rFonts w:eastAsia="ＭＳ ゴシック"/>
          <w:color w:val="000000"/>
        </w:rPr>
        <w:t>e-</w:t>
      </w:r>
      <w:r w:rsidR="00830681">
        <w:rPr>
          <w:rFonts w:eastAsia="ＭＳ ゴシック"/>
          <w:color w:val="000000"/>
        </w:rPr>
        <w:t>3</w:t>
      </w:r>
      <w:r w:rsidR="00825BFE" w:rsidRPr="00996CEC">
        <w:rPr>
          <w:rFonts w:eastAsia="ＭＳ ゴシック"/>
          <w:color w:val="000000"/>
        </w:rPr>
        <w:t>)</w:t>
      </w:r>
      <w:r w:rsidR="00825BFE" w:rsidRPr="00996CEC">
        <w:t>, indicating</w:t>
      </w:r>
      <w:r w:rsidR="00825BFE">
        <w:t xml:space="preserve"> a greater proportion of immature</w:t>
      </w:r>
      <w:r w:rsidR="00AB22EC">
        <w:t xml:space="preserve"> pre-mRNA</w:t>
      </w:r>
      <w:r w:rsidR="00825BFE">
        <w:t xml:space="preserve"> transcripts </w:t>
      </w:r>
      <w:r w:rsidR="00D62EDE">
        <w:t>(</w:t>
      </w:r>
      <w:r w:rsidR="00595FF2">
        <w:rPr>
          <w:color w:val="0000FF"/>
        </w:rPr>
        <w:t>Fig.</w:t>
      </w:r>
      <w:r w:rsidR="00311E6F">
        <w:rPr>
          <w:color w:val="0000FF"/>
        </w:rPr>
        <w:t xml:space="preserve"> </w:t>
      </w:r>
      <w:r w:rsidR="00595FF2">
        <w:rPr>
          <w:color w:val="0000FF"/>
        </w:rPr>
        <w:t>S</w:t>
      </w:r>
      <w:r w:rsidR="003A2DAF">
        <w:rPr>
          <w:color w:val="0000FF"/>
        </w:rPr>
        <w:t>2</w:t>
      </w:r>
      <w:r w:rsidR="00AB22EC">
        <w:rPr>
          <w:color w:val="0000FF"/>
        </w:rPr>
        <w:t>D</w:t>
      </w:r>
      <w:r w:rsidR="00724D45">
        <w:t>).</w:t>
      </w:r>
      <w:r w:rsidR="002323C1">
        <w:t xml:space="preserve"> </w:t>
      </w:r>
      <w:r w:rsidR="002323C1">
        <w:rPr>
          <w:rFonts w:eastAsia="ＭＳ ゴシック"/>
          <w:color w:val="000000"/>
        </w:rPr>
        <w:t xml:space="preserve">Because Ribozero libraries do not require polyadenylation for sequencing, a greater proportion of differentially expressed genes were non-coding in Ribozero samples </w:t>
      </w:r>
      <w:r w:rsidR="002323C1">
        <w:t>(</w:t>
      </w:r>
      <w:r w:rsidR="002323C1">
        <w:rPr>
          <w:color w:val="0000FF"/>
        </w:rPr>
        <w:t>Fig. S3A-B</w:t>
      </w:r>
      <w:r w:rsidR="002323C1">
        <w:t>).</w:t>
      </w:r>
      <w:r w:rsidR="00724D45">
        <w:t xml:space="preserve"> </w:t>
      </w:r>
      <w:r w:rsidR="002F10B4">
        <w:t xml:space="preserve">Genes significantly </w:t>
      </w:r>
      <w:r w:rsidR="002F10B4" w:rsidRPr="002F10B4">
        <w:t xml:space="preserve">greater expressed in the nuclear compartment in both adult and prenatal cortex were associated with </w:t>
      </w:r>
      <w:r w:rsidR="002F10B4" w:rsidRPr="002F10B4">
        <w:rPr>
          <w:rFonts w:cs="Times New Roman"/>
        </w:rPr>
        <w:t>GTPase binding and protein serine/threonine kinase activity (FDR</w:t>
      </w:r>
      <w:r w:rsidR="003A556A">
        <w:rPr>
          <w:rFonts w:eastAsia="ＭＳ ゴシック"/>
          <w:color w:val="000000"/>
        </w:rPr>
        <w:t>≤</w:t>
      </w:r>
      <w:r w:rsidR="002F10B4" w:rsidRPr="002F10B4">
        <w:rPr>
          <w:rFonts w:cs="Times New Roman"/>
        </w:rPr>
        <w:t>0.05).</w:t>
      </w:r>
    </w:p>
    <w:p w14:paraId="6CC21405" w14:textId="4BBB2CFB" w:rsidR="00D96EFC" w:rsidRDefault="00142E15" w:rsidP="00B4182E">
      <w:r w:rsidRPr="002F10B4">
        <w:tab/>
      </w:r>
      <w:r w:rsidR="00735341" w:rsidRPr="002F10B4">
        <w:t>However</w:t>
      </w:r>
      <w:r w:rsidR="00724D45" w:rsidRPr="002F10B4">
        <w:t xml:space="preserve">, expression patterns were </w:t>
      </w:r>
      <w:r w:rsidR="00D11D77" w:rsidRPr="002F10B4">
        <w:t xml:space="preserve">overall </w:t>
      </w:r>
      <w:r w:rsidR="00724D45" w:rsidRPr="002F10B4">
        <w:t>similar between</w:t>
      </w:r>
      <w:r w:rsidR="00D11D77" w:rsidRPr="002F10B4">
        <w:t xml:space="preserve"> fractions</w:t>
      </w:r>
      <w:r w:rsidR="00142077" w:rsidRPr="002F10B4">
        <w:t xml:space="preserve"> at the gene level</w:t>
      </w:r>
      <w:r w:rsidR="00D11D77" w:rsidRPr="002F10B4">
        <w:t>. P</w:t>
      </w:r>
      <w:r w:rsidR="004B3980" w:rsidRPr="002F10B4">
        <w:t>rincipal</w:t>
      </w:r>
      <w:r w:rsidR="004B3980">
        <w:t xml:space="preserve"> component analysis </w:t>
      </w:r>
      <w:r w:rsidR="00142077">
        <w:t>showed</w:t>
      </w:r>
      <w:r w:rsidR="004B3980">
        <w:t xml:space="preserve"> that sample age and library type were the largest contributors to transcriptomic </w:t>
      </w:r>
      <w:r w:rsidR="00DD4C57">
        <w:t>variation</w:t>
      </w:r>
      <w:r w:rsidR="00B67EED">
        <w:t xml:space="preserve">, explaining </w:t>
      </w:r>
      <w:r w:rsidR="001266EF">
        <w:t>53</w:t>
      </w:r>
      <w:r w:rsidR="004B3980">
        <w:t xml:space="preserve">% and </w:t>
      </w:r>
      <w:r w:rsidR="001266EF">
        <w:t>35</w:t>
      </w:r>
      <w:r w:rsidR="004B3980">
        <w:t>% of the variance (</w:t>
      </w:r>
      <w:r w:rsidR="005B2885">
        <w:rPr>
          <w:color w:val="0000FF"/>
        </w:rPr>
        <w:t>Fig</w:t>
      </w:r>
      <w:r w:rsidR="00595FF2">
        <w:rPr>
          <w:color w:val="0000FF"/>
        </w:rPr>
        <w:t>.</w:t>
      </w:r>
      <w:r w:rsidR="005B2885">
        <w:rPr>
          <w:color w:val="0000FF"/>
        </w:rPr>
        <w:t xml:space="preserve"> 1</w:t>
      </w:r>
      <w:r w:rsidR="003B62CD">
        <w:rPr>
          <w:color w:val="0000FF"/>
        </w:rPr>
        <w:t>A</w:t>
      </w:r>
      <w:r w:rsidR="004B3980">
        <w:t>).</w:t>
      </w:r>
      <w:r w:rsidR="00D11D77">
        <w:t xml:space="preserve"> Assessing developmental changes in both fractions </w:t>
      </w:r>
      <w:r w:rsidR="00D11D77">
        <w:lastRenderedPageBreak/>
        <w:t>identified similar numbers of differentially expressed genes</w:t>
      </w:r>
      <w:r w:rsidR="00B90172">
        <w:t xml:space="preserve"> (</w:t>
      </w:r>
      <w:r w:rsidR="00AF257B" w:rsidRPr="00AF257B">
        <w:rPr>
          <w:color w:val="0000FF"/>
        </w:rPr>
        <w:t>Fig</w:t>
      </w:r>
      <w:r w:rsidR="00595FF2">
        <w:rPr>
          <w:color w:val="0000FF"/>
        </w:rPr>
        <w:t>.</w:t>
      </w:r>
      <w:r w:rsidR="00AF257B" w:rsidRPr="00AF257B">
        <w:rPr>
          <w:color w:val="0000FF"/>
        </w:rPr>
        <w:t xml:space="preserve"> 1B</w:t>
      </w:r>
      <w:r w:rsidR="00B90172">
        <w:t>).</w:t>
      </w:r>
      <w:r w:rsidR="00D11D77">
        <w:t xml:space="preserve"> </w:t>
      </w:r>
      <w:r w:rsidR="00AF257B">
        <w:t xml:space="preserve">Developmental expression trajectories were highly correlated between the fractions </w:t>
      </w:r>
      <w:r w:rsidR="003B62CD">
        <w:t>(</w:t>
      </w:r>
      <w:r w:rsidR="00334E85" w:rsidRPr="00334E85">
        <w:rPr>
          <w:rFonts w:cs="Lucida Grande"/>
          <w:i/>
          <w:color w:val="000000"/>
        </w:rPr>
        <w:t>ρ</w:t>
      </w:r>
      <w:r w:rsidR="003B62CD">
        <w:t>=0.8</w:t>
      </w:r>
      <w:r w:rsidR="00595FF2">
        <w:t>9</w:t>
      </w:r>
      <w:r w:rsidR="003B62CD">
        <w:t xml:space="preserve">, </w:t>
      </w:r>
      <w:r w:rsidR="00AF257B">
        <w:t xml:space="preserve">t = 335.8, </w:t>
      </w:r>
      <w:r w:rsidR="003B62CD" w:rsidRPr="003B62CD">
        <w:t>p &lt; 2.2e-16</w:t>
      </w:r>
      <w:r w:rsidR="003B62CD">
        <w:t xml:space="preserve">; </w:t>
      </w:r>
      <w:r w:rsidR="00595FF2">
        <w:rPr>
          <w:color w:val="0000FF"/>
        </w:rPr>
        <w:t>Fig.</w:t>
      </w:r>
      <w:r w:rsidR="00D11D77" w:rsidRPr="00D11D77">
        <w:rPr>
          <w:color w:val="0000FF"/>
        </w:rPr>
        <w:t xml:space="preserve"> </w:t>
      </w:r>
      <w:r w:rsidR="003B62CD">
        <w:rPr>
          <w:color w:val="0000FF"/>
        </w:rPr>
        <w:t>1</w:t>
      </w:r>
      <w:r w:rsidR="00AF257B">
        <w:rPr>
          <w:color w:val="0000FF"/>
        </w:rPr>
        <w:t>C</w:t>
      </w:r>
      <w:r w:rsidR="00D11D77">
        <w:t>)</w:t>
      </w:r>
      <w:r w:rsidR="00AF257B">
        <w:t>, and 41-63% of significantly regulated genes overlapped in the four groups (</w:t>
      </w:r>
      <w:r w:rsidR="00AF257B" w:rsidRPr="00D11D77">
        <w:rPr>
          <w:color w:val="0000FF"/>
        </w:rPr>
        <w:t>Fig</w:t>
      </w:r>
      <w:r w:rsidR="00595FF2">
        <w:rPr>
          <w:color w:val="0000FF"/>
        </w:rPr>
        <w:t>.</w:t>
      </w:r>
      <w:r w:rsidR="00AF257B" w:rsidRPr="00D11D77">
        <w:rPr>
          <w:color w:val="0000FF"/>
        </w:rPr>
        <w:t xml:space="preserve"> </w:t>
      </w:r>
      <w:r w:rsidR="00AF257B">
        <w:rPr>
          <w:color w:val="0000FF"/>
        </w:rPr>
        <w:t>1D</w:t>
      </w:r>
      <w:r w:rsidR="00AF257B">
        <w:t>)</w:t>
      </w:r>
      <w:r w:rsidR="00D11D77">
        <w:t xml:space="preserve">. </w:t>
      </w:r>
    </w:p>
    <w:p w14:paraId="30732835" w14:textId="77777777" w:rsidR="00295F8E" w:rsidRDefault="00295F8E" w:rsidP="00B4182E"/>
    <w:p w14:paraId="27DF2568" w14:textId="37B77B79" w:rsidR="00825BFE" w:rsidRPr="00AF257B" w:rsidRDefault="008A675E" w:rsidP="00B4182E">
      <w:pPr>
        <w:rPr>
          <w:i/>
        </w:rPr>
      </w:pPr>
      <w:r>
        <w:rPr>
          <w:i/>
        </w:rPr>
        <w:t>Prenatal and adult human cortex show distinct patterns of RNA localization across the nuclear membrane</w:t>
      </w:r>
    </w:p>
    <w:p w14:paraId="6395DEC3" w14:textId="77777777" w:rsidR="00D96EFC" w:rsidRPr="00214DCE" w:rsidRDefault="00D96EFC" w:rsidP="00B4182E"/>
    <w:p w14:paraId="3FC2EECA" w14:textId="782EA10D" w:rsidR="00C46906" w:rsidRDefault="008A675E" w:rsidP="00C02B0E">
      <w:pPr>
        <w:ind w:firstLine="720"/>
      </w:pPr>
      <w:r>
        <w:t xml:space="preserve">We next examined the relationship between developmental </w:t>
      </w:r>
      <w:r w:rsidR="00334E85">
        <w:t xml:space="preserve">stage and gene expression by fraction and found that </w:t>
      </w:r>
      <w:r w:rsidR="00E33422">
        <w:t>prenatal</w:t>
      </w:r>
      <w:r w:rsidR="00546CCA">
        <w:t xml:space="preserve"> and adult cortex exhibit</w:t>
      </w:r>
      <w:r w:rsidR="00C02B0E">
        <w:t>ed</w:t>
      </w:r>
      <w:r w:rsidR="00546CCA">
        <w:t xml:space="preserve"> </w:t>
      </w:r>
      <w:r w:rsidR="00971817">
        <w:t>unique</w:t>
      </w:r>
      <w:r w:rsidR="00546CCA">
        <w:t xml:space="preserve"> RNA localization patterns </w:t>
      </w:r>
      <w:r w:rsidR="00C418AE">
        <w:t xml:space="preserve">across the nuclear </w:t>
      </w:r>
      <w:r w:rsidR="00363A40">
        <w:t>membrane</w:t>
      </w:r>
      <w:r w:rsidR="00C418AE">
        <w:t xml:space="preserve">. </w:t>
      </w:r>
      <w:r w:rsidR="00B97639">
        <w:t xml:space="preserve">We identified </w:t>
      </w:r>
      <w:r w:rsidR="00C65E80" w:rsidRPr="00C65E80">
        <w:t>1</w:t>
      </w:r>
      <w:r w:rsidR="00C65E80">
        <w:t>,</w:t>
      </w:r>
      <w:r w:rsidR="00C65E80" w:rsidRPr="00C65E80">
        <w:t>892</w:t>
      </w:r>
      <w:r w:rsidR="00C65E80">
        <w:t>-</w:t>
      </w:r>
      <w:r w:rsidR="00C65E80" w:rsidRPr="00C65E80">
        <w:t>1</w:t>
      </w:r>
      <w:r w:rsidR="00C65E80">
        <w:t>,</w:t>
      </w:r>
      <w:r w:rsidR="00C65E80" w:rsidRPr="00C65E80">
        <w:t>894</w:t>
      </w:r>
      <w:r w:rsidR="00B97639">
        <w:t xml:space="preserve"> genes differentially expressed by fraction in adult cortex, but </w:t>
      </w:r>
      <w:r w:rsidR="00B97639" w:rsidRPr="00C65E80">
        <w:t xml:space="preserve">only </w:t>
      </w:r>
      <w:r w:rsidR="00C65E80" w:rsidRPr="00C65E80">
        <w:t>30-40</w:t>
      </w:r>
      <w:r w:rsidR="00B97639" w:rsidRPr="00C65E80">
        <w:t xml:space="preserve"> genes differentially</w:t>
      </w:r>
      <w:r w:rsidR="00B97639">
        <w:t xml:space="preserve"> expressed in </w:t>
      </w:r>
      <w:r w:rsidR="00E33422">
        <w:t>prenatal</w:t>
      </w:r>
      <w:r w:rsidR="00B97639">
        <w:t xml:space="preserve"> cortex (</w:t>
      </w:r>
      <w:r w:rsidR="00334E85">
        <w:rPr>
          <w:color w:val="0000FF"/>
        </w:rPr>
        <w:t>Fig. 2</w:t>
      </w:r>
      <w:r w:rsidR="00334E85" w:rsidRPr="005C0358">
        <w:rPr>
          <w:color w:val="0000FF"/>
        </w:rPr>
        <w:t>A</w:t>
      </w:r>
      <w:r w:rsidR="00334E85">
        <w:t xml:space="preserve">, </w:t>
      </w:r>
      <w:r w:rsidR="00C02B0E">
        <w:t>abs(</w:t>
      </w:r>
      <w:r w:rsidR="00AB22EC" w:rsidRPr="00317379">
        <w:t>L</w:t>
      </w:r>
      <w:r w:rsidR="00317379" w:rsidRPr="00317379">
        <w:t>og</w:t>
      </w:r>
      <w:r w:rsidR="00317379" w:rsidRPr="00317379">
        <w:rPr>
          <w:vertAlign w:val="subscript"/>
        </w:rPr>
        <w:t>2</w:t>
      </w:r>
      <w:r w:rsidR="00317379">
        <w:t xml:space="preserve"> </w:t>
      </w:r>
      <w:r w:rsidR="00AB22EC" w:rsidRPr="00317379">
        <w:t>F</w:t>
      </w:r>
      <w:r w:rsidR="00317379">
        <w:t xml:space="preserve">old </w:t>
      </w:r>
      <w:r w:rsidR="00AB22EC" w:rsidRPr="00317379">
        <w:t>C</w:t>
      </w:r>
      <w:r w:rsidR="00317379">
        <w:t>hange (LFC)</w:t>
      </w:r>
      <w:r w:rsidR="00C02B0E">
        <w:t>)</w:t>
      </w:r>
      <w:r w:rsidR="00B97639" w:rsidRPr="005C0358">
        <w:t xml:space="preserve"> </w:t>
      </w:r>
      <w:r w:rsidR="00B97639" w:rsidRPr="005C0358">
        <w:rPr>
          <w:rFonts w:eastAsia="ＭＳ ゴシック"/>
          <w:color w:val="000000"/>
        </w:rPr>
        <w:t>≥ 1; FDR ≤ 0.05)</w:t>
      </w:r>
      <w:r w:rsidR="00B97639">
        <w:t xml:space="preserve">. </w:t>
      </w:r>
      <w:r w:rsidR="002F10B4">
        <w:t xml:space="preserve">This </w:t>
      </w:r>
      <w:r w:rsidR="00363A40">
        <w:t xml:space="preserve">localization pattern </w:t>
      </w:r>
      <w:r w:rsidR="002F10B4">
        <w:t xml:space="preserve">difference </w:t>
      </w:r>
      <w:r w:rsidR="00363A40">
        <w:t>was also seen in Ribozero samples (</w:t>
      </w:r>
      <w:r w:rsidR="00363A40">
        <w:rPr>
          <w:color w:val="0000FF"/>
        </w:rPr>
        <w:t>Fig.</w:t>
      </w:r>
      <w:r w:rsidR="00363A40" w:rsidRPr="00657CEB">
        <w:rPr>
          <w:color w:val="0000FF"/>
        </w:rPr>
        <w:t xml:space="preserve"> </w:t>
      </w:r>
      <w:r w:rsidR="00363A40">
        <w:rPr>
          <w:color w:val="0000FF"/>
        </w:rPr>
        <w:t>S</w:t>
      </w:r>
      <w:r w:rsidR="00363A40" w:rsidRPr="00657CEB">
        <w:rPr>
          <w:color w:val="0000FF"/>
        </w:rPr>
        <w:t>3</w:t>
      </w:r>
      <w:r w:rsidR="000107C0">
        <w:rPr>
          <w:color w:val="0000FF"/>
        </w:rPr>
        <w:t>C-D</w:t>
      </w:r>
      <w:r w:rsidR="00363A40">
        <w:t xml:space="preserve">). </w:t>
      </w:r>
      <w:r w:rsidR="005C0358">
        <w:t>Interestin</w:t>
      </w:r>
      <w:r w:rsidR="00334E85">
        <w:t>gly, most differentially express</w:t>
      </w:r>
      <w:r w:rsidR="005C0358">
        <w:t xml:space="preserve">ed genes in </w:t>
      </w:r>
      <w:r w:rsidR="00E33422">
        <w:t>prenatal</w:t>
      </w:r>
      <w:r w:rsidR="005C0358">
        <w:t xml:space="preserve"> sample</w:t>
      </w:r>
      <w:r w:rsidR="007A0C49">
        <w:t>s</w:t>
      </w:r>
      <w:r w:rsidR="005C0358">
        <w:t xml:space="preserve"> </w:t>
      </w:r>
      <w:r w:rsidR="001266EF">
        <w:t>were</w:t>
      </w:r>
      <w:r w:rsidR="005C0358">
        <w:t xml:space="preserve"> </w:t>
      </w:r>
      <w:r w:rsidR="00923B9A">
        <w:t>more abundant</w:t>
      </w:r>
      <w:r w:rsidR="005C0358">
        <w:t xml:space="preserve"> in the nucle</w:t>
      </w:r>
      <w:r w:rsidR="009C32AB">
        <w:t>ar compartment</w:t>
      </w:r>
      <w:r w:rsidR="002323C1">
        <w:t xml:space="preserve"> (</w:t>
      </w:r>
      <w:r w:rsidR="002323C1">
        <w:rPr>
          <w:color w:val="0000FF"/>
        </w:rPr>
        <w:t>T</w:t>
      </w:r>
      <w:r w:rsidR="002323C1" w:rsidRPr="00C02B0E">
        <w:rPr>
          <w:color w:val="0000FF"/>
        </w:rPr>
        <w:t xml:space="preserve">able </w:t>
      </w:r>
      <w:r w:rsidR="002323C1">
        <w:rPr>
          <w:color w:val="0000FF"/>
        </w:rPr>
        <w:t>S</w:t>
      </w:r>
      <w:r w:rsidR="002323C1" w:rsidRPr="00C02B0E">
        <w:rPr>
          <w:color w:val="0000FF"/>
        </w:rPr>
        <w:t>2</w:t>
      </w:r>
      <w:r w:rsidR="002323C1">
        <w:t>).</w:t>
      </w:r>
      <w:r w:rsidR="005C0358">
        <w:t xml:space="preserve"> </w:t>
      </w:r>
      <w:r w:rsidR="00C02B0E">
        <w:t>Despite</w:t>
      </w:r>
      <w:r w:rsidR="00B97639">
        <w:t xml:space="preserve"> </w:t>
      </w:r>
      <w:r w:rsidR="00AE23C7">
        <w:t>few</w:t>
      </w:r>
      <w:r w:rsidR="001E5AB8">
        <w:t>er</w:t>
      </w:r>
      <w:r w:rsidR="00AE23C7">
        <w:t xml:space="preserve"> genes </w:t>
      </w:r>
      <w:r w:rsidR="00C02B0E">
        <w:t>being</w:t>
      </w:r>
      <w:r w:rsidR="00B97639">
        <w:t xml:space="preserve"> </w:t>
      </w:r>
      <w:r w:rsidR="002323C1">
        <w:t>differentially expressed</w:t>
      </w:r>
      <w:r w:rsidR="00BA610F">
        <w:t xml:space="preserve"> by fraction in </w:t>
      </w:r>
      <w:r w:rsidR="00E33422">
        <w:t>prenatal</w:t>
      </w:r>
      <w:r w:rsidR="00BA610F">
        <w:t xml:space="preserve"> </w:t>
      </w:r>
      <w:r w:rsidR="00923B9A">
        <w:t>cortex</w:t>
      </w:r>
      <w:r w:rsidR="00BA610F">
        <w:t xml:space="preserve">, </w:t>
      </w:r>
      <w:r w:rsidR="00576A64">
        <w:t>subcellular</w:t>
      </w:r>
      <w:r w:rsidR="00923B9A">
        <w:t xml:space="preserve"> expression patterns we</w:t>
      </w:r>
      <w:r w:rsidR="00C02B0E">
        <w:t>re correlated between prenatal and adult</w:t>
      </w:r>
      <w:r w:rsidR="00AE23C7">
        <w:t xml:space="preserve"> </w:t>
      </w:r>
      <w:r w:rsidR="00AE23C7" w:rsidRPr="00334E85">
        <w:t>(</w:t>
      </w:r>
      <w:r w:rsidR="00334E85" w:rsidRPr="00334E85">
        <w:rPr>
          <w:rFonts w:cs="Lucida Grande"/>
          <w:i/>
          <w:color w:val="000000"/>
        </w:rPr>
        <w:t>ρ</w:t>
      </w:r>
      <w:r w:rsidR="00923B9A">
        <w:t>=0.60, t = 125.9</w:t>
      </w:r>
      <w:r w:rsidR="00C02B0E">
        <w:t xml:space="preserve">, p &lt; 2.2e-16; </w:t>
      </w:r>
      <w:r w:rsidR="005B2885">
        <w:rPr>
          <w:color w:val="0000FF"/>
        </w:rPr>
        <w:t>Fig</w:t>
      </w:r>
      <w:r w:rsidR="00923B9A">
        <w:rPr>
          <w:color w:val="0000FF"/>
        </w:rPr>
        <w:t>.</w:t>
      </w:r>
      <w:r w:rsidR="005B2885">
        <w:rPr>
          <w:color w:val="0000FF"/>
        </w:rPr>
        <w:t xml:space="preserve"> 2</w:t>
      </w:r>
      <w:r w:rsidR="00AE23C7" w:rsidRPr="00AE23C7">
        <w:rPr>
          <w:color w:val="0000FF"/>
        </w:rPr>
        <w:t>B</w:t>
      </w:r>
      <w:r w:rsidR="00AE23C7">
        <w:t xml:space="preserve">). </w:t>
      </w:r>
      <w:r w:rsidR="00C02B0E">
        <w:t xml:space="preserve">Although a larger proportion of genes enriched in the nuclear fraction </w:t>
      </w:r>
      <w:r w:rsidR="00363A40">
        <w:t>were</w:t>
      </w:r>
      <w:r w:rsidR="00C02B0E">
        <w:t xml:space="preserve"> non-coding than those enriched in the cytoplasm (OR=</w:t>
      </w:r>
      <w:r w:rsidR="00C02B0E" w:rsidRPr="00C02B0E">
        <w:t>0.25</w:t>
      </w:r>
      <w:r w:rsidR="00DE18D3">
        <w:t>, p=</w:t>
      </w:r>
      <w:r w:rsidR="00DE18D3" w:rsidRPr="00C02B0E">
        <w:t>2.2e-16</w:t>
      </w:r>
      <w:r w:rsidR="00C02B0E">
        <w:t xml:space="preserve">), the majority </w:t>
      </w:r>
      <w:r w:rsidR="00363A40">
        <w:t>(</w:t>
      </w:r>
      <w:r w:rsidR="008D107F" w:rsidRPr="008D107F">
        <w:t>83.5%</w:t>
      </w:r>
      <w:r w:rsidR="00363A40">
        <w:t xml:space="preserve">) </w:t>
      </w:r>
      <w:r w:rsidR="00C02B0E">
        <w:t xml:space="preserve">of </w:t>
      </w:r>
      <w:r w:rsidR="00576A64">
        <w:t xml:space="preserve">all </w:t>
      </w:r>
      <w:r w:rsidR="00363A40">
        <w:t>fraction-regulated genes we</w:t>
      </w:r>
      <w:r w:rsidR="00C02B0E">
        <w:t>re protein coding</w:t>
      </w:r>
      <w:r w:rsidR="001257D6">
        <w:rPr>
          <w:rFonts w:eastAsia="ＭＳ ゴシック"/>
          <w:color w:val="000000"/>
        </w:rPr>
        <w:t xml:space="preserve"> </w:t>
      </w:r>
      <w:r w:rsidR="001257D6" w:rsidRPr="005C0358">
        <w:t>(</w:t>
      </w:r>
      <w:r w:rsidR="00923B9A">
        <w:rPr>
          <w:color w:val="0000FF"/>
        </w:rPr>
        <w:t>Fig.</w:t>
      </w:r>
      <w:r w:rsidR="005B2885">
        <w:rPr>
          <w:color w:val="0000FF"/>
        </w:rPr>
        <w:t xml:space="preserve"> 2</w:t>
      </w:r>
      <w:r w:rsidR="00AE23C7">
        <w:rPr>
          <w:color w:val="0000FF"/>
        </w:rPr>
        <w:t>C</w:t>
      </w:r>
      <w:r w:rsidR="00B97639">
        <w:t>)</w:t>
      </w:r>
      <w:r w:rsidR="00B97639">
        <w:rPr>
          <w:rFonts w:eastAsia="ＭＳ ゴシック"/>
          <w:color w:val="000000"/>
        </w:rPr>
        <w:t xml:space="preserve">. </w:t>
      </w:r>
    </w:p>
    <w:p w14:paraId="4DFDDF81" w14:textId="05A6A2CF" w:rsidR="00F5479F" w:rsidRDefault="00C46906" w:rsidP="00C46906">
      <w:pPr>
        <w:ind w:firstLine="720"/>
        <w:rPr>
          <w:color w:val="F79646" w:themeColor="accent6"/>
        </w:rPr>
      </w:pPr>
      <w:r>
        <w:t xml:space="preserve">We </w:t>
      </w:r>
      <w:r w:rsidR="00DE18D3">
        <w:t>then</w:t>
      </w:r>
      <w:r>
        <w:t xml:space="preserve"> examined the relationship between </w:t>
      </w:r>
      <w:r w:rsidR="00DE18D3">
        <w:t xml:space="preserve">developmental </w:t>
      </w:r>
      <w:r>
        <w:t xml:space="preserve">expression </w:t>
      </w:r>
      <w:r w:rsidR="006A7A0C">
        <w:t xml:space="preserve">trajectories </w:t>
      </w:r>
      <w:r>
        <w:t xml:space="preserve">in groups of genes </w:t>
      </w:r>
      <w:r w:rsidRPr="00C46906">
        <w:t>differentially expressed by fraction</w:t>
      </w:r>
      <w:r w:rsidR="00F12A52">
        <w:t xml:space="preserve"> and found that </w:t>
      </w:r>
      <w:r w:rsidR="00BE7470">
        <w:t xml:space="preserve">the </w:t>
      </w:r>
      <w:r w:rsidR="009930C8">
        <w:t xml:space="preserve">association </w:t>
      </w:r>
      <w:r w:rsidR="00BE7470">
        <w:t xml:space="preserve">of </w:t>
      </w:r>
      <w:r w:rsidR="00F12A52">
        <w:t>f</w:t>
      </w:r>
      <w:r w:rsidR="00C02B0E">
        <w:t xml:space="preserve">raction </w:t>
      </w:r>
      <w:r w:rsidR="009930C8">
        <w:t xml:space="preserve">expression </w:t>
      </w:r>
      <w:r w:rsidR="00C02B0E">
        <w:t>with de</w:t>
      </w:r>
      <w:r w:rsidR="009C32AB">
        <w:t>velopmental expression depended</w:t>
      </w:r>
      <w:r w:rsidR="00C02B0E">
        <w:t xml:space="preserve"> on the fraction in which the developmental changes were measured </w:t>
      </w:r>
      <w:r w:rsidR="00C02B0E" w:rsidRPr="00C46906">
        <w:t>(</w:t>
      </w:r>
      <w:r w:rsidR="001E5AB8">
        <w:rPr>
          <w:color w:val="0000FF"/>
        </w:rPr>
        <w:t>Fig.</w:t>
      </w:r>
      <w:r w:rsidR="00C02B0E" w:rsidRPr="0073654C">
        <w:rPr>
          <w:color w:val="0000FF"/>
        </w:rPr>
        <w:t xml:space="preserve"> 2D</w:t>
      </w:r>
      <w:r w:rsidR="00840B37">
        <w:t xml:space="preserve">). </w:t>
      </w:r>
      <w:r w:rsidR="00671F0C">
        <w:t>When measured in cytoplasmic RNA</w:t>
      </w:r>
      <w:r w:rsidR="00840B37">
        <w:t xml:space="preserve">, </w:t>
      </w:r>
      <w:r w:rsidR="009930C8">
        <w:t xml:space="preserve">nuclear-enriched </w:t>
      </w:r>
      <w:r w:rsidR="00840B37">
        <w:t>genes</w:t>
      </w:r>
      <w:r w:rsidR="00C02B0E">
        <w:t xml:space="preserve"> </w:t>
      </w:r>
      <w:r w:rsidR="00C02B0E" w:rsidRPr="00C02B0E">
        <w:t>in adult</w:t>
      </w:r>
      <w:r w:rsidR="006A7A0C">
        <w:t xml:space="preserve"> cortex</w:t>
      </w:r>
      <w:r w:rsidR="00C02B0E" w:rsidRPr="00C02B0E">
        <w:t xml:space="preserve"> had enriched expression in prenatal cortex </w:t>
      </w:r>
      <w:r w:rsidR="00671F0C">
        <w:t xml:space="preserve">compared to adult </w:t>
      </w:r>
      <w:r w:rsidR="00C02B0E" w:rsidRPr="00C02B0E">
        <w:t>(</w:t>
      </w:r>
      <w:r w:rsidR="00840B37" w:rsidRPr="00C02B0E">
        <w:t>OR=</w:t>
      </w:r>
      <w:r w:rsidR="00840B37" w:rsidRPr="00235C51">
        <w:t>1.32</w:t>
      </w:r>
      <w:r w:rsidR="00840B37">
        <w:t xml:space="preserve">, </w:t>
      </w:r>
      <w:r w:rsidR="00C02B0E" w:rsidRPr="00C02B0E">
        <w:t>FDR=</w:t>
      </w:r>
      <w:r w:rsidR="00235C51">
        <w:t>0.0</w:t>
      </w:r>
      <w:r w:rsidR="00235C51">
        <w:rPr>
          <w:rFonts w:eastAsia="Times New Roman" w:cs="Times New Roman"/>
          <w:color w:val="000000"/>
        </w:rPr>
        <w:t>13</w:t>
      </w:r>
      <w:r w:rsidR="00C02B0E" w:rsidRPr="00C02B0E">
        <w:t xml:space="preserve">), </w:t>
      </w:r>
      <w:r w:rsidR="00BE7470">
        <w:t>suggesting that perhaps these RNA products were being sequestered in the nucleu</w:t>
      </w:r>
      <w:r w:rsidR="009930C8">
        <w:t xml:space="preserve">s in adult cortex. Cytoplasm-enriched </w:t>
      </w:r>
      <w:r w:rsidR="00671F0C">
        <w:t>genes in adult</w:t>
      </w:r>
      <w:r w:rsidR="002B59EB">
        <w:t xml:space="preserve"> cortex</w:t>
      </w:r>
      <w:r w:rsidR="009930C8">
        <w:t>, on the other hand,</w:t>
      </w:r>
      <w:r w:rsidR="00671F0C">
        <w:t xml:space="preserve"> </w:t>
      </w:r>
      <w:r w:rsidR="00C02B0E">
        <w:t>were depleted in prenatal compared to adult (</w:t>
      </w:r>
      <w:r w:rsidR="00840B37">
        <w:t>OR=</w:t>
      </w:r>
      <w:r w:rsidR="00840B37" w:rsidRPr="001D06E7">
        <w:t xml:space="preserve"> 0.44</w:t>
      </w:r>
      <w:r w:rsidR="00840B37">
        <w:t xml:space="preserve">, </w:t>
      </w:r>
      <w:r w:rsidR="00C02B0E">
        <w:t xml:space="preserve">FDR = </w:t>
      </w:r>
      <w:r w:rsidR="00C02B0E" w:rsidRPr="001D06E7">
        <w:t>1.</w:t>
      </w:r>
      <w:r w:rsidR="00671F0C">
        <w:t>4</w:t>
      </w:r>
      <w:r w:rsidR="00C02B0E" w:rsidRPr="001D06E7">
        <w:t>e-18</w:t>
      </w:r>
      <w:r w:rsidR="00C02B0E">
        <w:t>)</w:t>
      </w:r>
      <w:r w:rsidR="002B59EB">
        <w:t>.</w:t>
      </w:r>
      <w:r w:rsidR="00BE7470">
        <w:t xml:space="preserve"> </w:t>
      </w:r>
      <w:r w:rsidR="002B59EB">
        <w:t>When measured i</w:t>
      </w:r>
      <w:r w:rsidR="00C02B0E">
        <w:t xml:space="preserve">n nuclear RNA, </w:t>
      </w:r>
      <w:r w:rsidR="009930C8">
        <w:t>however</w:t>
      </w:r>
      <w:r w:rsidR="009C32AB">
        <w:t xml:space="preserve">, </w:t>
      </w:r>
      <w:r w:rsidR="009930C8">
        <w:t xml:space="preserve">nuclear-enriched </w:t>
      </w:r>
      <w:r w:rsidR="00C02B0E">
        <w:t>genes</w:t>
      </w:r>
      <w:r w:rsidR="009930C8">
        <w:t xml:space="preserve"> in adult cortex</w:t>
      </w:r>
      <w:r w:rsidR="00C02B0E">
        <w:t xml:space="preserve"> were </w:t>
      </w:r>
      <w:r w:rsidR="00235C51">
        <w:t xml:space="preserve">significantly </w:t>
      </w:r>
      <w:r w:rsidR="00C02B0E">
        <w:t xml:space="preserve">depleted in prenatal and enriched in adult </w:t>
      </w:r>
      <w:r w:rsidR="00C02B0E" w:rsidRPr="00C02B0E">
        <w:t>cortex (FDR=</w:t>
      </w:r>
      <w:r w:rsidR="004375A0" w:rsidRPr="004375A0">
        <w:t xml:space="preserve"> 2.0</w:t>
      </w:r>
      <w:r w:rsidR="004375A0">
        <w:t>1</w:t>
      </w:r>
      <w:r w:rsidR="004375A0" w:rsidRPr="004375A0">
        <w:t>e-10</w:t>
      </w:r>
      <w:r w:rsidR="00C02B0E" w:rsidRPr="00C02B0E">
        <w:rPr>
          <w:rFonts w:eastAsia="Times New Roman" w:cs="Times New Roman"/>
          <w:color w:val="000000"/>
        </w:rPr>
        <w:t>, OR=</w:t>
      </w:r>
      <w:r w:rsidR="00235C51" w:rsidRPr="00235C51">
        <w:t xml:space="preserve"> </w:t>
      </w:r>
      <w:r w:rsidR="004375A0" w:rsidRPr="004375A0">
        <w:rPr>
          <w:rFonts w:eastAsia="Times New Roman" w:cs="Times New Roman"/>
          <w:color w:val="000000"/>
        </w:rPr>
        <w:t>0.5</w:t>
      </w:r>
      <w:r w:rsidR="004375A0">
        <w:rPr>
          <w:rFonts w:eastAsia="Times New Roman" w:cs="Times New Roman"/>
          <w:color w:val="000000"/>
        </w:rPr>
        <w:t>1</w:t>
      </w:r>
      <w:r w:rsidR="00C02B0E" w:rsidRPr="00C02B0E">
        <w:rPr>
          <w:rFonts w:eastAsia="Times New Roman" w:cs="Times New Roman"/>
          <w:color w:val="000000"/>
        </w:rPr>
        <w:t>)</w:t>
      </w:r>
      <w:r w:rsidR="009930C8">
        <w:rPr>
          <w:rFonts w:eastAsia="Times New Roman" w:cs="Times New Roman"/>
          <w:color w:val="000000"/>
        </w:rPr>
        <w:t>, and cytoplasm-enriched g</w:t>
      </w:r>
      <w:r w:rsidR="00C02B0E" w:rsidRPr="00C02B0E">
        <w:t>enes</w:t>
      </w:r>
      <w:r w:rsidR="009930C8">
        <w:t xml:space="preserve"> in adult</w:t>
      </w:r>
      <w:r w:rsidR="00657CEB">
        <w:t xml:space="preserve"> </w:t>
      </w:r>
      <w:r w:rsidR="00C02B0E" w:rsidRPr="00C02B0E">
        <w:t xml:space="preserve">were </w:t>
      </w:r>
      <w:r w:rsidR="004375A0">
        <w:t xml:space="preserve">neither </w:t>
      </w:r>
      <w:r w:rsidR="00C02B0E" w:rsidRPr="00C02B0E">
        <w:t xml:space="preserve">enriched </w:t>
      </w:r>
      <w:r w:rsidR="004375A0">
        <w:t xml:space="preserve">nor depleted by </w:t>
      </w:r>
      <w:r w:rsidR="00BE7470">
        <w:t>developmental st</w:t>
      </w:r>
      <w:r w:rsidR="004375A0">
        <w:t xml:space="preserve">age </w:t>
      </w:r>
      <w:r w:rsidR="00C02B0E" w:rsidRPr="00C02B0E">
        <w:t>(FDR=</w:t>
      </w:r>
      <w:r w:rsidR="00C02B0E" w:rsidRPr="00C02B0E">
        <w:rPr>
          <w:rFonts w:eastAsia="Times New Roman" w:cs="Times New Roman"/>
          <w:color w:val="000000"/>
        </w:rPr>
        <w:t>1</w:t>
      </w:r>
      <w:r w:rsidR="004375A0">
        <w:rPr>
          <w:rFonts w:eastAsia="Times New Roman" w:cs="Times New Roman"/>
          <w:color w:val="000000"/>
        </w:rPr>
        <w:t>.0</w:t>
      </w:r>
      <w:r w:rsidR="00C02B0E" w:rsidRPr="00C02B0E">
        <w:t>, OR=</w:t>
      </w:r>
      <w:r w:rsidR="004375A0" w:rsidRPr="004375A0">
        <w:t xml:space="preserve"> </w:t>
      </w:r>
      <w:r w:rsidR="004375A0" w:rsidRPr="004375A0">
        <w:rPr>
          <w:rFonts w:eastAsia="Times New Roman" w:cs="Times New Roman"/>
          <w:color w:val="000000"/>
        </w:rPr>
        <w:t>1.0</w:t>
      </w:r>
      <w:r w:rsidR="004375A0">
        <w:rPr>
          <w:rFonts w:eastAsia="Times New Roman" w:cs="Times New Roman"/>
          <w:color w:val="000000"/>
        </w:rPr>
        <w:t>2</w:t>
      </w:r>
      <w:r w:rsidR="00C02B0E">
        <w:rPr>
          <w:rFonts w:ascii="Calibri" w:eastAsia="Times New Roman" w:hAnsi="Calibri" w:cs="Times New Roman"/>
          <w:color w:val="000000"/>
        </w:rPr>
        <w:t>).</w:t>
      </w:r>
      <w:r w:rsidR="00C02B0E">
        <w:t xml:space="preserve"> </w:t>
      </w:r>
    </w:p>
    <w:p w14:paraId="798AAC5A" w14:textId="3360EFBC" w:rsidR="00D359B3" w:rsidRDefault="00BE7470" w:rsidP="002F3DA0">
      <w:pPr>
        <w:ind w:firstLine="720"/>
      </w:pPr>
      <w:r>
        <w:t xml:space="preserve">Assessing age-associated </w:t>
      </w:r>
      <w:r w:rsidR="00C02B0E">
        <w:t>expression differences in nuclear and cytoplasmic RNA reveal</w:t>
      </w:r>
      <w:r w:rsidR="002B59EB">
        <w:t>ed</w:t>
      </w:r>
      <w:r w:rsidR="00C02B0E">
        <w:t xml:space="preserve"> a complementary perspective to the developmental regulation </w:t>
      </w:r>
      <w:r w:rsidR="00925824">
        <w:t>of transcription</w:t>
      </w:r>
      <w:r w:rsidR="00C02B0E">
        <w:t xml:space="preserve"> by subcellular fraction.</w:t>
      </w:r>
      <w:r w:rsidR="00657CEB">
        <w:t xml:space="preserve"> </w:t>
      </w:r>
      <w:r>
        <w:t xml:space="preserve">Genes significantly differentially expressed by age are listed in </w:t>
      </w:r>
      <w:r w:rsidRPr="00576A64">
        <w:rPr>
          <w:color w:val="0000FF"/>
        </w:rPr>
        <w:t xml:space="preserve">Table </w:t>
      </w:r>
      <w:r>
        <w:rPr>
          <w:color w:val="0000FF"/>
        </w:rPr>
        <w:t>S</w:t>
      </w:r>
      <w:r w:rsidRPr="00576A64">
        <w:rPr>
          <w:color w:val="0000FF"/>
        </w:rPr>
        <w:t>3</w:t>
      </w:r>
      <w:r>
        <w:t xml:space="preserve">. </w:t>
      </w:r>
      <w:r w:rsidR="0047243B">
        <w:t>Genes with increasing and decreasing developmental trajectories when measured in both fractions were on average higher expressed in cytoplasm (</w:t>
      </w:r>
      <w:r w:rsidR="0047243B">
        <w:rPr>
          <w:color w:val="0000FF"/>
        </w:rPr>
        <w:t>Fig. 2E</w:t>
      </w:r>
      <w:r w:rsidR="0047243B">
        <w:t xml:space="preserve">). </w:t>
      </w:r>
      <w:r w:rsidR="00895316">
        <w:t xml:space="preserve">Interestingly, </w:t>
      </w:r>
      <w:r w:rsidR="0068190E">
        <w:t xml:space="preserve">in adult cortex, </w:t>
      </w:r>
      <w:r w:rsidR="0008237B">
        <w:t>g</w:t>
      </w:r>
      <w:r w:rsidR="004439F4">
        <w:t xml:space="preserve">enes with </w:t>
      </w:r>
      <w:r w:rsidR="000A6462">
        <w:t xml:space="preserve">developmentally </w:t>
      </w:r>
      <w:r w:rsidR="004439F4">
        <w:t xml:space="preserve">decreasing expression </w:t>
      </w:r>
      <w:r w:rsidR="0008237B">
        <w:t xml:space="preserve">(i.e., greater expression in prenatal than adult cortex) </w:t>
      </w:r>
      <w:r w:rsidR="00883CAB">
        <w:t xml:space="preserve">when measured in cytoplasmic but not nuclear RNA </w:t>
      </w:r>
      <w:r w:rsidR="004439F4">
        <w:t xml:space="preserve">were more likely to be </w:t>
      </w:r>
      <w:r w:rsidR="00895316">
        <w:t>higher</w:t>
      </w:r>
      <w:r w:rsidR="004439F4">
        <w:t xml:space="preserve"> expressed in nucleus (OR=38.0, FDR=1.9e-20), while </w:t>
      </w:r>
      <w:r w:rsidR="000A6462">
        <w:t>those</w:t>
      </w:r>
      <w:r w:rsidR="004439F4">
        <w:t xml:space="preserve"> </w:t>
      </w:r>
      <w:r w:rsidR="000A6462">
        <w:t>in</w:t>
      </w:r>
      <w:r w:rsidR="004439F4">
        <w:t xml:space="preserve"> nuclear </w:t>
      </w:r>
      <w:r w:rsidR="0068190E">
        <w:t xml:space="preserve">but not cytoplasmic </w:t>
      </w:r>
      <w:r w:rsidR="004439F4">
        <w:t xml:space="preserve">RNA were less expressed in nucleus </w:t>
      </w:r>
      <w:r w:rsidR="0047243B">
        <w:t>(OR=0.071, FDR=1.7e-10</w:t>
      </w:r>
      <w:r w:rsidR="0068190E">
        <w:t>). Likewise</w:t>
      </w:r>
      <w:r w:rsidR="0008237B">
        <w:t xml:space="preserve">, </w:t>
      </w:r>
      <w:r w:rsidR="0068190E">
        <w:t xml:space="preserve">developmentally increasing </w:t>
      </w:r>
      <w:r w:rsidR="00B51E54">
        <w:t xml:space="preserve">genes </w:t>
      </w:r>
      <w:r w:rsidR="0008237B">
        <w:t>(i.e., greater expression in adult than prenatal cortex)</w:t>
      </w:r>
      <w:r w:rsidR="00B51E54">
        <w:t xml:space="preserve"> </w:t>
      </w:r>
      <w:r w:rsidR="0068190E">
        <w:t xml:space="preserve">when measured in cytoplasmic RNA </w:t>
      </w:r>
      <w:r w:rsidR="00B51E54">
        <w:t xml:space="preserve">were </w:t>
      </w:r>
      <w:r w:rsidR="00D768FE">
        <w:t>less</w:t>
      </w:r>
      <w:r w:rsidR="00B51E54">
        <w:t xml:space="preserve"> expressed in nucleus </w:t>
      </w:r>
      <w:r w:rsidR="00B51E54">
        <w:lastRenderedPageBreak/>
        <w:t>in adult cortex (OR=</w:t>
      </w:r>
      <w:r w:rsidR="00D768FE" w:rsidRPr="00D768FE">
        <w:t>0.038</w:t>
      </w:r>
      <w:r w:rsidR="00D768FE">
        <w:t>,</w:t>
      </w:r>
      <w:r w:rsidR="00D768FE" w:rsidRPr="00D768FE">
        <w:t xml:space="preserve"> </w:t>
      </w:r>
      <w:r w:rsidR="00D768FE">
        <w:t>FDR=</w:t>
      </w:r>
      <w:r w:rsidR="00D768FE" w:rsidRPr="00D768FE">
        <w:t>4.7e-24</w:t>
      </w:r>
      <w:r w:rsidR="00D768FE">
        <w:t xml:space="preserve">), while </w:t>
      </w:r>
      <w:r w:rsidR="000A6462">
        <w:t>those</w:t>
      </w:r>
      <w:r w:rsidR="00B51E54">
        <w:t xml:space="preserve"> measured in nuclear RNA were more likely to be </w:t>
      </w:r>
      <w:r w:rsidR="00D768FE">
        <w:t>greater</w:t>
      </w:r>
      <w:r w:rsidR="00B51E54">
        <w:t xml:space="preserve"> expressed in nucleus than cytoplasm </w:t>
      </w:r>
      <w:r w:rsidR="0068190E">
        <w:t>(</w:t>
      </w:r>
      <w:r w:rsidR="00B51E54">
        <w:t>OR=</w:t>
      </w:r>
      <w:r w:rsidR="00D768FE">
        <w:t>19.3, FDR=5.5e-10).</w:t>
      </w:r>
      <w:r w:rsidR="0008237B">
        <w:t xml:space="preserve"> Taken together, these patterns </w:t>
      </w:r>
      <w:r w:rsidR="0070025A">
        <w:t>suggest a</w:t>
      </w:r>
      <w:r w:rsidR="00D359B3">
        <w:t>n inverted</w:t>
      </w:r>
      <w:r w:rsidR="0070025A">
        <w:t xml:space="preserve"> relationship </w:t>
      </w:r>
      <w:r w:rsidR="00D359B3">
        <w:t>between developmental gene expression changes and subcellular compartment RNA localization</w:t>
      </w:r>
      <w:r w:rsidR="008A6633">
        <w:t xml:space="preserve"> in that down-regulated genes are more abundant in the nuclear compartment</w:t>
      </w:r>
      <w:r w:rsidR="00D359B3">
        <w:t>.</w:t>
      </w:r>
    </w:p>
    <w:p w14:paraId="04F9828B" w14:textId="77777777" w:rsidR="00D359B3" w:rsidRDefault="00D359B3" w:rsidP="00D359B3"/>
    <w:p w14:paraId="2BB85F4E" w14:textId="2939BD44" w:rsidR="006252FA" w:rsidRPr="0017365D" w:rsidRDefault="00BC6F7A" w:rsidP="00B4182E">
      <w:pPr>
        <w:rPr>
          <w:i/>
        </w:rPr>
      </w:pPr>
      <w:r w:rsidRPr="00BC6F7A">
        <w:rPr>
          <w:i/>
          <w:iCs/>
        </w:rPr>
        <w:t xml:space="preserve">Intron retention patterns in prenatal and adult human cortex associate with </w:t>
      </w:r>
      <w:r w:rsidR="00945C4B">
        <w:rPr>
          <w:i/>
          <w:iCs/>
        </w:rPr>
        <w:t>m</w:t>
      </w:r>
      <w:r w:rsidRPr="00BC6F7A">
        <w:rPr>
          <w:i/>
          <w:iCs/>
        </w:rPr>
        <w:t>RNA distribution</w:t>
      </w:r>
    </w:p>
    <w:p w14:paraId="0F9C49D0" w14:textId="77777777" w:rsidR="00214DCE" w:rsidRPr="0017365D" w:rsidRDefault="00214DCE" w:rsidP="00B4182E"/>
    <w:p w14:paraId="6D5D7A41" w14:textId="1D861784" w:rsidR="00961AE5" w:rsidRDefault="005718FB" w:rsidP="001C65A6">
      <w:pPr>
        <w:ind w:firstLine="720"/>
      </w:pPr>
      <w:r w:rsidRPr="0017365D">
        <w:t xml:space="preserve">Because </w:t>
      </w:r>
      <w:r w:rsidR="00CD2C0F" w:rsidRPr="0017365D">
        <w:t>alternative splicing—</w:t>
      </w:r>
      <w:r w:rsidR="0051461B" w:rsidRPr="0017365D">
        <w:t>particularly</w:t>
      </w:r>
      <w:r w:rsidR="00CD2C0F" w:rsidRPr="0017365D">
        <w:t xml:space="preserve"> </w:t>
      </w:r>
      <w:r w:rsidRPr="0017365D">
        <w:t>intron retention</w:t>
      </w:r>
      <w:r w:rsidR="00CD2C0F" w:rsidRPr="0017365D">
        <w:t>—</w:t>
      </w:r>
      <w:r w:rsidRPr="0017365D">
        <w:t>has</w:t>
      </w:r>
      <w:r w:rsidR="00CD2C0F" w:rsidRPr="0017365D">
        <w:t xml:space="preserve"> </w:t>
      </w:r>
      <w:r w:rsidRPr="0017365D">
        <w:t>been implicated as a mechanism of localization of transcripts within the cell</w:t>
      </w:r>
      <w:r w:rsidR="00C612B7">
        <w:fldChar w:fldCharType="begin" w:fldLock="1"/>
      </w:r>
      <w:r w:rsidR="00AF474B">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3,14&lt;/sup&gt;", "plainTextFormattedCitation" : "13,14", "previouslyFormattedCitation" : "&lt;sup&gt;13,14&lt;/sup&gt;" }, "properties" : {  }, "schema" : "https://github.com/citation-style-language/schema/raw/master/csl-citation.json" }</w:instrText>
      </w:r>
      <w:r w:rsidR="00C612B7">
        <w:fldChar w:fldCharType="separate"/>
      </w:r>
      <w:r w:rsidR="00CC2443" w:rsidRPr="00CC2443">
        <w:rPr>
          <w:noProof/>
          <w:vertAlign w:val="superscript"/>
        </w:rPr>
        <w:t>13,14</w:t>
      </w:r>
      <w:r w:rsidR="00C612B7">
        <w:fldChar w:fldCharType="end"/>
      </w:r>
      <w:r w:rsidR="008A675E">
        <w:t xml:space="preserve"> </w:t>
      </w:r>
      <w:r w:rsidR="004E54E1">
        <w:t>and can play a role in regulating developmental gene expression</w:t>
      </w:r>
      <w:r w:rsidR="00613775">
        <w:fldChar w:fldCharType="begin" w:fldLock="1"/>
      </w:r>
      <w:r w:rsidR="00AF474B">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mendeley" : { "formattedCitation" : "&lt;sup&gt;15,16&lt;/sup&gt;", "plainTextFormattedCitation" : "15,16", "previouslyFormattedCitation" : "&lt;sup&gt;15,16&lt;/sup&gt;" }, "properties" : {  }, "schema" : "https://github.com/citation-style-language/schema/raw/master/csl-citation.json" }</w:instrText>
      </w:r>
      <w:r w:rsidR="00613775">
        <w:fldChar w:fldCharType="separate"/>
      </w:r>
      <w:r w:rsidR="00CC2443" w:rsidRPr="00CC2443">
        <w:rPr>
          <w:noProof/>
          <w:vertAlign w:val="superscript"/>
        </w:rPr>
        <w:t>15,16</w:t>
      </w:r>
      <w:r w:rsidR="00613775">
        <w:fldChar w:fldCharType="end"/>
      </w:r>
      <w:r w:rsidRPr="0017365D">
        <w:t xml:space="preserve">, we characterized alternative splicing across the </w:t>
      </w:r>
      <w:r w:rsidR="00CF64AF">
        <w:t>PolyA</w:t>
      </w:r>
      <w:r w:rsidRPr="0017365D">
        <w:t xml:space="preserve"> samples</w:t>
      </w:r>
      <w:r w:rsidR="00520796">
        <w:t>.</w:t>
      </w:r>
      <w:r w:rsidR="00CC5108">
        <w:t xml:space="preserve"> </w:t>
      </w:r>
      <w:r w:rsidR="00613775">
        <w:t xml:space="preserve">Unlike in the Ribozero samples, in which the proportion of reads spanning splice junctions was lower in the nuclear than cytoplasmic </w:t>
      </w:r>
      <w:r w:rsidR="001C65A6">
        <w:t xml:space="preserve">fraction </w:t>
      </w:r>
      <w:r w:rsidR="00613775">
        <w:t>(</w:t>
      </w:r>
      <w:r w:rsidR="00915BDB">
        <w:t xml:space="preserve">t=-4.3, </w:t>
      </w:r>
      <w:r w:rsidR="00613775">
        <w:t>FDR=</w:t>
      </w:r>
      <w:r w:rsidR="00915BDB">
        <w:t>0.016</w:t>
      </w:r>
      <w:r w:rsidR="00613775">
        <w:t xml:space="preserve">), </w:t>
      </w:r>
      <w:r w:rsidR="00026804">
        <w:t xml:space="preserve">the proportion of splice junctions was </w:t>
      </w:r>
      <w:r w:rsidR="009938CA">
        <w:t>not significantly different in</w:t>
      </w:r>
      <w:r w:rsidR="00026804">
        <w:t xml:space="preserve"> </w:t>
      </w:r>
      <w:r w:rsidR="00CF64AF">
        <w:t>PolyA</w:t>
      </w:r>
      <w:r w:rsidR="00026804">
        <w:t xml:space="preserve"> samples</w:t>
      </w:r>
      <w:r w:rsidR="00F700BC">
        <w:t>,</w:t>
      </w:r>
      <w:r w:rsidR="00026804">
        <w:t xml:space="preserve"> a</w:t>
      </w:r>
      <w:r w:rsidR="001C65A6">
        <w:t>s</w:t>
      </w:r>
      <w:r w:rsidR="00613775">
        <w:t xml:space="preserve"> </w:t>
      </w:r>
      <w:r w:rsidR="00026804">
        <w:t>pre-mRNA</w:t>
      </w:r>
      <w:r w:rsidR="001C65A6">
        <w:t>s</w:t>
      </w:r>
      <w:r w:rsidR="00026804">
        <w:t xml:space="preserve"> w</w:t>
      </w:r>
      <w:r w:rsidR="001C65A6">
        <w:t>ere</w:t>
      </w:r>
      <w:r w:rsidR="00026804">
        <w:t xml:space="preserve"> depleted by polyA-selection </w:t>
      </w:r>
      <w:r w:rsidR="00613775">
        <w:t>(</w:t>
      </w:r>
      <w:r w:rsidR="00915BDB">
        <w:t>t=-1.0, FDR=</w:t>
      </w:r>
      <w:r w:rsidR="00915BDB" w:rsidRPr="00915BDB">
        <w:t>0.344</w:t>
      </w:r>
      <w:r w:rsidR="00915BDB">
        <w:t xml:space="preserve">; </w:t>
      </w:r>
      <w:r w:rsidR="00613775">
        <w:rPr>
          <w:color w:val="0000FF"/>
        </w:rPr>
        <w:t>Fig. 3A</w:t>
      </w:r>
      <w:r w:rsidR="00613775">
        <w:t>).</w:t>
      </w:r>
      <w:r w:rsidR="00915BDB">
        <w:t xml:space="preserve"> All following splicing analyse</w:t>
      </w:r>
      <w:r w:rsidR="00F758C7">
        <w:t>s w</w:t>
      </w:r>
      <w:r w:rsidR="00915BDB">
        <w:t>ere</w:t>
      </w:r>
      <w:r w:rsidR="00F758C7">
        <w:t xml:space="preserve"> therefore done using the </w:t>
      </w:r>
      <w:r w:rsidR="00CF64AF">
        <w:t>PolyA</w:t>
      </w:r>
      <w:r w:rsidR="00F758C7">
        <w:t xml:space="preserve"> samples. </w:t>
      </w:r>
    </w:p>
    <w:p w14:paraId="1B28D27D" w14:textId="4E6DA35C" w:rsidR="001C1E3C" w:rsidRDefault="00E749E6" w:rsidP="002A1360">
      <w:pPr>
        <w:ind w:firstLine="720"/>
      </w:pPr>
      <w:r>
        <w:t xml:space="preserve">Across all samples, </w:t>
      </w:r>
      <w:r w:rsidR="00F700BC">
        <w:t>skipped exons (</w:t>
      </w:r>
      <w:r w:rsidR="001C65A6">
        <w:t>SE</w:t>
      </w:r>
      <w:r w:rsidR="00F700BC">
        <w:t>)</w:t>
      </w:r>
      <w:r>
        <w:t xml:space="preserve"> and </w:t>
      </w:r>
      <w:r w:rsidR="00F700BC">
        <w:t>intron retention (</w:t>
      </w:r>
      <w:r w:rsidR="001C65A6">
        <w:t>I</w:t>
      </w:r>
      <w:r w:rsidR="006E5923">
        <w:t>R</w:t>
      </w:r>
      <w:r w:rsidR="00F700BC">
        <w:t>)</w:t>
      </w:r>
      <w:r>
        <w:t xml:space="preserve"> represented the greatest </w:t>
      </w:r>
      <w:r w:rsidR="008273A0">
        <w:t>percent</w:t>
      </w:r>
      <w:r>
        <w:t xml:space="preserve"> of unique splice variants identified (22.7% and 28.1%,</w:t>
      </w:r>
      <w:r w:rsidR="00B475B9">
        <w:t xml:space="preserve"> respectively;</w:t>
      </w:r>
      <w:r>
        <w:t xml:space="preserve"> </w:t>
      </w:r>
      <w:r w:rsidR="00434C83">
        <w:rPr>
          <w:color w:val="0000FF"/>
        </w:rPr>
        <w:t>Fig. S4</w:t>
      </w:r>
      <w:r w:rsidRPr="00E749E6">
        <w:rPr>
          <w:color w:val="0000FF"/>
        </w:rPr>
        <w:t>A</w:t>
      </w:r>
      <w:r w:rsidR="00877F47">
        <w:t>). 42.8% m</w:t>
      </w:r>
      <w:r>
        <w:t xml:space="preserve">ore unique splice variants were identified in nuclear than </w:t>
      </w:r>
      <w:r w:rsidR="00552FC5">
        <w:t>cytoplasmic</w:t>
      </w:r>
      <w:r w:rsidR="001C1E3C">
        <w:t xml:space="preserve"> RNA</w:t>
      </w:r>
      <w:r w:rsidR="008273A0">
        <w:t>, and</w:t>
      </w:r>
      <w:r w:rsidR="001C1E3C">
        <w:t xml:space="preserve"> </w:t>
      </w:r>
      <w:r w:rsidR="00877F47" w:rsidRPr="00877F47">
        <w:t>72</w:t>
      </w:r>
      <w:r w:rsidR="00877F47">
        <w:t>.9% more</w:t>
      </w:r>
      <w:r w:rsidR="001C1E3C">
        <w:t xml:space="preserve"> in prenatal than adult </w:t>
      </w:r>
      <w:r w:rsidR="006A763F">
        <w:t>cortex</w:t>
      </w:r>
      <w:r w:rsidR="001C1E3C">
        <w:t xml:space="preserve"> (</w:t>
      </w:r>
      <w:r w:rsidR="00434C83">
        <w:rPr>
          <w:color w:val="0000FF"/>
        </w:rPr>
        <w:t>Fig. S4</w:t>
      </w:r>
      <w:r w:rsidR="001C1E3C" w:rsidRPr="001C1E3C">
        <w:rPr>
          <w:color w:val="0000FF"/>
        </w:rPr>
        <w:t>B</w:t>
      </w:r>
      <w:r w:rsidR="001C1E3C">
        <w:t>). This is in agreement with prenatal cortex showing a higher proportion of splice junctions than adult cortex (</w:t>
      </w:r>
      <w:r w:rsidR="001C65A6">
        <w:rPr>
          <w:color w:val="0000FF"/>
        </w:rPr>
        <w:t>Fig. 3A</w:t>
      </w:r>
      <w:r w:rsidR="001C1E3C">
        <w:t>).</w:t>
      </w:r>
      <w:r w:rsidR="002A1360">
        <w:t xml:space="preserve"> </w:t>
      </w:r>
      <w:r w:rsidR="00F6091F">
        <w:t>As in</w:t>
      </w:r>
      <w:r w:rsidR="006A0251">
        <w:t xml:space="preserve"> gene</w:t>
      </w:r>
      <w:r w:rsidR="00F6091F">
        <w:t>-level</w:t>
      </w:r>
      <w:r w:rsidR="006A0251">
        <w:t xml:space="preserve"> expression, far fewer splicing variants were significantly differentially </w:t>
      </w:r>
      <w:r w:rsidR="00E27A66">
        <w:t>expressed</w:t>
      </w:r>
      <w:r w:rsidR="006A0251">
        <w:t xml:space="preserve"> by fraction in prenatal compared to adult (</w:t>
      </w:r>
      <w:r w:rsidR="00434C83">
        <w:rPr>
          <w:color w:val="0000FF"/>
        </w:rPr>
        <w:t>Fig. S4</w:t>
      </w:r>
      <w:r w:rsidR="006A0251">
        <w:rPr>
          <w:color w:val="0000FF"/>
        </w:rPr>
        <w:t>C</w:t>
      </w:r>
      <w:r w:rsidR="00AD2B83">
        <w:t>).</w:t>
      </w:r>
      <w:r w:rsidR="006A0251">
        <w:t xml:space="preserve"> </w:t>
      </w:r>
      <w:r w:rsidR="00785415">
        <w:t xml:space="preserve">Comparing splice variant </w:t>
      </w:r>
      <w:r w:rsidR="00E27A66">
        <w:t>expression</w:t>
      </w:r>
      <w:r w:rsidR="00785415">
        <w:t xml:space="preserve"> by age in both nuclear and </w:t>
      </w:r>
      <w:r w:rsidR="00552FC5">
        <w:t>cytoplasmic</w:t>
      </w:r>
      <w:r w:rsidR="00785415">
        <w:t xml:space="preserve"> RNA</w:t>
      </w:r>
      <w:r w:rsidR="00AD2B83">
        <w:t>, on the other hand,</w:t>
      </w:r>
      <w:r w:rsidR="00785415">
        <w:t xml:space="preserve"> show</w:t>
      </w:r>
      <w:r w:rsidR="003350EB">
        <w:t>ed</w:t>
      </w:r>
      <w:r w:rsidR="00785415">
        <w:t xml:space="preserve"> the </w:t>
      </w:r>
      <w:r w:rsidR="006A763F">
        <w:t>distribution</w:t>
      </w:r>
      <w:r w:rsidR="00785415">
        <w:t xml:space="preserve"> of </w:t>
      </w:r>
      <w:r w:rsidR="00C3208C">
        <w:t xml:space="preserve">differentially spliced </w:t>
      </w:r>
      <w:r w:rsidR="00785415">
        <w:t xml:space="preserve">variant types to be more </w:t>
      </w:r>
      <w:r w:rsidR="009C29E5">
        <w:t>similar to</w:t>
      </w:r>
      <w:r w:rsidR="00785415">
        <w:t xml:space="preserve"> the </w:t>
      </w:r>
      <w:r w:rsidR="009C29E5">
        <w:t>overall</w:t>
      </w:r>
      <w:r w:rsidR="00785415">
        <w:t xml:space="preserve"> proportion of each type</w:t>
      </w:r>
      <w:r w:rsidR="00F86C19">
        <w:t xml:space="preserve"> (</w:t>
      </w:r>
      <w:r w:rsidR="00434C83">
        <w:rPr>
          <w:color w:val="0000FF"/>
        </w:rPr>
        <w:t>Fig. S4</w:t>
      </w:r>
      <w:r w:rsidR="00F86C19">
        <w:rPr>
          <w:color w:val="0000FF"/>
        </w:rPr>
        <w:t>C</w:t>
      </w:r>
      <w:r w:rsidR="00F86C19">
        <w:t>)</w:t>
      </w:r>
      <w:r w:rsidR="00785415">
        <w:t>.</w:t>
      </w:r>
    </w:p>
    <w:p w14:paraId="560999D6" w14:textId="5506DE40" w:rsidR="001D32AB" w:rsidRDefault="00AD2B83" w:rsidP="00B429A7">
      <w:pPr>
        <w:ind w:firstLine="720"/>
      </w:pPr>
      <w:r>
        <w:t>Whether a</w:t>
      </w:r>
      <w:r w:rsidR="004D2B0C">
        <w:t xml:space="preserve"> splice variant </w:t>
      </w:r>
      <w:r>
        <w:t>was more expressed in nuclear than cytoplasmic RNA, or in prenatal than adult RNA, related to its variant type</w:t>
      </w:r>
      <w:r w:rsidR="004D2B0C">
        <w:t xml:space="preserve"> (</w:t>
      </w:r>
      <w:r w:rsidR="00434C83">
        <w:rPr>
          <w:color w:val="0000FF"/>
        </w:rPr>
        <w:t>Fig. S4</w:t>
      </w:r>
      <w:r w:rsidR="004D2B0C">
        <w:rPr>
          <w:color w:val="0000FF"/>
        </w:rPr>
        <w:t>D</w:t>
      </w:r>
      <w:r w:rsidR="004D2B0C">
        <w:t xml:space="preserve">). For instance, significantly differentially expressed </w:t>
      </w:r>
      <w:r w:rsidR="006E5923">
        <w:t>I</w:t>
      </w:r>
      <w:r w:rsidR="00176D32">
        <w:t>R</w:t>
      </w:r>
      <w:r w:rsidR="008F078E">
        <w:t xml:space="preserve"> events </w:t>
      </w:r>
      <w:r w:rsidR="006A763F">
        <w:t xml:space="preserve">by fraction </w:t>
      </w:r>
      <w:r w:rsidR="00200925" w:rsidRPr="002F10B4">
        <w:rPr>
          <w:rFonts w:cs="Times New Roman"/>
        </w:rPr>
        <w:t>(FDR</w:t>
      </w:r>
      <w:r w:rsidR="00200925">
        <w:rPr>
          <w:rFonts w:eastAsia="ＭＳ ゴシック"/>
          <w:color w:val="000000"/>
        </w:rPr>
        <w:t>≤</w:t>
      </w:r>
      <w:r w:rsidR="00200925" w:rsidRPr="002F10B4">
        <w:rPr>
          <w:rFonts w:cs="Times New Roman"/>
        </w:rPr>
        <w:t>0.05)</w:t>
      </w:r>
      <w:r w:rsidR="00200925">
        <w:rPr>
          <w:rFonts w:cs="Times New Roman"/>
        </w:rPr>
        <w:t xml:space="preserve"> </w:t>
      </w:r>
      <w:r w:rsidR="008F078E">
        <w:t xml:space="preserve">were more likely to </w:t>
      </w:r>
      <w:r>
        <w:t xml:space="preserve">be higher expressed </w:t>
      </w:r>
      <w:r w:rsidR="008F078E">
        <w:t>in the nucleus (</w:t>
      </w:r>
      <w:r w:rsidR="006E5923">
        <w:t>OR=</w:t>
      </w:r>
      <w:r w:rsidR="006E5923" w:rsidRPr="006E5923">
        <w:t>50.9</w:t>
      </w:r>
      <w:r w:rsidR="006E5923">
        <w:t>, FDR=</w:t>
      </w:r>
      <w:r w:rsidR="006E5923" w:rsidRPr="006E5923">
        <w:t>8.</w:t>
      </w:r>
      <w:r w:rsidR="006E5923">
        <w:t>7</w:t>
      </w:r>
      <w:r w:rsidR="006E5923" w:rsidRPr="006E5923">
        <w:t>e-96</w:t>
      </w:r>
      <w:r w:rsidR="008F078E">
        <w:t>)</w:t>
      </w:r>
      <w:r w:rsidR="00200925">
        <w:t>,</w:t>
      </w:r>
      <w:r w:rsidR="008F078E">
        <w:t xml:space="preserve"> while </w:t>
      </w:r>
      <w:r w:rsidR="006E5923">
        <w:t>SE</w:t>
      </w:r>
      <w:r w:rsidR="00200925">
        <w:t xml:space="preserve"> and</w:t>
      </w:r>
      <w:r w:rsidR="006E5923">
        <w:t xml:space="preserve"> </w:t>
      </w:r>
      <w:r w:rsidR="00F700BC">
        <w:t xml:space="preserve">distal alternative 5’ </w:t>
      </w:r>
      <w:r w:rsidR="006A763F">
        <w:t xml:space="preserve">exon </w:t>
      </w:r>
      <w:r w:rsidR="00F700BC">
        <w:t>start site (</w:t>
      </w:r>
      <w:r w:rsidR="006E5923">
        <w:t>A5SS.D</w:t>
      </w:r>
      <w:r w:rsidR="00F700BC">
        <w:t>)</w:t>
      </w:r>
      <w:r w:rsidR="006E5923">
        <w:t xml:space="preserve"> and </w:t>
      </w:r>
      <w:r w:rsidR="00F700BC">
        <w:t xml:space="preserve">3’ </w:t>
      </w:r>
      <w:r w:rsidR="006A763F">
        <w:t xml:space="preserve">exon </w:t>
      </w:r>
      <w:r w:rsidR="00F700BC">
        <w:t>start site (</w:t>
      </w:r>
      <w:r w:rsidR="006E5923">
        <w:t>A3SS.D</w:t>
      </w:r>
      <w:r w:rsidR="00F700BC">
        <w:t>)</w:t>
      </w:r>
      <w:r w:rsidR="006E5923">
        <w:t xml:space="preserve"> events</w:t>
      </w:r>
      <w:r w:rsidR="008F078E">
        <w:t xml:space="preserve"> were more likely to be </w:t>
      </w:r>
      <w:r>
        <w:t xml:space="preserve">higher </w:t>
      </w:r>
      <w:r w:rsidR="008F078E">
        <w:t xml:space="preserve">expressed in the </w:t>
      </w:r>
      <w:r w:rsidR="00552FC5">
        <w:t>cytoplasm</w:t>
      </w:r>
      <w:r w:rsidR="008F078E">
        <w:t xml:space="preserve"> (</w:t>
      </w:r>
      <w:r w:rsidR="006E5923">
        <w:t>OR=</w:t>
      </w:r>
      <w:r w:rsidR="006E5923" w:rsidRPr="006E5923">
        <w:t>0.091</w:t>
      </w:r>
      <w:r w:rsidR="006E5923">
        <w:t>,</w:t>
      </w:r>
      <w:r w:rsidR="006E5923" w:rsidRPr="006E5923">
        <w:t xml:space="preserve"> </w:t>
      </w:r>
      <w:r w:rsidR="006E5923">
        <w:t>FDR&lt;</w:t>
      </w:r>
      <w:r w:rsidR="006E5923" w:rsidRPr="006E5923">
        <w:t>1.7e-07</w:t>
      </w:r>
      <w:r w:rsidR="008F078E">
        <w:t xml:space="preserve">). Comparing splicing patterns by age showed that </w:t>
      </w:r>
      <w:r w:rsidR="006E5923">
        <w:t>in the cytoplasm, SE, IR</w:t>
      </w:r>
      <w:r w:rsidR="008F078E">
        <w:t>,</w:t>
      </w:r>
      <w:r w:rsidR="00E27A66">
        <w:t xml:space="preserve"> and </w:t>
      </w:r>
      <w:r w:rsidR="00F700BC">
        <w:t xml:space="preserve">proximal </w:t>
      </w:r>
      <w:r w:rsidR="00877F47">
        <w:t xml:space="preserve">alternative 3’ start site </w:t>
      </w:r>
      <w:r w:rsidR="00F700BC">
        <w:t>(</w:t>
      </w:r>
      <w:r w:rsidR="006E5923" w:rsidRPr="006E5923">
        <w:t>A3SS.P</w:t>
      </w:r>
      <w:r w:rsidR="00F700BC">
        <w:t>)</w:t>
      </w:r>
      <w:r w:rsidR="00E27A66">
        <w:t xml:space="preserve"> </w:t>
      </w:r>
      <w:r w:rsidR="005C4C38">
        <w:t xml:space="preserve">events </w:t>
      </w:r>
      <w:r w:rsidR="00E27A66">
        <w:t>were more abundant in prenatal than adult cortex (</w:t>
      </w:r>
      <w:r w:rsidR="00B429A7">
        <w:t>OR&gt;2.3, FDR</w:t>
      </w:r>
      <w:r w:rsidR="00E27A66">
        <w:t>&lt;</w:t>
      </w:r>
      <w:r w:rsidR="00B429A7">
        <w:t>2.3</w:t>
      </w:r>
      <w:r w:rsidR="00B429A7" w:rsidRPr="00B429A7">
        <w:t>e-05</w:t>
      </w:r>
      <w:r w:rsidR="00E27A66">
        <w:t xml:space="preserve">). </w:t>
      </w:r>
      <w:r w:rsidR="00B429A7">
        <w:t xml:space="preserve">In the nuclear compartment however, IR and </w:t>
      </w:r>
      <w:r w:rsidR="00B429A7" w:rsidRPr="006E5923">
        <w:t>A3SS.P</w:t>
      </w:r>
      <w:r w:rsidR="00B429A7">
        <w:t xml:space="preserve"> events</w:t>
      </w:r>
      <w:r w:rsidR="00E27A66">
        <w:t xml:space="preserve"> w</w:t>
      </w:r>
      <w:r w:rsidR="00B429A7">
        <w:t>ere</w:t>
      </w:r>
      <w:r w:rsidR="00E27A66">
        <w:t xml:space="preserve"> more abundant in adult than prenatal </w:t>
      </w:r>
      <w:r w:rsidR="00B429A7">
        <w:t>cortex</w:t>
      </w:r>
      <w:r w:rsidR="001D32AB">
        <w:t xml:space="preserve"> </w:t>
      </w:r>
      <w:r w:rsidR="00E27A66">
        <w:t>(</w:t>
      </w:r>
      <w:r w:rsidR="00B429A7">
        <w:t>OR&lt;0.69, FDR&lt;2.</w:t>
      </w:r>
      <w:r w:rsidR="00D77BFB">
        <w:t>2</w:t>
      </w:r>
      <w:r w:rsidR="00B429A7">
        <w:t>e-02</w:t>
      </w:r>
      <w:r w:rsidR="00E27A66">
        <w:t>).</w:t>
      </w:r>
    </w:p>
    <w:p w14:paraId="345312E1" w14:textId="7AC5264B" w:rsidR="0036120D" w:rsidRDefault="001D32AB" w:rsidP="00017580">
      <w:pPr>
        <w:ind w:firstLine="720"/>
        <w:rPr>
          <w:rFonts w:eastAsia="Times New Roman" w:cs="Times New Roman"/>
          <w:color w:val="000000"/>
        </w:rPr>
      </w:pPr>
      <w:r>
        <w:t xml:space="preserve">To delve more deeply into </w:t>
      </w:r>
      <w:r w:rsidR="0042174C">
        <w:t xml:space="preserve">IR </w:t>
      </w:r>
      <w:r>
        <w:t>pattern</w:t>
      </w:r>
      <w:r w:rsidR="00D77BFB">
        <w:t xml:space="preserve">s </w:t>
      </w:r>
      <w:r w:rsidR="00A9542C">
        <w:t xml:space="preserve">by fraction and age, </w:t>
      </w:r>
      <w:r w:rsidR="000D3D06">
        <w:t>i</w:t>
      </w:r>
      <w:r>
        <w:t>ntrons were filtered</w:t>
      </w:r>
      <w:r w:rsidR="001F44B6">
        <w:t xml:space="preserve"> to exclude those that</w:t>
      </w:r>
      <w:r w:rsidR="00BF13FE">
        <w:t xml:space="preserve"> overlapped a known exon or were ne</w:t>
      </w:r>
      <w:r w:rsidR="00633C52">
        <w:t>ar a known antisense transcript</w:t>
      </w:r>
      <w:r w:rsidR="00580781">
        <w:t>,</w:t>
      </w:r>
      <w:r w:rsidR="00324A9B">
        <w:t xml:space="preserve"> those with </w:t>
      </w:r>
      <w:r w:rsidR="00906676">
        <w:t>non-uniform</w:t>
      </w:r>
      <w:r w:rsidR="001F44B6">
        <w:t xml:space="preserve"> </w:t>
      </w:r>
      <w:r w:rsidR="00324A9B">
        <w:t xml:space="preserve">intronic </w:t>
      </w:r>
      <w:r w:rsidR="001F44B6">
        <w:t>coverage</w:t>
      </w:r>
      <w:r w:rsidR="00324A9B">
        <w:t xml:space="preserve">, and those with less than four reads spanning a splice junction involving one of the two exon-intron boundaries or less than four reads supporting intron inclusion at the exon-intron </w:t>
      </w:r>
      <w:r w:rsidR="00324A9B">
        <w:lastRenderedPageBreak/>
        <w:t>boundaries</w:t>
      </w:r>
      <w:r w:rsidR="000D3D06">
        <w:t>.</w:t>
      </w:r>
      <w:r w:rsidR="00BF13FE">
        <w:t xml:space="preserve"> </w:t>
      </w:r>
      <w:r w:rsidR="001C2F50">
        <w:t xml:space="preserve">After </w:t>
      </w:r>
      <w:r w:rsidR="001C2F50" w:rsidRPr="001C2F50">
        <w:t xml:space="preserve">filtering, </w:t>
      </w:r>
      <w:r w:rsidR="00BD2A41" w:rsidRPr="00BD2A41">
        <w:rPr>
          <w:rFonts w:eastAsia="Times New Roman" w:cs="Times New Roman"/>
          <w:color w:val="000000"/>
        </w:rPr>
        <w:t>166</w:t>
      </w:r>
      <w:r w:rsidR="00BD2A41">
        <w:rPr>
          <w:rFonts w:eastAsia="Times New Roman" w:cs="Times New Roman"/>
          <w:color w:val="000000"/>
        </w:rPr>
        <w:t>,</w:t>
      </w:r>
      <w:r w:rsidR="00BD2A41" w:rsidRPr="00BD2A41">
        <w:rPr>
          <w:rFonts w:eastAsia="Times New Roman" w:cs="Times New Roman"/>
          <w:color w:val="000000"/>
        </w:rPr>
        <w:t>661</w:t>
      </w:r>
      <w:r w:rsidR="00BD2A41">
        <w:rPr>
          <w:rFonts w:eastAsia="Times New Roman" w:cs="Times New Roman"/>
          <w:color w:val="000000"/>
        </w:rPr>
        <w:t>-</w:t>
      </w:r>
      <w:r w:rsidR="00BD2A41" w:rsidRPr="00BD2A41">
        <w:rPr>
          <w:rFonts w:eastAsia="Times New Roman" w:cs="Times New Roman"/>
          <w:color w:val="000000"/>
        </w:rPr>
        <w:t>173</w:t>
      </w:r>
      <w:r w:rsidR="00BD2A41">
        <w:rPr>
          <w:rFonts w:eastAsia="Times New Roman" w:cs="Times New Roman"/>
          <w:color w:val="000000"/>
        </w:rPr>
        <w:t>,</w:t>
      </w:r>
      <w:r w:rsidR="00BD2A41" w:rsidRPr="00BD2A41">
        <w:rPr>
          <w:rFonts w:eastAsia="Times New Roman" w:cs="Times New Roman"/>
          <w:color w:val="000000"/>
        </w:rPr>
        <w:t>125</w:t>
      </w:r>
      <w:r w:rsidR="001C2F50">
        <w:rPr>
          <w:rFonts w:eastAsia="Times New Roman" w:cs="Times New Roman"/>
          <w:color w:val="000000"/>
        </w:rPr>
        <w:t xml:space="preserve"> introns remained </w:t>
      </w:r>
      <w:r w:rsidR="001C2F50" w:rsidRPr="001C2F50">
        <w:rPr>
          <w:rFonts w:eastAsia="Times New Roman" w:cs="Times New Roman"/>
          <w:color w:val="000000"/>
        </w:rPr>
        <w:t xml:space="preserve">per sample, representing </w:t>
      </w:r>
      <w:r w:rsidR="00BD2A41" w:rsidRPr="00BD2A41">
        <w:rPr>
          <w:rFonts w:eastAsia="Times New Roman" w:cs="Times New Roman"/>
          <w:color w:val="000000"/>
        </w:rPr>
        <w:t>15</w:t>
      </w:r>
      <w:r w:rsidR="00BD2A41">
        <w:rPr>
          <w:rFonts w:eastAsia="Times New Roman" w:cs="Times New Roman"/>
          <w:color w:val="000000"/>
        </w:rPr>
        <w:t>,</w:t>
      </w:r>
      <w:r w:rsidR="00BD2A41" w:rsidRPr="00BD2A41">
        <w:rPr>
          <w:rFonts w:eastAsia="Times New Roman" w:cs="Times New Roman"/>
          <w:color w:val="000000"/>
        </w:rPr>
        <w:t>345</w:t>
      </w:r>
      <w:r w:rsidR="00BD2A41">
        <w:rPr>
          <w:rFonts w:eastAsia="Times New Roman" w:cs="Times New Roman"/>
          <w:color w:val="000000"/>
        </w:rPr>
        <w:t>-</w:t>
      </w:r>
      <w:r w:rsidR="00BD2A41" w:rsidRPr="00BD2A41">
        <w:rPr>
          <w:rFonts w:eastAsia="Times New Roman" w:cs="Times New Roman"/>
          <w:color w:val="000000"/>
        </w:rPr>
        <w:t>15</w:t>
      </w:r>
      <w:r w:rsidR="00BD2A41">
        <w:rPr>
          <w:rFonts w:eastAsia="Times New Roman" w:cs="Times New Roman"/>
          <w:color w:val="000000"/>
        </w:rPr>
        <w:t>,</w:t>
      </w:r>
      <w:r w:rsidR="00BD2A41" w:rsidRPr="00BD2A41">
        <w:rPr>
          <w:rFonts w:eastAsia="Times New Roman" w:cs="Times New Roman"/>
          <w:color w:val="000000"/>
        </w:rPr>
        <w:t xml:space="preserve">389 </w:t>
      </w:r>
      <w:r w:rsidR="009E698D">
        <w:rPr>
          <w:rFonts w:eastAsia="Times New Roman" w:cs="Times New Roman"/>
          <w:color w:val="000000"/>
        </w:rPr>
        <w:t xml:space="preserve">unique </w:t>
      </w:r>
      <w:r w:rsidR="001C2F50" w:rsidRPr="001C2F50">
        <w:rPr>
          <w:rFonts w:eastAsia="Times New Roman" w:cs="Times New Roman"/>
          <w:color w:val="000000"/>
        </w:rPr>
        <w:t>genes</w:t>
      </w:r>
      <w:r w:rsidR="001C2F50">
        <w:rPr>
          <w:rFonts w:eastAsia="Times New Roman" w:cs="Times New Roman"/>
          <w:color w:val="000000"/>
        </w:rPr>
        <w:t xml:space="preserve"> (</w:t>
      </w:r>
      <w:r w:rsidR="00B429A7">
        <w:rPr>
          <w:rFonts w:eastAsia="Times New Roman" w:cs="Times New Roman"/>
          <w:color w:val="0000FF"/>
        </w:rPr>
        <w:t>Fig.</w:t>
      </w:r>
      <w:r w:rsidR="001C2F50" w:rsidRPr="001C2F50">
        <w:rPr>
          <w:rFonts w:eastAsia="Times New Roman" w:cs="Times New Roman"/>
          <w:color w:val="0000FF"/>
        </w:rPr>
        <w:t xml:space="preserve"> </w:t>
      </w:r>
      <w:r w:rsidR="00B429A7">
        <w:rPr>
          <w:rFonts w:eastAsia="Times New Roman" w:cs="Times New Roman"/>
          <w:color w:val="0000FF"/>
        </w:rPr>
        <w:t>S</w:t>
      </w:r>
      <w:r w:rsidR="001C2F50" w:rsidRPr="001C2F50">
        <w:rPr>
          <w:rFonts w:eastAsia="Times New Roman" w:cs="Times New Roman"/>
          <w:color w:val="0000FF"/>
        </w:rPr>
        <w:t>5</w:t>
      </w:r>
      <w:r w:rsidR="008B210D">
        <w:rPr>
          <w:rFonts w:eastAsia="Times New Roman" w:cs="Times New Roman"/>
          <w:color w:val="0000FF"/>
        </w:rPr>
        <w:t>A</w:t>
      </w:r>
      <w:r w:rsidR="001C2F50">
        <w:rPr>
          <w:rFonts w:eastAsia="Times New Roman" w:cs="Times New Roman"/>
          <w:color w:val="000000"/>
        </w:rPr>
        <w:t>)</w:t>
      </w:r>
      <w:r w:rsidR="001C2F50" w:rsidRPr="001C2F50">
        <w:rPr>
          <w:rFonts w:eastAsia="Times New Roman" w:cs="Times New Roman"/>
          <w:color w:val="000000"/>
        </w:rPr>
        <w:t>.</w:t>
      </w:r>
      <w:r w:rsidR="00017580">
        <w:rPr>
          <w:rFonts w:eastAsia="Times New Roman" w:cs="Times New Roman"/>
          <w:color w:val="000000"/>
        </w:rPr>
        <w:t xml:space="preserve"> </w:t>
      </w:r>
      <w:r w:rsidR="00BD2A41" w:rsidRPr="00BD2A41">
        <w:rPr>
          <w:rFonts w:eastAsia="Times New Roman" w:cs="Times New Roman"/>
          <w:color w:val="000000"/>
        </w:rPr>
        <w:t>152</w:t>
      </w:r>
      <w:r w:rsidR="00BD2A41">
        <w:rPr>
          <w:rFonts w:eastAsia="Times New Roman" w:cs="Times New Roman"/>
          <w:color w:val="000000"/>
        </w:rPr>
        <w:t>,</w:t>
      </w:r>
      <w:r w:rsidR="00BD2A41" w:rsidRPr="00BD2A41">
        <w:rPr>
          <w:rFonts w:eastAsia="Times New Roman" w:cs="Times New Roman"/>
          <w:color w:val="000000"/>
        </w:rPr>
        <w:t>432</w:t>
      </w:r>
      <w:r w:rsidR="00684D58">
        <w:rPr>
          <w:rFonts w:eastAsia="Times New Roman" w:cs="Times New Roman"/>
          <w:color w:val="000000"/>
        </w:rPr>
        <w:t xml:space="preserve"> introns were shared between all </w:t>
      </w:r>
      <w:r w:rsidR="00BD2A41">
        <w:rPr>
          <w:rFonts w:eastAsia="Times New Roman" w:cs="Times New Roman"/>
          <w:color w:val="000000"/>
        </w:rPr>
        <w:t>samples</w:t>
      </w:r>
      <w:r w:rsidR="00684D58">
        <w:rPr>
          <w:rFonts w:eastAsia="Times New Roman" w:cs="Times New Roman"/>
          <w:color w:val="000000"/>
        </w:rPr>
        <w:t xml:space="preserve">. </w:t>
      </w:r>
      <w:r w:rsidR="00A855E4">
        <w:rPr>
          <w:rFonts w:eastAsia="Times New Roman" w:cs="Times New Roman"/>
          <w:color w:val="000000"/>
        </w:rPr>
        <w:t xml:space="preserve">Across samples, </w:t>
      </w:r>
      <w:r w:rsidR="00A5724E" w:rsidRPr="00A5724E">
        <w:rPr>
          <w:rFonts w:eastAsia="Times New Roman" w:cs="Times New Roman"/>
          <w:color w:val="000000"/>
        </w:rPr>
        <w:t xml:space="preserve">58.68-85.33% </w:t>
      </w:r>
      <w:r w:rsidR="00B57ACC">
        <w:rPr>
          <w:rFonts w:eastAsia="Times New Roman" w:cs="Times New Roman"/>
          <w:color w:val="000000"/>
        </w:rPr>
        <w:t>introns we</w:t>
      </w:r>
      <w:r w:rsidR="008E2BDA">
        <w:rPr>
          <w:rFonts w:eastAsia="Times New Roman" w:cs="Times New Roman"/>
          <w:color w:val="000000"/>
        </w:rPr>
        <w:t>re constitutively spliced</w:t>
      </w:r>
      <w:r w:rsidR="00A5724E">
        <w:rPr>
          <w:rFonts w:eastAsia="Times New Roman" w:cs="Times New Roman"/>
          <w:color w:val="000000"/>
        </w:rPr>
        <w:t>, and</w:t>
      </w:r>
      <w:r w:rsidR="00A855E4">
        <w:rPr>
          <w:rFonts w:eastAsia="Times New Roman" w:cs="Times New Roman"/>
          <w:color w:val="000000"/>
        </w:rPr>
        <w:t xml:space="preserve"> </w:t>
      </w:r>
      <w:r w:rsidR="00BD2A41" w:rsidRPr="00BD2A41">
        <w:rPr>
          <w:rFonts w:eastAsia="Times New Roman" w:cs="Times New Roman"/>
          <w:color w:val="000000"/>
        </w:rPr>
        <w:t xml:space="preserve">12.20-34.63% </w:t>
      </w:r>
      <w:r w:rsidR="0042174C">
        <w:rPr>
          <w:rFonts w:eastAsia="Times New Roman" w:cs="Times New Roman"/>
          <w:color w:val="000000"/>
        </w:rPr>
        <w:t>ha</w:t>
      </w:r>
      <w:r w:rsidR="00580781">
        <w:rPr>
          <w:rFonts w:eastAsia="Times New Roman" w:cs="Times New Roman"/>
          <w:color w:val="000000"/>
        </w:rPr>
        <w:t>d</w:t>
      </w:r>
      <w:r w:rsidR="0042174C">
        <w:rPr>
          <w:rFonts w:eastAsia="Times New Roman" w:cs="Times New Roman"/>
          <w:color w:val="000000"/>
        </w:rPr>
        <w:t xml:space="preserve"> an IR ratio</w:t>
      </w:r>
      <w:r w:rsidR="008E2BDA">
        <w:rPr>
          <w:rFonts w:eastAsia="Times New Roman" w:cs="Times New Roman"/>
          <w:color w:val="000000"/>
        </w:rPr>
        <w:t xml:space="preserve"> </w:t>
      </w:r>
      <w:r w:rsidR="0042174C">
        <w:rPr>
          <w:rFonts w:eastAsia="Times New Roman" w:cs="Times New Roman"/>
          <w:color w:val="000000"/>
        </w:rPr>
        <w:t>(i.e., intronic reads divided by total intron and flanking exon reads) of greater than ze</w:t>
      </w:r>
      <w:r w:rsidR="0060047D">
        <w:rPr>
          <w:rFonts w:eastAsia="Times New Roman" w:cs="Times New Roman"/>
          <w:color w:val="000000"/>
        </w:rPr>
        <w:t xml:space="preserve">ro but less than five percent. Overall, introns in nuclear samples had greater IR ratios than </w:t>
      </w:r>
      <w:r w:rsidR="00552FC5">
        <w:rPr>
          <w:rFonts w:eastAsia="Times New Roman" w:cs="Times New Roman"/>
          <w:color w:val="000000"/>
        </w:rPr>
        <w:t>cytoplasmic</w:t>
      </w:r>
      <w:r w:rsidR="0060047D">
        <w:rPr>
          <w:rFonts w:eastAsia="Times New Roman" w:cs="Times New Roman"/>
          <w:color w:val="000000"/>
        </w:rPr>
        <w:t xml:space="preserve"> samples (</w:t>
      </w:r>
      <w:r w:rsidR="001F44B6">
        <w:rPr>
          <w:rFonts w:eastAsia="Times New Roman" w:cs="Times New Roman"/>
          <w:color w:val="000000"/>
        </w:rPr>
        <w:t>t</w:t>
      </w:r>
      <w:r w:rsidR="00BD3DC9">
        <w:rPr>
          <w:rFonts w:eastAsia="Times New Roman" w:cs="Times New Roman"/>
          <w:color w:val="000000"/>
        </w:rPr>
        <w:t>=</w:t>
      </w:r>
      <w:r w:rsidR="00A44FC4">
        <w:rPr>
          <w:rFonts w:eastAsia="Times New Roman" w:cs="Times New Roman"/>
          <w:color w:val="000000"/>
        </w:rPr>
        <w:t>69.5</w:t>
      </w:r>
      <w:r w:rsidR="0060047D" w:rsidRPr="0060047D">
        <w:rPr>
          <w:rFonts w:eastAsia="Times New Roman" w:cs="Times New Roman"/>
          <w:color w:val="000000"/>
        </w:rPr>
        <w:t xml:space="preserve">, </w:t>
      </w:r>
      <w:r w:rsidR="00A44FC4">
        <w:rPr>
          <w:rFonts w:eastAsia="Times New Roman" w:cs="Times New Roman"/>
          <w:color w:val="000000"/>
        </w:rPr>
        <w:t>FDR=0</w:t>
      </w:r>
      <w:r w:rsidR="0060047D">
        <w:rPr>
          <w:rFonts w:eastAsia="Times New Roman" w:cs="Times New Roman"/>
          <w:color w:val="000000"/>
        </w:rPr>
        <w:t xml:space="preserve">; </w:t>
      </w:r>
      <w:r w:rsidR="00DD19FB">
        <w:rPr>
          <w:rFonts w:eastAsia="Times New Roman" w:cs="Times New Roman"/>
          <w:color w:val="0000FF"/>
        </w:rPr>
        <w:t>Fig</w:t>
      </w:r>
      <w:r w:rsidR="009B71B6">
        <w:rPr>
          <w:rFonts w:eastAsia="Times New Roman" w:cs="Times New Roman"/>
          <w:color w:val="0000FF"/>
        </w:rPr>
        <w:t>.</w:t>
      </w:r>
      <w:r w:rsidR="00DD19FB">
        <w:rPr>
          <w:rFonts w:eastAsia="Times New Roman" w:cs="Times New Roman"/>
          <w:color w:val="0000FF"/>
        </w:rPr>
        <w:t xml:space="preserve"> 3B</w:t>
      </w:r>
      <w:r w:rsidR="0060047D">
        <w:rPr>
          <w:rFonts w:eastAsia="Times New Roman" w:cs="Times New Roman"/>
          <w:color w:val="000000"/>
        </w:rPr>
        <w:t xml:space="preserve">). </w:t>
      </w:r>
      <w:r w:rsidR="002E1CFD">
        <w:rPr>
          <w:rFonts w:eastAsia="Times New Roman" w:cs="Times New Roman"/>
          <w:color w:val="000000"/>
        </w:rPr>
        <w:t xml:space="preserve">Interestingly, </w:t>
      </w:r>
      <w:r w:rsidR="0036120D">
        <w:rPr>
          <w:rFonts w:eastAsia="Times New Roman" w:cs="Times New Roman"/>
          <w:color w:val="000000"/>
        </w:rPr>
        <w:t xml:space="preserve">although </w:t>
      </w:r>
      <w:r w:rsidR="002E1CFD">
        <w:rPr>
          <w:rFonts w:eastAsia="Times New Roman" w:cs="Times New Roman"/>
          <w:color w:val="000000"/>
        </w:rPr>
        <w:t xml:space="preserve">adult samples overall had greater </w:t>
      </w:r>
      <w:r w:rsidR="000E34ED">
        <w:rPr>
          <w:rFonts w:eastAsia="Times New Roman" w:cs="Times New Roman"/>
          <w:color w:val="000000"/>
        </w:rPr>
        <w:t>IR</w:t>
      </w:r>
      <w:r w:rsidR="002E1CFD">
        <w:rPr>
          <w:rFonts w:eastAsia="Times New Roman" w:cs="Times New Roman"/>
          <w:color w:val="000000"/>
        </w:rPr>
        <w:t xml:space="preserve"> </w:t>
      </w:r>
      <w:r w:rsidR="00654FBD">
        <w:rPr>
          <w:rFonts w:eastAsia="Times New Roman" w:cs="Times New Roman"/>
          <w:color w:val="000000"/>
        </w:rPr>
        <w:t xml:space="preserve">ratios </w:t>
      </w:r>
      <w:r w:rsidR="002E1CFD">
        <w:rPr>
          <w:rFonts w:eastAsia="Times New Roman" w:cs="Times New Roman"/>
          <w:color w:val="000000"/>
        </w:rPr>
        <w:t>than prenatal samples (</w:t>
      </w:r>
      <w:r w:rsidR="000E34ED">
        <w:rPr>
          <w:rFonts w:eastAsia="Times New Roman" w:cs="Times New Roman"/>
          <w:color w:val="000000"/>
        </w:rPr>
        <w:t>t</w:t>
      </w:r>
      <w:r w:rsidR="002E1CFD" w:rsidRPr="002E1CFD">
        <w:rPr>
          <w:rFonts w:eastAsia="Times New Roman" w:cs="Times New Roman"/>
          <w:color w:val="000000"/>
        </w:rPr>
        <w:t>=</w:t>
      </w:r>
      <w:r w:rsidR="00A44FC4" w:rsidRPr="00A44FC4">
        <w:rPr>
          <w:rFonts w:eastAsia="Times New Roman" w:cs="Times New Roman"/>
          <w:color w:val="000000"/>
        </w:rPr>
        <w:t>15.</w:t>
      </w:r>
      <w:r w:rsidR="00A44FC4">
        <w:rPr>
          <w:rFonts w:eastAsia="Times New Roman" w:cs="Times New Roman"/>
          <w:color w:val="000000"/>
        </w:rPr>
        <w:t>9</w:t>
      </w:r>
      <w:r w:rsidR="002E1CFD">
        <w:rPr>
          <w:rFonts w:eastAsia="Times New Roman" w:cs="Times New Roman"/>
          <w:color w:val="000000"/>
        </w:rPr>
        <w:t xml:space="preserve">, </w:t>
      </w:r>
      <w:r w:rsidR="00A44FC4">
        <w:rPr>
          <w:rFonts w:eastAsia="Times New Roman" w:cs="Times New Roman"/>
          <w:color w:val="000000"/>
        </w:rPr>
        <w:t>FDR</w:t>
      </w:r>
      <w:r w:rsidR="002E1CFD">
        <w:rPr>
          <w:rFonts w:eastAsia="Times New Roman" w:cs="Times New Roman"/>
          <w:color w:val="000000"/>
        </w:rPr>
        <w:t>=</w:t>
      </w:r>
      <w:r w:rsidR="00A44FC4" w:rsidRPr="00A44FC4">
        <w:rPr>
          <w:rFonts w:eastAsia="Times New Roman" w:cs="Times New Roman"/>
          <w:color w:val="000000"/>
        </w:rPr>
        <w:t>3.</w:t>
      </w:r>
      <w:r w:rsidR="00A44FC4">
        <w:rPr>
          <w:rFonts w:eastAsia="Times New Roman" w:cs="Times New Roman"/>
          <w:color w:val="000000"/>
        </w:rPr>
        <w:t>7</w:t>
      </w:r>
      <w:r w:rsidR="00A44FC4" w:rsidRPr="00A44FC4">
        <w:rPr>
          <w:rFonts w:eastAsia="Times New Roman" w:cs="Times New Roman"/>
          <w:color w:val="000000"/>
        </w:rPr>
        <w:t>e-56</w:t>
      </w:r>
      <w:r w:rsidR="002E1CFD">
        <w:rPr>
          <w:rFonts w:eastAsia="Times New Roman" w:cs="Times New Roman"/>
          <w:color w:val="000000"/>
        </w:rPr>
        <w:t xml:space="preserve">), this differed by fraction: </w:t>
      </w:r>
      <w:r w:rsidR="000E34ED">
        <w:rPr>
          <w:rFonts w:eastAsia="Times New Roman" w:cs="Times New Roman"/>
          <w:color w:val="000000"/>
        </w:rPr>
        <w:t>IR</w:t>
      </w:r>
      <w:r w:rsidR="0036120D">
        <w:rPr>
          <w:rFonts w:eastAsia="Times New Roman" w:cs="Times New Roman"/>
          <w:color w:val="000000"/>
        </w:rPr>
        <w:t xml:space="preserve"> was greater in adult samples </w:t>
      </w:r>
      <w:r w:rsidR="002E1CFD">
        <w:rPr>
          <w:rFonts w:eastAsia="Times New Roman" w:cs="Times New Roman"/>
          <w:color w:val="000000"/>
        </w:rPr>
        <w:t>in nuclear RNA</w:t>
      </w:r>
      <w:r w:rsidR="000E34ED">
        <w:rPr>
          <w:rFonts w:eastAsia="Times New Roman" w:cs="Times New Roman"/>
          <w:color w:val="000000"/>
        </w:rPr>
        <w:t xml:space="preserve"> (t=</w:t>
      </w:r>
      <w:r w:rsidR="00A44FC4" w:rsidRPr="00A44FC4">
        <w:rPr>
          <w:rFonts w:eastAsia="Times New Roman" w:cs="Times New Roman"/>
          <w:color w:val="000000"/>
        </w:rPr>
        <w:t>25.9</w:t>
      </w:r>
      <w:r w:rsidR="0036120D">
        <w:rPr>
          <w:rFonts w:eastAsia="Times New Roman" w:cs="Times New Roman"/>
          <w:color w:val="000000"/>
        </w:rPr>
        <w:t xml:space="preserve">, </w:t>
      </w:r>
      <w:r w:rsidR="00A44FC4">
        <w:rPr>
          <w:rFonts w:eastAsia="Times New Roman" w:cs="Times New Roman"/>
          <w:color w:val="000000"/>
        </w:rPr>
        <w:t>FDR</w:t>
      </w:r>
      <w:r w:rsidR="00A44FC4">
        <w:t>=</w:t>
      </w:r>
      <w:r w:rsidR="00A44FC4" w:rsidRPr="00A44FC4">
        <w:rPr>
          <w:rFonts w:eastAsia="Times New Roman" w:cs="Times New Roman"/>
          <w:color w:val="000000"/>
        </w:rPr>
        <w:t>1.2e-147</w:t>
      </w:r>
      <w:r w:rsidR="0036120D">
        <w:rPr>
          <w:rFonts w:eastAsia="Times New Roman" w:cs="Times New Roman"/>
          <w:color w:val="000000"/>
        </w:rPr>
        <w:t>)</w:t>
      </w:r>
      <w:r w:rsidR="002E1CFD">
        <w:rPr>
          <w:rFonts w:eastAsia="Times New Roman" w:cs="Times New Roman"/>
          <w:color w:val="000000"/>
        </w:rPr>
        <w:t xml:space="preserve">, </w:t>
      </w:r>
      <w:r w:rsidR="0036120D">
        <w:rPr>
          <w:rFonts w:eastAsia="Times New Roman" w:cs="Times New Roman"/>
          <w:color w:val="000000"/>
        </w:rPr>
        <w:t xml:space="preserve">but greater in prenatal samples in </w:t>
      </w:r>
      <w:r w:rsidR="00552FC5">
        <w:rPr>
          <w:rFonts w:eastAsia="Times New Roman" w:cs="Times New Roman"/>
          <w:color w:val="000000"/>
        </w:rPr>
        <w:t>cytoplasmic</w:t>
      </w:r>
      <w:r w:rsidR="0036120D">
        <w:rPr>
          <w:rFonts w:eastAsia="Times New Roman" w:cs="Times New Roman"/>
          <w:color w:val="000000"/>
        </w:rPr>
        <w:t xml:space="preserve"> RNA (</w:t>
      </w:r>
      <w:r w:rsidR="0036120D" w:rsidRPr="0036120D">
        <w:rPr>
          <w:rFonts w:eastAsia="Times New Roman" w:cs="Times New Roman"/>
          <w:color w:val="000000"/>
        </w:rPr>
        <w:t>t</w:t>
      </w:r>
      <w:r w:rsidR="000E34ED">
        <w:rPr>
          <w:rFonts w:eastAsia="Times New Roman" w:cs="Times New Roman"/>
          <w:color w:val="000000"/>
        </w:rPr>
        <w:t>=</w:t>
      </w:r>
      <w:r w:rsidR="00A44FC4" w:rsidRPr="00A44FC4">
        <w:t xml:space="preserve"> </w:t>
      </w:r>
      <w:r w:rsidR="00A44FC4" w:rsidRPr="00A44FC4">
        <w:rPr>
          <w:rFonts w:eastAsia="Times New Roman" w:cs="Times New Roman"/>
          <w:color w:val="000000"/>
        </w:rPr>
        <w:t>-7.1</w:t>
      </w:r>
      <w:r w:rsidR="00A44FC4">
        <w:rPr>
          <w:rFonts w:eastAsia="Times New Roman" w:cs="Times New Roman"/>
          <w:color w:val="000000"/>
        </w:rPr>
        <w:t>21, FDR=3.2</w:t>
      </w:r>
      <w:r w:rsidR="00A44FC4" w:rsidRPr="00A44FC4">
        <w:rPr>
          <w:rFonts w:eastAsia="Times New Roman" w:cs="Times New Roman"/>
          <w:color w:val="000000"/>
        </w:rPr>
        <w:t>e-12</w:t>
      </w:r>
      <w:r w:rsidR="0036120D">
        <w:rPr>
          <w:rFonts w:eastAsia="Times New Roman" w:cs="Times New Roman"/>
          <w:color w:val="000000"/>
        </w:rPr>
        <w:t>).</w:t>
      </w:r>
    </w:p>
    <w:p w14:paraId="1FF4F9D6" w14:textId="3FFC06A1" w:rsidR="00EA35C2" w:rsidRDefault="0036120D" w:rsidP="00EA35C2">
      <w:pPr>
        <w:ind w:firstLine="720"/>
        <w:rPr>
          <w:rFonts w:eastAsia="Times New Roman" w:cs="Times New Roman"/>
          <w:color w:val="000000"/>
        </w:rPr>
      </w:pPr>
      <w:r>
        <w:rPr>
          <w:rFonts w:eastAsia="Times New Roman" w:cs="Times New Roman"/>
          <w:color w:val="000000"/>
        </w:rPr>
        <w:t>We next looked into the relationship b</w:t>
      </w:r>
      <w:r w:rsidR="00215AB3">
        <w:rPr>
          <w:rFonts w:eastAsia="Times New Roman" w:cs="Times New Roman"/>
          <w:color w:val="000000"/>
        </w:rPr>
        <w:t xml:space="preserve">etween </w:t>
      </w:r>
      <w:r w:rsidR="00DD19FB">
        <w:rPr>
          <w:rFonts w:eastAsia="Times New Roman" w:cs="Times New Roman"/>
          <w:color w:val="000000"/>
        </w:rPr>
        <w:t>RNA</w:t>
      </w:r>
      <w:r w:rsidR="00215AB3">
        <w:rPr>
          <w:rFonts w:eastAsia="Times New Roman" w:cs="Times New Roman"/>
          <w:color w:val="000000"/>
        </w:rPr>
        <w:t xml:space="preserve"> </w:t>
      </w:r>
      <w:r w:rsidR="000E34ED">
        <w:rPr>
          <w:rFonts w:eastAsia="Times New Roman" w:cs="Times New Roman"/>
          <w:color w:val="000000"/>
        </w:rPr>
        <w:t xml:space="preserve">subcellular </w:t>
      </w:r>
      <w:r w:rsidR="00215AB3">
        <w:rPr>
          <w:rFonts w:eastAsia="Times New Roman" w:cs="Times New Roman"/>
          <w:color w:val="000000"/>
        </w:rPr>
        <w:t xml:space="preserve">localization and </w:t>
      </w:r>
      <w:r w:rsidR="000E34ED">
        <w:rPr>
          <w:rFonts w:eastAsia="Times New Roman" w:cs="Times New Roman"/>
          <w:color w:val="000000"/>
        </w:rPr>
        <w:t>IR</w:t>
      </w:r>
      <w:r w:rsidR="00215AB3">
        <w:rPr>
          <w:rFonts w:eastAsia="Times New Roman" w:cs="Times New Roman"/>
          <w:color w:val="000000"/>
        </w:rPr>
        <w:t xml:space="preserve"> by assigning the </w:t>
      </w:r>
      <w:r w:rsidR="00215AB3" w:rsidRPr="007E7707">
        <w:t xml:space="preserve">maximum IR </w:t>
      </w:r>
      <w:r w:rsidR="00215AB3">
        <w:t xml:space="preserve">ratio </w:t>
      </w:r>
      <w:r w:rsidR="00EF186D">
        <w:t xml:space="preserve">per sample </w:t>
      </w:r>
      <w:r w:rsidR="00DD19FB">
        <w:t>for</w:t>
      </w:r>
      <w:r w:rsidR="00215AB3" w:rsidRPr="007E7707">
        <w:t xml:space="preserve"> each gene with at least one intron pa</w:t>
      </w:r>
      <w:r w:rsidR="00416411">
        <w:t xml:space="preserve">ssing filtering </w:t>
      </w:r>
      <w:r w:rsidR="00AF474B">
        <w:t>parameters</w:t>
      </w:r>
      <w:r w:rsidR="00215AB3">
        <w:rPr>
          <w:rFonts w:eastAsia="Times New Roman" w:cs="Times New Roman"/>
          <w:color w:val="000000"/>
        </w:rPr>
        <w:t xml:space="preserve">. </w:t>
      </w:r>
      <w:r w:rsidR="00416411">
        <w:rPr>
          <w:rFonts w:eastAsia="Times New Roman" w:cs="Times New Roman"/>
          <w:color w:val="000000"/>
        </w:rPr>
        <w:t xml:space="preserve">Genes with </w:t>
      </w:r>
      <w:r w:rsidR="0090771F">
        <w:rPr>
          <w:rFonts w:eastAsia="Times New Roman" w:cs="Times New Roman"/>
          <w:color w:val="000000"/>
        </w:rPr>
        <w:t xml:space="preserve">significantly </w:t>
      </w:r>
      <w:r w:rsidR="00416411">
        <w:rPr>
          <w:rFonts w:eastAsia="Times New Roman" w:cs="Times New Roman"/>
          <w:color w:val="000000"/>
        </w:rPr>
        <w:t xml:space="preserve">higher expression in nuclear RNA in both adult and prenatal samples </w:t>
      </w:r>
      <w:r w:rsidR="0090771F" w:rsidRPr="0090771F">
        <w:rPr>
          <w:rFonts w:eastAsia="Times New Roman" w:cs="Times New Roman"/>
          <w:color w:val="000000"/>
        </w:rPr>
        <w:t>(FDR</w:t>
      </w:r>
      <w:r w:rsidR="0090771F" w:rsidRPr="0090771F">
        <w:rPr>
          <w:rFonts w:eastAsia="ＭＳ ゴシック"/>
          <w:color w:val="000000"/>
        </w:rPr>
        <w:t>≤</w:t>
      </w:r>
      <w:r w:rsidR="0090771F" w:rsidRPr="0090771F">
        <w:rPr>
          <w:rFonts w:eastAsia="Times New Roman" w:cs="Times New Roman"/>
          <w:color w:val="000000"/>
        </w:rPr>
        <w:t>0.05</w:t>
      </w:r>
      <w:r w:rsidR="0090771F">
        <w:rPr>
          <w:rFonts w:eastAsia="Times New Roman" w:cs="Times New Roman"/>
          <w:color w:val="000000"/>
        </w:rPr>
        <w:t xml:space="preserve">) </w:t>
      </w:r>
      <w:r w:rsidR="00416411">
        <w:rPr>
          <w:rFonts w:eastAsia="Times New Roman" w:cs="Times New Roman"/>
          <w:color w:val="000000"/>
        </w:rPr>
        <w:t xml:space="preserve">had overall </w:t>
      </w:r>
      <w:r w:rsidR="00BF311D">
        <w:rPr>
          <w:rFonts w:eastAsia="Times New Roman" w:cs="Times New Roman"/>
          <w:color w:val="000000"/>
        </w:rPr>
        <w:t>higher</w:t>
      </w:r>
      <w:r w:rsidR="00416411">
        <w:rPr>
          <w:rFonts w:eastAsia="Times New Roman" w:cs="Times New Roman"/>
          <w:color w:val="000000"/>
        </w:rPr>
        <w:t xml:space="preserve"> IR ratios</w:t>
      </w:r>
      <w:r w:rsidR="00BF311D">
        <w:rPr>
          <w:rFonts w:eastAsia="Times New Roman" w:cs="Times New Roman"/>
          <w:color w:val="000000"/>
        </w:rPr>
        <w:t xml:space="preserve"> than genes </w:t>
      </w:r>
      <w:r w:rsidR="00BF311D" w:rsidRPr="004C21B6">
        <w:rPr>
          <w:rFonts w:eastAsia="Times New Roman" w:cs="Times New Roman"/>
          <w:color w:val="000000"/>
        </w:rPr>
        <w:t xml:space="preserve">enriched in the </w:t>
      </w:r>
      <w:r w:rsidR="00552FC5" w:rsidRPr="004C21B6">
        <w:rPr>
          <w:rFonts w:eastAsia="Times New Roman" w:cs="Times New Roman"/>
          <w:color w:val="000000"/>
        </w:rPr>
        <w:t>cytoplasm</w:t>
      </w:r>
      <w:r w:rsidR="004C21B6" w:rsidRPr="004C21B6">
        <w:rPr>
          <w:rFonts w:eastAsia="Times New Roman" w:cs="Times New Roman"/>
          <w:color w:val="000000"/>
        </w:rPr>
        <w:t xml:space="preserve"> (t&gt;</w:t>
      </w:r>
      <w:r w:rsidR="004C21B6" w:rsidRPr="004C21B6">
        <w:rPr>
          <w:rFonts w:cs="Lucida Grande"/>
          <w:color w:val="000000"/>
        </w:rPr>
        <w:t>17.7</w:t>
      </w:r>
      <w:r w:rsidR="00BF311D" w:rsidRPr="004C21B6">
        <w:rPr>
          <w:rFonts w:eastAsia="Times New Roman" w:cs="Times New Roman"/>
          <w:color w:val="000000"/>
        </w:rPr>
        <w:t xml:space="preserve">, </w:t>
      </w:r>
      <w:r w:rsidR="004C21B6" w:rsidRPr="004C21B6">
        <w:rPr>
          <w:rFonts w:eastAsia="Times New Roman" w:cs="Times New Roman"/>
          <w:color w:val="000000"/>
        </w:rPr>
        <w:t>FDR</w:t>
      </w:r>
      <w:r w:rsidR="00BF311D" w:rsidRPr="004C21B6">
        <w:rPr>
          <w:rFonts w:eastAsia="Times New Roman" w:cs="Times New Roman"/>
          <w:color w:val="000000"/>
        </w:rPr>
        <w:t>&lt;</w:t>
      </w:r>
      <w:r w:rsidR="004C21B6" w:rsidRPr="004C21B6">
        <w:rPr>
          <w:rFonts w:eastAsia="Times New Roman" w:cs="Times New Roman"/>
          <w:color w:val="000000"/>
        </w:rPr>
        <w:t>1.8E-65</w:t>
      </w:r>
      <w:r w:rsidR="00BF311D" w:rsidRPr="004C21B6">
        <w:rPr>
          <w:rFonts w:eastAsia="Times New Roman" w:cs="Times New Roman"/>
          <w:color w:val="000000"/>
        </w:rPr>
        <w:t xml:space="preserve">; </w:t>
      </w:r>
      <w:r w:rsidR="00DD19FB" w:rsidRPr="004C21B6">
        <w:rPr>
          <w:rFonts w:eastAsia="Times New Roman" w:cs="Times New Roman"/>
          <w:color w:val="0000FF"/>
        </w:rPr>
        <w:t>Fig</w:t>
      </w:r>
      <w:r w:rsidR="009B71B6">
        <w:rPr>
          <w:rFonts w:eastAsia="Times New Roman" w:cs="Times New Roman"/>
          <w:color w:val="0000FF"/>
        </w:rPr>
        <w:t>.</w:t>
      </w:r>
      <w:r w:rsidR="00DD19FB" w:rsidRPr="004C21B6">
        <w:rPr>
          <w:rFonts w:eastAsia="Times New Roman" w:cs="Times New Roman"/>
          <w:color w:val="0000FF"/>
        </w:rPr>
        <w:t xml:space="preserve"> 3C</w:t>
      </w:r>
      <w:r w:rsidR="00BF311D" w:rsidRPr="004C21B6">
        <w:rPr>
          <w:rFonts w:eastAsia="Times New Roman" w:cs="Times New Roman"/>
          <w:color w:val="000000"/>
        </w:rPr>
        <w:t xml:space="preserve">). </w:t>
      </w:r>
      <w:r w:rsidR="00200925">
        <w:rPr>
          <w:rFonts w:eastAsia="Times New Roman" w:cs="Times New Roman"/>
          <w:color w:val="000000"/>
        </w:rPr>
        <w:t>Similarly,</w:t>
      </w:r>
      <w:r w:rsidR="0010518F" w:rsidRPr="004C21B6">
        <w:rPr>
          <w:rFonts w:eastAsia="Times New Roman" w:cs="Times New Roman"/>
          <w:color w:val="000000"/>
        </w:rPr>
        <w:t xml:space="preserve"> ge</w:t>
      </w:r>
      <w:r w:rsidR="0090771F" w:rsidRPr="004C21B6">
        <w:rPr>
          <w:rFonts w:eastAsia="Times New Roman" w:cs="Times New Roman"/>
          <w:color w:val="000000"/>
        </w:rPr>
        <w:t>nes contai</w:t>
      </w:r>
      <w:r w:rsidR="00911DC2">
        <w:rPr>
          <w:rFonts w:eastAsia="Times New Roman" w:cs="Times New Roman"/>
          <w:color w:val="000000"/>
        </w:rPr>
        <w:t>ning introns with greater than 10</w:t>
      </w:r>
      <w:r w:rsidR="0090771F" w:rsidRPr="004C21B6">
        <w:rPr>
          <w:rFonts w:eastAsia="Times New Roman" w:cs="Times New Roman"/>
          <w:color w:val="000000"/>
        </w:rPr>
        <w:t>% retention were</w:t>
      </w:r>
      <w:r w:rsidR="0090771F">
        <w:rPr>
          <w:rFonts w:eastAsia="Times New Roman" w:cs="Times New Roman"/>
          <w:color w:val="000000"/>
        </w:rPr>
        <w:t xml:space="preserve"> more likely to be sig</w:t>
      </w:r>
      <w:r w:rsidR="00200925">
        <w:rPr>
          <w:rFonts w:eastAsia="Times New Roman" w:cs="Times New Roman"/>
          <w:color w:val="000000"/>
        </w:rPr>
        <w:t>nificantly enriched in nuclear</w:t>
      </w:r>
      <w:r w:rsidR="0090771F">
        <w:rPr>
          <w:rFonts w:eastAsia="Times New Roman" w:cs="Times New Roman"/>
          <w:color w:val="000000"/>
        </w:rPr>
        <w:t xml:space="preserve"> than </w:t>
      </w:r>
      <w:r w:rsidR="00552FC5">
        <w:rPr>
          <w:rFonts w:eastAsia="Times New Roman" w:cs="Times New Roman"/>
          <w:color w:val="000000"/>
        </w:rPr>
        <w:t>cytoplasmic</w:t>
      </w:r>
      <w:r w:rsidR="0090771F">
        <w:rPr>
          <w:rFonts w:eastAsia="Times New Roman" w:cs="Times New Roman"/>
          <w:color w:val="000000"/>
        </w:rPr>
        <w:t xml:space="preserve"> </w:t>
      </w:r>
      <w:r w:rsidR="0090771F" w:rsidRPr="0090771F">
        <w:rPr>
          <w:rFonts w:eastAsia="Times New Roman" w:cs="Times New Roman"/>
          <w:color w:val="000000"/>
        </w:rPr>
        <w:t>RNA (FDR</w:t>
      </w:r>
      <w:r w:rsidR="0090771F" w:rsidRPr="0090771F">
        <w:rPr>
          <w:rFonts w:eastAsia="ＭＳ ゴシック"/>
          <w:color w:val="000000"/>
        </w:rPr>
        <w:t>≤</w:t>
      </w:r>
      <w:r w:rsidR="0090771F" w:rsidRPr="0090771F">
        <w:rPr>
          <w:rFonts w:eastAsia="Times New Roman" w:cs="Times New Roman"/>
          <w:color w:val="000000"/>
        </w:rPr>
        <w:t>0.0</w:t>
      </w:r>
      <w:r w:rsidR="00A733F2">
        <w:rPr>
          <w:rFonts w:eastAsia="Times New Roman" w:cs="Times New Roman"/>
          <w:color w:val="000000"/>
        </w:rPr>
        <w:t>5</w:t>
      </w:r>
      <w:r w:rsidR="0090771F">
        <w:rPr>
          <w:rFonts w:eastAsia="Times New Roman" w:cs="Times New Roman"/>
          <w:color w:val="000000"/>
        </w:rPr>
        <w:t xml:space="preserve">; </w:t>
      </w:r>
      <w:r w:rsidR="004C21B6" w:rsidRPr="004C21B6">
        <w:rPr>
          <w:rFonts w:eastAsia="Times New Roman" w:cs="Times New Roman"/>
          <w:color w:val="000000"/>
        </w:rPr>
        <w:t>OR=</w:t>
      </w:r>
      <w:r w:rsidR="004C21B6" w:rsidRPr="004C21B6">
        <w:rPr>
          <w:rFonts w:cs="Lucida Grande"/>
          <w:color w:val="000000"/>
        </w:rPr>
        <w:t>1.</w:t>
      </w:r>
      <w:r w:rsidR="000341E0">
        <w:rPr>
          <w:rFonts w:cs="Lucida Grande"/>
          <w:color w:val="000000"/>
        </w:rPr>
        <w:t>7</w:t>
      </w:r>
      <w:r w:rsidR="004C21B6" w:rsidRPr="004C21B6">
        <w:rPr>
          <w:rFonts w:eastAsia="Times New Roman" w:cs="Times New Roman"/>
          <w:color w:val="000000"/>
        </w:rPr>
        <w:t>, FDR=</w:t>
      </w:r>
      <w:r w:rsidR="000341E0" w:rsidRPr="000341E0">
        <w:rPr>
          <w:rFonts w:ascii="Lucida Grande" w:hAnsi="Lucida Grande" w:cs="Lucida Grande"/>
          <w:color w:val="000000"/>
        </w:rPr>
        <w:t xml:space="preserve"> </w:t>
      </w:r>
      <w:r w:rsidR="000341E0">
        <w:rPr>
          <w:rFonts w:cs="Lucida Grande"/>
          <w:color w:val="000000"/>
        </w:rPr>
        <w:t>1</w:t>
      </w:r>
      <w:r w:rsidR="004C21B6" w:rsidRPr="004C21B6">
        <w:rPr>
          <w:rFonts w:cs="Lucida Grande"/>
          <w:color w:val="000000"/>
        </w:rPr>
        <w:t>.</w:t>
      </w:r>
      <w:r w:rsidR="000341E0">
        <w:rPr>
          <w:rFonts w:cs="Lucida Grande"/>
          <w:color w:val="000000"/>
        </w:rPr>
        <w:t>7</w:t>
      </w:r>
      <w:r w:rsidR="004C21B6" w:rsidRPr="004C21B6">
        <w:rPr>
          <w:rFonts w:cs="Lucida Grande"/>
          <w:color w:val="000000"/>
        </w:rPr>
        <w:t>e-5</w:t>
      </w:r>
      <w:r w:rsidR="000D18C0" w:rsidRPr="004C21B6">
        <w:rPr>
          <w:rFonts w:eastAsia="Times New Roman" w:cs="Times New Roman"/>
          <w:color w:val="000000"/>
        </w:rPr>
        <w:t xml:space="preserve">; </w:t>
      </w:r>
      <w:r w:rsidR="004871C3">
        <w:rPr>
          <w:rFonts w:eastAsia="Times New Roman" w:cs="Times New Roman"/>
          <w:color w:val="0000FF"/>
        </w:rPr>
        <w:t>Fig</w:t>
      </w:r>
      <w:r w:rsidR="009B71B6">
        <w:rPr>
          <w:rFonts w:eastAsia="Times New Roman" w:cs="Times New Roman"/>
          <w:color w:val="0000FF"/>
        </w:rPr>
        <w:t>.</w:t>
      </w:r>
      <w:r w:rsidR="004871C3">
        <w:rPr>
          <w:rFonts w:eastAsia="Times New Roman" w:cs="Times New Roman"/>
          <w:color w:val="0000FF"/>
        </w:rPr>
        <w:t xml:space="preserve"> 3D</w:t>
      </w:r>
      <w:r w:rsidR="0090771F" w:rsidRPr="004C21B6">
        <w:rPr>
          <w:rFonts w:eastAsia="Times New Roman" w:cs="Times New Roman"/>
          <w:color w:val="000000"/>
        </w:rPr>
        <w:t>).</w:t>
      </w:r>
      <w:r w:rsidR="00215AB3" w:rsidRPr="004C21B6">
        <w:rPr>
          <w:rFonts w:eastAsia="Times New Roman" w:cs="Times New Roman"/>
          <w:color w:val="000000"/>
        </w:rPr>
        <w:t xml:space="preserve"> </w:t>
      </w:r>
      <w:r w:rsidR="0010518F" w:rsidRPr="004C21B6">
        <w:rPr>
          <w:rFonts w:eastAsia="Times New Roman" w:cs="Times New Roman"/>
          <w:color w:val="000000"/>
        </w:rPr>
        <w:t>In terms of developmental expression trajectories,</w:t>
      </w:r>
      <w:r w:rsidR="00EC060B">
        <w:rPr>
          <w:rFonts w:eastAsia="Times New Roman" w:cs="Times New Roman"/>
          <w:color w:val="000000"/>
        </w:rPr>
        <w:t xml:space="preserve"> </w:t>
      </w:r>
      <w:r w:rsidR="00AF474B">
        <w:rPr>
          <w:rFonts w:eastAsia="Times New Roman" w:cs="Times New Roman"/>
          <w:color w:val="000000"/>
        </w:rPr>
        <w:t xml:space="preserve">similar to </w:t>
      </w:r>
      <w:r w:rsidR="00200925">
        <w:rPr>
          <w:rFonts w:eastAsia="Times New Roman" w:cs="Times New Roman"/>
          <w:color w:val="000000"/>
        </w:rPr>
        <w:t>above</w:t>
      </w:r>
      <w:r w:rsidR="009B71B6">
        <w:rPr>
          <w:rFonts w:eastAsia="Times New Roman" w:cs="Times New Roman"/>
          <w:color w:val="000000"/>
        </w:rPr>
        <w:t xml:space="preserve">, developmental IR patterns in cytoplasmic and nuclear RNA showed opposite relationships: measured in the cytoplasm, genes </w:t>
      </w:r>
      <w:r w:rsidR="009B71B6" w:rsidRPr="009B71B6">
        <w:rPr>
          <w:rFonts w:eastAsia="Times New Roman" w:cs="Times New Roman"/>
          <w:color w:val="000000"/>
        </w:rPr>
        <w:t xml:space="preserve">with developmentally decreasing expression </w:t>
      </w:r>
      <w:r w:rsidR="00EC060B" w:rsidRPr="009B71B6">
        <w:rPr>
          <w:rFonts w:eastAsia="Times New Roman" w:cs="Times New Roman"/>
          <w:color w:val="000000"/>
        </w:rPr>
        <w:t>(FDR</w:t>
      </w:r>
      <w:r w:rsidR="00EC060B" w:rsidRPr="009B71B6">
        <w:rPr>
          <w:rFonts w:eastAsia="ＭＳ ゴシック"/>
          <w:color w:val="000000"/>
        </w:rPr>
        <w:t>≤</w:t>
      </w:r>
      <w:r w:rsidR="00EC060B" w:rsidRPr="009B71B6">
        <w:rPr>
          <w:rFonts w:eastAsia="Times New Roman" w:cs="Times New Roman"/>
          <w:color w:val="000000"/>
        </w:rPr>
        <w:t>0.05) had over</w:t>
      </w:r>
      <w:r w:rsidR="009B71B6" w:rsidRPr="009B71B6">
        <w:rPr>
          <w:rFonts w:eastAsia="Times New Roman" w:cs="Times New Roman"/>
          <w:color w:val="000000"/>
        </w:rPr>
        <w:t xml:space="preserve">all higher IR ratios </w:t>
      </w:r>
      <w:r w:rsidR="00EC060B" w:rsidRPr="009B71B6">
        <w:rPr>
          <w:rFonts w:eastAsia="Times New Roman" w:cs="Times New Roman"/>
          <w:color w:val="000000"/>
        </w:rPr>
        <w:t>(t</w:t>
      </w:r>
      <w:r w:rsidR="009B71B6" w:rsidRPr="009B71B6">
        <w:rPr>
          <w:rFonts w:eastAsia="Times New Roman" w:cs="Times New Roman"/>
          <w:color w:val="000000"/>
        </w:rPr>
        <w:t>=</w:t>
      </w:r>
      <w:r w:rsidR="009B71B6" w:rsidRPr="009B71B6">
        <w:rPr>
          <w:rFonts w:cs="Lucida Grande"/>
          <w:color w:val="000000"/>
        </w:rPr>
        <w:t>7.63</w:t>
      </w:r>
      <w:r w:rsidR="00EC060B" w:rsidRPr="009B71B6">
        <w:rPr>
          <w:rFonts w:eastAsia="Times New Roman" w:cs="Times New Roman"/>
          <w:color w:val="000000"/>
        </w:rPr>
        <w:t>, FDR&lt;</w:t>
      </w:r>
      <w:r w:rsidR="009B71B6" w:rsidRPr="009B71B6">
        <w:rPr>
          <w:rFonts w:cs="Lucida Grande"/>
          <w:color w:val="000000"/>
        </w:rPr>
        <w:t>3.3e-14</w:t>
      </w:r>
      <w:r w:rsidR="00EC060B" w:rsidRPr="009B71B6">
        <w:rPr>
          <w:rFonts w:eastAsia="Times New Roman" w:cs="Times New Roman"/>
          <w:color w:val="000000"/>
        </w:rPr>
        <w:t>)</w:t>
      </w:r>
      <w:r w:rsidR="009B71B6" w:rsidRPr="009B71B6">
        <w:rPr>
          <w:rFonts w:eastAsia="Times New Roman" w:cs="Times New Roman"/>
          <w:color w:val="000000"/>
        </w:rPr>
        <w:t>, while in the nucleus, genes with increasing expression (FDR</w:t>
      </w:r>
      <w:r w:rsidR="009B71B6" w:rsidRPr="009B71B6">
        <w:rPr>
          <w:rFonts w:eastAsia="ＭＳ ゴシック"/>
          <w:color w:val="000000"/>
        </w:rPr>
        <w:t>≤</w:t>
      </w:r>
      <w:r w:rsidR="009B71B6" w:rsidRPr="009B71B6">
        <w:rPr>
          <w:rFonts w:eastAsia="Times New Roman" w:cs="Times New Roman"/>
          <w:color w:val="000000"/>
        </w:rPr>
        <w:t>0.05) had overall higher IR ratios (t=</w:t>
      </w:r>
      <w:r w:rsidR="009B71B6" w:rsidRPr="009B71B6">
        <w:rPr>
          <w:rFonts w:cs="Lucida Grande"/>
          <w:color w:val="000000"/>
        </w:rPr>
        <w:t xml:space="preserve"> -10.5</w:t>
      </w:r>
      <w:r w:rsidR="009B71B6" w:rsidRPr="009B71B6">
        <w:rPr>
          <w:rFonts w:eastAsia="Times New Roman" w:cs="Times New Roman"/>
          <w:color w:val="000000"/>
        </w:rPr>
        <w:t>, FDR&lt;</w:t>
      </w:r>
      <w:r w:rsidR="009B71B6" w:rsidRPr="009B71B6">
        <w:rPr>
          <w:rFonts w:cs="Lucida Grande"/>
          <w:color w:val="000000"/>
        </w:rPr>
        <w:t>3.4e-25</w:t>
      </w:r>
      <w:r w:rsidR="009B71B6" w:rsidRPr="009B71B6">
        <w:rPr>
          <w:rFonts w:eastAsia="Times New Roman" w:cs="Times New Roman"/>
          <w:color w:val="000000"/>
        </w:rPr>
        <w:t xml:space="preserve">; </w:t>
      </w:r>
      <w:r w:rsidR="009B71B6" w:rsidRPr="009B71B6">
        <w:rPr>
          <w:rFonts w:eastAsia="Times New Roman" w:cs="Times New Roman"/>
          <w:color w:val="0000FF"/>
        </w:rPr>
        <w:t>Fig</w:t>
      </w:r>
      <w:r w:rsidR="002827A3">
        <w:rPr>
          <w:rFonts w:eastAsia="Times New Roman" w:cs="Times New Roman"/>
          <w:color w:val="0000FF"/>
        </w:rPr>
        <w:t>.</w:t>
      </w:r>
      <w:r w:rsidR="009B71B6" w:rsidRPr="009B71B6">
        <w:rPr>
          <w:rFonts w:eastAsia="Times New Roman" w:cs="Times New Roman"/>
          <w:color w:val="0000FF"/>
        </w:rPr>
        <w:t xml:space="preserve"> </w:t>
      </w:r>
      <w:r w:rsidR="008B210D">
        <w:rPr>
          <w:rFonts w:eastAsia="Times New Roman" w:cs="Times New Roman"/>
          <w:color w:val="0000FF"/>
        </w:rPr>
        <w:t>S5B</w:t>
      </w:r>
      <w:r w:rsidR="009B71B6" w:rsidRPr="009B71B6">
        <w:rPr>
          <w:rFonts w:eastAsia="Times New Roman" w:cs="Times New Roman"/>
          <w:color w:val="000000"/>
        </w:rPr>
        <w:t>)</w:t>
      </w:r>
      <w:r w:rsidR="00EC060B" w:rsidRPr="009B71B6">
        <w:rPr>
          <w:rFonts w:eastAsia="Times New Roman" w:cs="Times New Roman"/>
          <w:color w:val="000000"/>
        </w:rPr>
        <w:t xml:space="preserve">. </w:t>
      </w:r>
      <w:r w:rsidR="00C46429">
        <w:rPr>
          <w:rFonts w:eastAsia="Times New Roman" w:cs="Times New Roman"/>
          <w:color w:val="000000"/>
        </w:rPr>
        <w:t xml:space="preserve">Likewise, </w:t>
      </w:r>
      <w:r w:rsidR="00EC060B" w:rsidRPr="009B71B6">
        <w:rPr>
          <w:rFonts w:eastAsia="Times New Roman" w:cs="Times New Roman"/>
          <w:color w:val="000000"/>
        </w:rPr>
        <w:t xml:space="preserve">genes containing </w:t>
      </w:r>
      <w:r w:rsidR="00EC060B">
        <w:rPr>
          <w:rFonts w:eastAsia="Times New Roman" w:cs="Times New Roman"/>
          <w:color w:val="000000"/>
        </w:rPr>
        <w:t>introns with greater than 10</w:t>
      </w:r>
      <w:r w:rsidR="00EC060B" w:rsidRPr="004C21B6">
        <w:rPr>
          <w:rFonts w:eastAsia="Times New Roman" w:cs="Times New Roman"/>
          <w:color w:val="000000"/>
        </w:rPr>
        <w:t>% retention were</w:t>
      </w:r>
      <w:r w:rsidR="00EC060B">
        <w:rPr>
          <w:rFonts w:eastAsia="Times New Roman" w:cs="Times New Roman"/>
          <w:color w:val="000000"/>
        </w:rPr>
        <w:t xml:space="preserve"> more likely to be significantly enriched in </w:t>
      </w:r>
      <w:r w:rsidR="00C46429">
        <w:rPr>
          <w:rFonts w:eastAsia="Times New Roman" w:cs="Times New Roman"/>
          <w:color w:val="000000"/>
        </w:rPr>
        <w:t xml:space="preserve">adult than prenatal when measured in nuclear </w:t>
      </w:r>
      <w:r w:rsidR="00EC060B">
        <w:rPr>
          <w:rFonts w:eastAsia="Times New Roman" w:cs="Times New Roman"/>
          <w:color w:val="000000"/>
        </w:rPr>
        <w:t xml:space="preserve">RNA </w:t>
      </w:r>
      <w:r w:rsidR="00EC060B" w:rsidRPr="0090771F">
        <w:rPr>
          <w:rFonts w:eastAsia="Times New Roman" w:cs="Times New Roman"/>
          <w:color w:val="000000"/>
        </w:rPr>
        <w:t>(FDR</w:t>
      </w:r>
      <w:r w:rsidR="00EC060B" w:rsidRPr="0090771F">
        <w:rPr>
          <w:rFonts w:eastAsia="ＭＳ ゴシック"/>
          <w:color w:val="000000"/>
        </w:rPr>
        <w:t>≤</w:t>
      </w:r>
      <w:r w:rsidR="00EC060B" w:rsidRPr="0090771F">
        <w:rPr>
          <w:rFonts w:eastAsia="Times New Roman" w:cs="Times New Roman"/>
          <w:color w:val="000000"/>
        </w:rPr>
        <w:t>0.0</w:t>
      </w:r>
      <w:r w:rsidR="00EC060B">
        <w:rPr>
          <w:rFonts w:eastAsia="Times New Roman" w:cs="Times New Roman"/>
          <w:color w:val="000000"/>
        </w:rPr>
        <w:t>5</w:t>
      </w:r>
      <w:r w:rsidR="00EC060B" w:rsidRPr="00C46429">
        <w:rPr>
          <w:rFonts w:eastAsia="Times New Roman" w:cs="Times New Roman"/>
          <w:color w:val="000000"/>
        </w:rPr>
        <w:t>; OR=</w:t>
      </w:r>
      <w:r w:rsidR="00EC060B" w:rsidRPr="00C46429">
        <w:rPr>
          <w:rFonts w:cs="Lucida Grande"/>
          <w:color w:val="000000"/>
        </w:rPr>
        <w:t>1.</w:t>
      </w:r>
      <w:r w:rsidR="00C46429" w:rsidRPr="00C46429">
        <w:rPr>
          <w:rFonts w:cs="Lucida Grande"/>
          <w:color w:val="000000"/>
        </w:rPr>
        <w:t>4</w:t>
      </w:r>
      <w:r w:rsidR="00EC060B" w:rsidRPr="00C46429">
        <w:rPr>
          <w:rFonts w:eastAsia="Times New Roman" w:cs="Times New Roman"/>
          <w:color w:val="000000"/>
        </w:rPr>
        <w:t>, FDR=</w:t>
      </w:r>
      <w:r w:rsidR="00EC060B" w:rsidRPr="00C46429">
        <w:rPr>
          <w:rFonts w:cs="Lucida Grande"/>
          <w:color w:val="000000"/>
        </w:rPr>
        <w:t xml:space="preserve"> </w:t>
      </w:r>
      <w:r w:rsidR="00C46429" w:rsidRPr="00C46429">
        <w:rPr>
          <w:rFonts w:cs="Lucida Grande"/>
          <w:color w:val="000000"/>
        </w:rPr>
        <w:t>2.1</w:t>
      </w:r>
      <w:r w:rsidR="00EC060B" w:rsidRPr="00C46429">
        <w:rPr>
          <w:rFonts w:cs="Lucida Grande"/>
          <w:color w:val="000000"/>
        </w:rPr>
        <w:t>e-</w:t>
      </w:r>
      <w:r w:rsidR="00C46429" w:rsidRPr="00C46429">
        <w:rPr>
          <w:rFonts w:cs="Lucida Grande"/>
          <w:color w:val="000000"/>
        </w:rPr>
        <w:t>7</w:t>
      </w:r>
      <w:r w:rsidR="00EC060B" w:rsidRPr="00C46429">
        <w:rPr>
          <w:rFonts w:eastAsia="Times New Roman" w:cs="Times New Roman"/>
          <w:color w:val="000000"/>
        </w:rPr>
        <w:t>)</w:t>
      </w:r>
      <w:r w:rsidR="00C46429" w:rsidRPr="00C46429">
        <w:rPr>
          <w:rFonts w:eastAsia="Times New Roman" w:cs="Times New Roman"/>
          <w:color w:val="000000"/>
        </w:rPr>
        <w:t>, but depleted in adult</w:t>
      </w:r>
      <w:r w:rsidR="00C46429">
        <w:rPr>
          <w:rFonts w:eastAsia="Times New Roman" w:cs="Times New Roman"/>
          <w:color w:val="000000"/>
        </w:rPr>
        <w:t xml:space="preserve"> when </w:t>
      </w:r>
      <w:r w:rsidR="00C46429" w:rsidRPr="00695EF8">
        <w:rPr>
          <w:rFonts w:eastAsia="Times New Roman" w:cs="Times New Roman"/>
          <w:color w:val="000000"/>
        </w:rPr>
        <w:t>measured in cytoplasmic RNA (FDR</w:t>
      </w:r>
      <w:r w:rsidR="00C46429" w:rsidRPr="00695EF8">
        <w:rPr>
          <w:rFonts w:eastAsia="ＭＳ ゴシック"/>
          <w:color w:val="000000"/>
        </w:rPr>
        <w:t>≤</w:t>
      </w:r>
      <w:r w:rsidR="00C46429" w:rsidRPr="00695EF8">
        <w:rPr>
          <w:rFonts w:eastAsia="Times New Roman" w:cs="Times New Roman"/>
          <w:color w:val="000000"/>
        </w:rPr>
        <w:t>0.05; OR=</w:t>
      </w:r>
      <w:r w:rsidR="00C46429" w:rsidRPr="00695EF8">
        <w:rPr>
          <w:rFonts w:cs="Lucida Grande"/>
          <w:color w:val="000000"/>
        </w:rPr>
        <w:t>1.4</w:t>
      </w:r>
      <w:r w:rsidR="00C46429" w:rsidRPr="00695EF8">
        <w:rPr>
          <w:rFonts w:eastAsia="Times New Roman" w:cs="Times New Roman"/>
          <w:color w:val="000000"/>
        </w:rPr>
        <w:t>, FDR=</w:t>
      </w:r>
      <w:r w:rsidR="00C46429" w:rsidRPr="00695EF8">
        <w:rPr>
          <w:rFonts w:cs="Lucida Grande"/>
          <w:color w:val="000000"/>
        </w:rPr>
        <w:t xml:space="preserve"> 2.1e-7</w:t>
      </w:r>
      <w:r w:rsidR="00C46429" w:rsidRPr="00695EF8">
        <w:rPr>
          <w:rFonts w:eastAsia="Times New Roman" w:cs="Times New Roman"/>
          <w:color w:val="000000"/>
        </w:rPr>
        <w:t xml:space="preserve">; </w:t>
      </w:r>
      <w:r w:rsidR="008B210D">
        <w:rPr>
          <w:rFonts w:eastAsia="Times New Roman" w:cs="Times New Roman"/>
          <w:color w:val="0000FF"/>
        </w:rPr>
        <w:t>Fig. S5C</w:t>
      </w:r>
      <w:r w:rsidR="00C46429" w:rsidRPr="00695EF8">
        <w:rPr>
          <w:rFonts w:eastAsia="Times New Roman" w:cs="Times New Roman"/>
          <w:color w:val="000000"/>
        </w:rPr>
        <w:t>)</w:t>
      </w:r>
      <w:r w:rsidR="00EC060B" w:rsidRPr="00695EF8">
        <w:rPr>
          <w:rFonts w:eastAsia="Times New Roman" w:cs="Times New Roman"/>
          <w:color w:val="000000"/>
        </w:rPr>
        <w:t>.</w:t>
      </w:r>
    </w:p>
    <w:p w14:paraId="27E7EB24" w14:textId="5357553C" w:rsidR="00EA35C2" w:rsidRDefault="006A18D8" w:rsidP="00EA35C2">
      <w:pPr>
        <w:ind w:firstLine="720"/>
        <w:rPr>
          <w:rFonts w:eastAsia="Times New Roman" w:cs="Times New Roman"/>
          <w:color w:val="000000"/>
        </w:rPr>
      </w:pPr>
      <w:r w:rsidRPr="00695EF8">
        <w:t>We then measured differential retention of individual</w:t>
      </w:r>
      <w:r>
        <w:t xml:space="preserve"> introns using </w:t>
      </w:r>
      <w:r w:rsidRPr="005D29BA">
        <w:t xml:space="preserve">the Audic and Claverie </w:t>
      </w:r>
      <w:r>
        <w:t xml:space="preserve">test and identified </w:t>
      </w:r>
      <w:r w:rsidRPr="00E647DC">
        <w:t>35</w:t>
      </w:r>
      <w:r>
        <w:t xml:space="preserve"> </w:t>
      </w:r>
      <w:r w:rsidR="007E4A6A">
        <w:t xml:space="preserve">significantly differentially retained </w:t>
      </w:r>
      <w:r>
        <w:t>introns</w:t>
      </w:r>
      <w:r w:rsidR="007E4A6A">
        <w:t xml:space="preserve"> (dIRs)</w:t>
      </w:r>
      <w:r>
        <w:t xml:space="preserve"> by fraction in adult and </w:t>
      </w:r>
      <w:r w:rsidRPr="00E647DC">
        <w:t>6</w:t>
      </w:r>
      <w:r w:rsidR="00492A07">
        <w:t xml:space="preserve"> in prenatal cortex</w:t>
      </w:r>
      <w:r w:rsidR="00492A07">
        <w:rPr>
          <w:rFonts w:eastAsia="Times New Roman" w:cs="Times New Roman"/>
          <w:color w:val="000000"/>
        </w:rPr>
        <w:t>; a</w:t>
      </w:r>
      <w:r>
        <w:t xml:space="preserve">cross developmental stages, we identified </w:t>
      </w:r>
      <w:r w:rsidRPr="00E647DC">
        <w:t>10</w:t>
      </w:r>
      <w:r>
        <w:t xml:space="preserve"> </w:t>
      </w:r>
      <w:r w:rsidR="007E4A6A">
        <w:t>dIRs</w:t>
      </w:r>
      <w:r>
        <w:t xml:space="preserve"> in cytoplasmic RNA and </w:t>
      </w:r>
      <w:r w:rsidRPr="00E647DC">
        <w:t>21</w:t>
      </w:r>
      <w:r>
        <w:t xml:space="preserve"> in nuclear RNA (</w:t>
      </w:r>
      <w:r w:rsidRPr="002504EC">
        <w:rPr>
          <w:rFonts w:eastAsia="Times New Roman" w:cs="Times New Roman"/>
          <w:color w:val="000000"/>
        </w:rPr>
        <w:t>FDR</w:t>
      </w:r>
      <w:r w:rsidRPr="002504EC">
        <w:rPr>
          <w:rFonts w:eastAsia="ＭＳ ゴシック"/>
          <w:color w:val="000000"/>
        </w:rPr>
        <w:t>≤</w:t>
      </w:r>
      <w:r w:rsidRPr="002504EC">
        <w:rPr>
          <w:rFonts w:eastAsia="Times New Roman" w:cs="Times New Roman"/>
          <w:color w:val="000000"/>
        </w:rPr>
        <w:t>0.05</w:t>
      </w:r>
      <w:r w:rsidR="00492A07">
        <w:rPr>
          <w:rFonts w:eastAsia="Times New Roman" w:cs="Times New Roman"/>
          <w:color w:val="000000"/>
        </w:rPr>
        <w:t xml:space="preserve">, </w:t>
      </w:r>
      <w:r w:rsidR="00492A07">
        <w:rPr>
          <w:rFonts w:eastAsia="Times New Roman" w:cs="Times New Roman"/>
          <w:color w:val="0000FF"/>
        </w:rPr>
        <w:t>Fig. 3E</w:t>
      </w:r>
      <w:r w:rsidRPr="002504EC">
        <w:rPr>
          <w:rFonts w:eastAsia="Times New Roman" w:cs="Times New Roman"/>
          <w:color w:val="000000"/>
        </w:rPr>
        <w:t>)</w:t>
      </w:r>
      <w:r>
        <w:t xml:space="preserve">. </w:t>
      </w:r>
      <w:r w:rsidR="007E4A6A">
        <w:t>dIRs</w:t>
      </w:r>
      <w:r w:rsidRPr="00695EF8">
        <w:t xml:space="preserve"> </w:t>
      </w:r>
      <w:r w:rsidR="00DA0F43">
        <w:t>tended to be single rather than clustered within a gene (</w:t>
      </w:r>
      <w:r w:rsidR="00DA0F43" w:rsidRPr="002504EC">
        <w:rPr>
          <w:rFonts w:eastAsia="Times New Roman" w:cs="Times New Roman"/>
          <w:color w:val="000000"/>
        </w:rPr>
        <w:t>90.4%</w:t>
      </w:r>
      <w:r w:rsidR="00DA0F43">
        <w:t xml:space="preserve">), and </w:t>
      </w:r>
      <w:r w:rsidR="00CE088C" w:rsidRPr="002504EC">
        <w:rPr>
          <w:rFonts w:eastAsia="Times New Roman" w:cs="Times New Roman"/>
          <w:color w:val="000000"/>
        </w:rPr>
        <w:t>were significantly shorter than the pool of total introns tested (t&lt;-32.8, FDR&lt;2.2e-25)</w:t>
      </w:r>
      <w:r w:rsidR="00DA0F43" w:rsidRPr="002504EC">
        <w:rPr>
          <w:rFonts w:eastAsia="Times New Roman" w:cs="Times New Roman"/>
          <w:color w:val="000000"/>
        </w:rPr>
        <w:t>.</w:t>
      </w:r>
      <w:r w:rsidR="002504EC" w:rsidRPr="002504EC">
        <w:rPr>
          <w:rFonts w:eastAsia="Times New Roman" w:cs="Times New Roman"/>
          <w:color w:val="000000"/>
        </w:rPr>
        <w:t xml:space="preserve"> </w:t>
      </w:r>
      <w:r w:rsidR="007E4A6A">
        <w:rPr>
          <w:rFonts w:eastAsia="Times New Roman" w:cs="Times New Roman"/>
          <w:color w:val="000000"/>
        </w:rPr>
        <w:t>dIRs</w:t>
      </w:r>
      <w:r w:rsidR="002504EC" w:rsidRPr="002504EC">
        <w:rPr>
          <w:rFonts w:eastAsia="Times New Roman" w:cs="Times New Roman"/>
          <w:color w:val="000000"/>
        </w:rPr>
        <w:t xml:space="preserve"> </w:t>
      </w:r>
      <w:r w:rsidR="006B4AED">
        <w:rPr>
          <w:rFonts w:eastAsia="Times New Roman" w:cs="Times New Roman"/>
          <w:color w:val="000000"/>
        </w:rPr>
        <w:t>more</w:t>
      </w:r>
      <w:r w:rsidR="002504EC" w:rsidRPr="002504EC">
        <w:rPr>
          <w:rFonts w:eastAsia="Times New Roman" w:cs="Times New Roman"/>
          <w:color w:val="000000"/>
        </w:rPr>
        <w:t xml:space="preserve"> </w:t>
      </w:r>
      <w:r w:rsidR="008B210D">
        <w:rPr>
          <w:rFonts w:eastAsia="Times New Roman" w:cs="Times New Roman"/>
          <w:color w:val="000000"/>
        </w:rPr>
        <w:t>retained in the nuclear compartment we</w:t>
      </w:r>
      <w:r w:rsidR="002504EC" w:rsidRPr="002504EC">
        <w:rPr>
          <w:rFonts w:eastAsia="Times New Roman" w:cs="Times New Roman"/>
          <w:color w:val="000000"/>
        </w:rPr>
        <w:t>re less conserved than the pool of total introns tested (t=-3.4, FDR=6</w:t>
      </w:r>
      <w:r w:rsidR="001D0A8B">
        <w:rPr>
          <w:rFonts w:eastAsia="Times New Roman" w:cs="Times New Roman"/>
          <w:color w:val="000000"/>
        </w:rPr>
        <w:t xml:space="preserve">.6e-3) and </w:t>
      </w:r>
      <w:r w:rsidR="009E7736">
        <w:rPr>
          <w:rFonts w:eastAsia="Times New Roman" w:cs="Times New Roman"/>
          <w:color w:val="000000"/>
        </w:rPr>
        <w:t>less likely to</w:t>
      </w:r>
      <w:r w:rsidR="002504EC">
        <w:rPr>
          <w:rFonts w:eastAsia="Times New Roman" w:cs="Times New Roman"/>
          <w:color w:val="000000"/>
        </w:rPr>
        <w:t xml:space="preserve"> contain repetitive elements</w:t>
      </w:r>
      <w:r w:rsidR="002504EC" w:rsidRPr="002504EC">
        <w:rPr>
          <w:rFonts w:eastAsia="Times New Roman" w:cs="Times New Roman"/>
          <w:color w:val="000000"/>
        </w:rPr>
        <w:t xml:space="preserve"> (OR=0.034, FDR=1.04e-15)</w:t>
      </w:r>
      <w:r w:rsidR="002504EC">
        <w:rPr>
          <w:rFonts w:eastAsia="Times New Roman" w:cs="Times New Roman"/>
          <w:color w:val="000000"/>
        </w:rPr>
        <w:t>.</w:t>
      </w:r>
      <w:r w:rsidR="002504EC" w:rsidRPr="002504EC">
        <w:rPr>
          <w:rFonts w:eastAsia="Times New Roman" w:cs="Times New Roman"/>
          <w:color w:val="000000"/>
        </w:rPr>
        <w:t xml:space="preserve"> Repeats </w:t>
      </w:r>
      <w:r w:rsidR="001D0A8B">
        <w:rPr>
          <w:rFonts w:eastAsia="Times New Roman" w:cs="Times New Roman"/>
          <w:color w:val="000000"/>
        </w:rPr>
        <w:t>we</w:t>
      </w:r>
      <w:r w:rsidR="002504EC" w:rsidRPr="002504EC">
        <w:rPr>
          <w:rFonts w:eastAsia="Times New Roman" w:cs="Times New Roman"/>
          <w:color w:val="000000"/>
        </w:rPr>
        <w:t xml:space="preserve">re </w:t>
      </w:r>
      <w:r w:rsidR="00434C83">
        <w:rPr>
          <w:rFonts w:eastAsia="Times New Roman" w:cs="Times New Roman"/>
          <w:color w:val="000000"/>
        </w:rPr>
        <w:t xml:space="preserve">also </w:t>
      </w:r>
      <w:r w:rsidR="002504EC" w:rsidRPr="002504EC">
        <w:rPr>
          <w:rFonts w:eastAsia="Times New Roman" w:cs="Times New Roman"/>
          <w:color w:val="000000"/>
        </w:rPr>
        <w:t xml:space="preserve">depleted in </w:t>
      </w:r>
      <w:r w:rsidR="007E4A6A">
        <w:rPr>
          <w:rFonts w:eastAsia="Times New Roman" w:cs="Times New Roman"/>
          <w:color w:val="000000"/>
        </w:rPr>
        <w:t>dIRs</w:t>
      </w:r>
      <w:r w:rsidR="002504EC" w:rsidRPr="002504EC">
        <w:rPr>
          <w:rFonts w:eastAsia="Times New Roman" w:cs="Times New Roman"/>
          <w:color w:val="000000"/>
        </w:rPr>
        <w:t xml:space="preserve"> that </w:t>
      </w:r>
      <w:r w:rsidR="00434C83">
        <w:rPr>
          <w:rFonts w:eastAsia="Times New Roman" w:cs="Times New Roman"/>
          <w:color w:val="000000"/>
        </w:rPr>
        <w:t>we</w:t>
      </w:r>
      <w:r w:rsidR="002504EC" w:rsidRPr="002504EC">
        <w:rPr>
          <w:rFonts w:eastAsia="Times New Roman" w:cs="Times New Roman"/>
          <w:color w:val="000000"/>
        </w:rPr>
        <w:t xml:space="preserve">re </w:t>
      </w:r>
      <w:r w:rsidR="005125E4">
        <w:rPr>
          <w:rFonts w:eastAsia="Times New Roman" w:cs="Times New Roman"/>
          <w:color w:val="000000"/>
        </w:rPr>
        <w:t xml:space="preserve">more retained during prenatal </w:t>
      </w:r>
      <w:r w:rsidR="002504EC" w:rsidRPr="002504EC">
        <w:rPr>
          <w:rFonts w:eastAsia="Times New Roman" w:cs="Times New Roman"/>
          <w:color w:val="000000"/>
        </w:rPr>
        <w:t>de</w:t>
      </w:r>
      <w:r w:rsidR="005125E4">
        <w:rPr>
          <w:rFonts w:eastAsia="Times New Roman" w:cs="Times New Roman"/>
          <w:color w:val="000000"/>
        </w:rPr>
        <w:t>velopment than during adulthood</w:t>
      </w:r>
      <w:r w:rsidR="002504EC" w:rsidRPr="002504EC">
        <w:rPr>
          <w:rFonts w:eastAsia="Times New Roman" w:cs="Times New Roman"/>
          <w:color w:val="000000"/>
        </w:rPr>
        <w:t xml:space="preserve"> (OR=0.11, FDR=5.0e-06).</w:t>
      </w:r>
      <w:r w:rsidR="00E56E55">
        <w:rPr>
          <w:rFonts w:eastAsia="Times New Roman" w:cs="Times New Roman"/>
          <w:color w:val="000000"/>
        </w:rPr>
        <w:t xml:space="preserve"> </w:t>
      </w:r>
      <w:r w:rsidR="009E7736">
        <w:rPr>
          <w:rFonts w:eastAsia="Times New Roman" w:cs="Times New Roman"/>
          <w:color w:val="000000"/>
        </w:rPr>
        <w:t xml:space="preserve">Locations of </w:t>
      </w:r>
      <w:r w:rsidR="007E4A6A">
        <w:rPr>
          <w:rFonts w:eastAsia="Times New Roman" w:cs="Times New Roman"/>
          <w:color w:val="000000"/>
        </w:rPr>
        <w:t>dIRs</w:t>
      </w:r>
      <w:r w:rsidR="00E56E55">
        <w:rPr>
          <w:rFonts w:eastAsia="Times New Roman" w:cs="Times New Roman"/>
          <w:color w:val="000000"/>
        </w:rPr>
        <w:t xml:space="preserve"> by fraction </w:t>
      </w:r>
      <w:r w:rsidR="009E7736">
        <w:rPr>
          <w:rFonts w:eastAsia="Times New Roman" w:cs="Times New Roman"/>
          <w:color w:val="000000"/>
        </w:rPr>
        <w:t>across the length of the gene we</w:t>
      </w:r>
      <w:r w:rsidR="00E56E55">
        <w:rPr>
          <w:rFonts w:eastAsia="Times New Roman" w:cs="Times New Roman"/>
          <w:color w:val="000000"/>
        </w:rPr>
        <w:t xml:space="preserve">re bimodally distributed, while </w:t>
      </w:r>
      <w:r w:rsidR="007E4A6A">
        <w:rPr>
          <w:rFonts w:eastAsia="Times New Roman" w:cs="Times New Roman"/>
          <w:color w:val="000000"/>
        </w:rPr>
        <w:t>dIRs</w:t>
      </w:r>
      <w:r w:rsidR="000D5040">
        <w:rPr>
          <w:rFonts w:eastAsia="Times New Roman" w:cs="Times New Roman"/>
          <w:color w:val="000000"/>
        </w:rPr>
        <w:t xml:space="preserve"> </w:t>
      </w:r>
      <w:r w:rsidR="009E7736">
        <w:rPr>
          <w:rFonts w:eastAsia="Times New Roman" w:cs="Times New Roman"/>
          <w:color w:val="000000"/>
        </w:rPr>
        <w:t>more</w:t>
      </w:r>
      <w:r w:rsidR="000D5040">
        <w:rPr>
          <w:rFonts w:eastAsia="Times New Roman" w:cs="Times New Roman"/>
          <w:color w:val="000000"/>
        </w:rPr>
        <w:t xml:space="preserve"> </w:t>
      </w:r>
      <w:r w:rsidR="00E56E55">
        <w:rPr>
          <w:rFonts w:eastAsia="Times New Roman" w:cs="Times New Roman"/>
          <w:color w:val="000000"/>
        </w:rPr>
        <w:t>retained</w:t>
      </w:r>
      <w:r w:rsidR="000D5040">
        <w:rPr>
          <w:rFonts w:eastAsia="Times New Roman" w:cs="Times New Roman"/>
          <w:color w:val="000000"/>
        </w:rPr>
        <w:t xml:space="preserve"> in adult than prenatal cortex </w:t>
      </w:r>
      <w:r w:rsidR="00083555">
        <w:rPr>
          <w:rFonts w:eastAsia="Times New Roman" w:cs="Times New Roman"/>
          <w:color w:val="000000"/>
        </w:rPr>
        <w:t>were</w:t>
      </w:r>
      <w:r w:rsidR="000D5040">
        <w:rPr>
          <w:rFonts w:eastAsia="Times New Roman" w:cs="Times New Roman"/>
          <w:color w:val="000000"/>
        </w:rPr>
        <w:t xml:space="preserve"> significantly closer to the 5’ end of the transcript (t=</w:t>
      </w:r>
      <w:r w:rsidR="000D5040" w:rsidRPr="003A5B7F">
        <w:rPr>
          <w:rFonts w:eastAsia="Times New Roman" w:cs="Times New Roman"/>
          <w:color w:val="000000"/>
        </w:rPr>
        <w:t>5.06</w:t>
      </w:r>
      <w:r w:rsidR="000D5040">
        <w:rPr>
          <w:rFonts w:eastAsia="Times New Roman" w:cs="Times New Roman"/>
          <w:color w:val="000000"/>
        </w:rPr>
        <w:t>, FDR=</w:t>
      </w:r>
      <w:r w:rsidR="000D5040" w:rsidRPr="003A5B7F">
        <w:rPr>
          <w:rFonts w:eastAsia="Times New Roman" w:cs="Times New Roman"/>
          <w:color w:val="000000"/>
        </w:rPr>
        <w:t>1.5e-05</w:t>
      </w:r>
      <w:r w:rsidR="00647031">
        <w:rPr>
          <w:rFonts w:eastAsia="Times New Roman" w:cs="Times New Roman"/>
          <w:color w:val="000000"/>
        </w:rPr>
        <w:t xml:space="preserve">, </w:t>
      </w:r>
      <w:r w:rsidR="00647031" w:rsidRPr="00E56E55">
        <w:rPr>
          <w:rFonts w:eastAsia="Times New Roman" w:cs="Times New Roman"/>
          <w:color w:val="0000FF"/>
        </w:rPr>
        <w:t>Fig. S5D</w:t>
      </w:r>
      <w:r w:rsidR="000D5040">
        <w:rPr>
          <w:rFonts w:eastAsia="Times New Roman" w:cs="Times New Roman"/>
          <w:color w:val="000000"/>
        </w:rPr>
        <w:t>)</w:t>
      </w:r>
      <w:r w:rsidR="00E56E55">
        <w:rPr>
          <w:rFonts w:eastAsia="Times New Roman" w:cs="Times New Roman"/>
          <w:color w:val="000000"/>
        </w:rPr>
        <w:t>.</w:t>
      </w:r>
    </w:p>
    <w:p w14:paraId="48C67302" w14:textId="7CBD9032" w:rsidR="00FF0FFB" w:rsidRPr="00B84D24" w:rsidRDefault="00396560" w:rsidP="00EA35C2">
      <w:pPr>
        <w:ind w:firstLine="720"/>
        <w:rPr>
          <w:rFonts w:eastAsia="Times New Roman" w:cs="Times New Roman"/>
          <w:color w:val="000000"/>
        </w:rPr>
      </w:pPr>
      <w:r>
        <w:t xml:space="preserve">Examining the expression patterns of genes including </w:t>
      </w:r>
      <w:r w:rsidR="007E4A6A">
        <w:t>dIRs</w:t>
      </w:r>
      <w:r>
        <w:t xml:space="preserve"> provided insight into the relationship between fraction localization and cortical development.</w:t>
      </w:r>
      <w:r w:rsidR="002504EC">
        <w:t xml:space="preserve"> </w:t>
      </w:r>
      <w:r w:rsidR="002E29C6">
        <w:t xml:space="preserve">Namely, genes including </w:t>
      </w:r>
      <w:r w:rsidR="007E4A6A">
        <w:t>dIRs</w:t>
      </w:r>
      <w:r w:rsidR="002E29C6">
        <w:t xml:space="preserve"> by fraction </w:t>
      </w:r>
      <w:r w:rsidR="007E4A6A">
        <w:t>we</w:t>
      </w:r>
      <w:r w:rsidR="002E29C6">
        <w:t xml:space="preserve">re more likely </w:t>
      </w:r>
      <w:r w:rsidR="009E7736">
        <w:t xml:space="preserve">also </w:t>
      </w:r>
      <w:r w:rsidR="002E29C6">
        <w:t xml:space="preserve">to include </w:t>
      </w:r>
      <w:r w:rsidR="007E4A6A">
        <w:t>dIRs</w:t>
      </w:r>
      <w:r w:rsidR="002E29C6">
        <w:t xml:space="preserve"> by age </w:t>
      </w:r>
      <w:r w:rsidR="00B5666E">
        <w:rPr>
          <w:rFonts w:eastAsia="Times New Roman" w:cs="Times New Roman"/>
          <w:color w:val="000000"/>
        </w:rPr>
        <w:t>(OR=88.4, FDR=6.5</w:t>
      </w:r>
      <w:r w:rsidR="00B5666E" w:rsidRPr="00B5666E">
        <w:rPr>
          <w:rFonts w:eastAsia="Times New Roman" w:cs="Times New Roman"/>
          <w:color w:val="000000"/>
        </w:rPr>
        <w:t>e-04</w:t>
      </w:r>
      <w:r w:rsidR="00B5666E">
        <w:rPr>
          <w:rFonts w:eastAsia="Times New Roman" w:cs="Times New Roman"/>
          <w:color w:val="000000"/>
        </w:rPr>
        <w:t>)</w:t>
      </w:r>
      <w:r w:rsidR="002E29C6">
        <w:rPr>
          <w:rFonts w:eastAsia="Times New Roman" w:cs="Times New Roman"/>
          <w:color w:val="000000"/>
        </w:rPr>
        <w:t xml:space="preserve">. </w:t>
      </w:r>
      <w:r w:rsidR="007E4A6A">
        <w:rPr>
          <w:rFonts w:eastAsia="Times New Roman" w:cs="Times New Roman"/>
          <w:color w:val="000000"/>
        </w:rPr>
        <w:t>Developmental dIRs</w:t>
      </w:r>
      <w:r w:rsidR="002E29C6" w:rsidRPr="00D5086F">
        <w:rPr>
          <w:rFonts w:eastAsia="Times New Roman" w:cs="Times New Roman"/>
          <w:color w:val="000000"/>
        </w:rPr>
        <w:t xml:space="preserve"> </w:t>
      </w:r>
      <w:r w:rsidR="002E29C6">
        <w:rPr>
          <w:rFonts w:eastAsia="Times New Roman" w:cs="Times New Roman"/>
          <w:color w:val="000000"/>
        </w:rPr>
        <w:t>were</w:t>
      </w:r>
      <w:r w:rsidR="002E29C6" w:rsidRPr="00D5086F">
        <w:rPr>
          <w:rFonts w:eastAsia="Times New Roman" w:cs="Times New Roman"/>
          <w:color w:val="000000"/>
        </w:rPr>
        <w:t xml:space="preserve"> </w:t>
      </w:r>
      <w:r w:rsidR="00272E32">
        <w:rPr>
          <w:rFonts w:eastAsia="Times New Roman" w:cs="Times New Roman"/>
          <w:color w:val="000000"/>
        </w:rPr>
        <w:t xml:space="preserve">also </w:t>
      </w:r>
      <w:r w:rsidR="002E29C6" w:rsidRPr="00D5086F">
        <w:rPr>
          <w:rFonts w:eastAsia="Times New Roman" w:cs="Times New Roman"/>
          <w:color w:val="000000"/>
        </w:rPr>
        <w:t xml:space="preserve">more likely to be in genes that </w:t>
      </w:r>
      <w:r w:rsidR="002E29C6">
        <w:rPr>
          <w:rFonts w:eastAsia="Times New Roman" w:cs="Times New Roman"/>
          <w:color w:val="000000"/>
        </w:rPr>
        <w:t>were</w:t>
      </w:r>
      <w:r w:rsidR="002E29C6" w:rsidRPr="00D5086F">
        <w:rPr>
          <w:rFonts w:eastAsia="Times New Roman" w:cs="Times New Roman"/>
          <w:color w:val="000000"/>
        </w:rPr>
        <w:t xml:space="preserve"> significantly differe</w:t>
      </w:r>
      <w:r w:rsidR="00272E32">
        <w:rPr>
          <w:rFonts w:eastAsia="Times New Roman" w:cs="Times New Roman"/>
          <w:color w:val="000000"/>
        </w:rPr>
        <w:t xml:space="preserve">ntially expressed by fraction and vice versa </w:t>
      </w:r>
      <w:r w:rsidR="002E29C6" w:rsidRPr="00D5086F">
        <w:rPr>
          <w:rFonts w:eastAsia="Times New Roman" w:cs="Times New Roman"/>
          <w:color w:val="000000"/>
        </w:rPr>
        <w:t>(OR&gt;</w:t>
      </w:r>
      <w:r w:rsidR="00272E32">
        <w:rPr>
          <w:rFonts w:eastAsia="Times New Roman" w:cs="Times New Roman"/>
          <w:color w:val="000000"/>
        </w:rPr>
        <w:t>2.8</w:t>
      </w:r>
      <w:r w:rsidR="002E29C6">
        <w:rPr>
          <w:rFonts w:eastAsia="Times New Roman" w:cs="Times New Roman"/>
          <w:color w:val="000000"/>
        </w:rPr>
        <w:t>, FDR&lt;</w:t>
      </w:r>
      <w:r w:rsidR="002E29C6" w:rsidRPr="00D5086F">
        <w:rPr>
          <w:rFonts w:eastAsia="Times New Roman" w:cs="Times New Roman"/>
          <w:color w:val="000000"/>
        </w:rPr>
        <w:t>0.03</w:t>
      </w:r>
      <w:r w:rsidR="00272E32">
        <w:rPr>
          <w:rFonts w:eastAsia="Times New Roman" w:cs="Times New Roman"/>
          <w:color w:val="000000"/>
        </w:rPr>
        <w:t>2)</w:t>
      </w:r>
      <w:r w:rsidR="00086370">
        <w:rPr>
          <w:rFonts w:eastAsia="Times New Roman" w:cs="Times New Roman"/>
          <w:color w:val="000000"/>
        </w:rPr>
        <w:t>.</w:t>
      </w:r>
      <w:r w:rsidR="0059077F">
        <w:rPr>
          <w:rFonts w:eastAsia="Times New Roman" w:cs="Times New Roman"/>
          <w:color w:val="000000"/>
        </w:rPr>
        <w:t xml:space="preserve"> </w:t>
      </w:r>
      <w:r w:rsidR="00B20CCC">
        <w:rPr>
          <w:rFonts w:eastAsia="Times New Roman" w:cs="Times New Roman"/>
          <w:color w:val="000000"/>
        </w:rPr>
        <w:t>Interestingly however, th</w:t>
      </w:r>
      <w:r w:rsidR="00B57C0C">
        <w:rPr>
          <w:rFonts w:eastAsia="Times New Roman" w:cs="Times New Roman"/>
          <w:color w:val="000000"/>
        </w:rPr>
        <w:t>e</w:t>
      </w:r>
      <w:r w:rsidR="00B20CCC">
        <w:rPr>
          <w:rFonts w:eastAsia="Times New Roman" w:cs="Times New Roman"/>
          <w:color w:val="000000"/>
        </w:rPr>
        <w:t xml:space="preserve"> relationship </w:t>
      </w:r>
      <w:r w:rsidR="00B57C0C">
        <w:rPr>
          <w:rFonts w:eastAsia="Times New Roman" w:cs="Times New Roman"/>
          <w:color w:val="000000"/>
        </w:rPr>
        <w:t xml:space="preserve">between dIRs and </w:t>
      </w:r>
      <w:r w:rsidR="00B57C0C">
        <w:rPr>
          <w:rFonts w:eastAsia="Times New Roman" w:cs="Times New Roman"/>
          <w:color w:val="000000"/>
        </w:rPr>
        <w:lastRenderedPageBreak/>
        <w:t>expression was the opposite as expected:</w:t>
      </w:r>
      <w:r w:rsidR="00272E32">
        <w:rPr>
          <w:rFonts w:eastAsia="Times New Roman" w:cs="Times New Roman"/>
          <w:color w:val="000000"/>
        </w:rPr>
        <w:t xml:space="preserve"> nuclear-increasing</w:t>
      </w:r>
      <w:r w:rsidR="00B57C0C">
        <w:rPr>
          <w:rFonts w:eastAsia="Times New Roman" w:cs="Times New Roman"/>
          <w:color w:val="000000"/>
        </w:rPr>
        <w:t xml:space="preserve"> dIRs</w:t>
      </w:r>
      <w:r w:rsidR="00B57C0C" w:rsidRPr="00B57C0C">
        <w:rPr>
          <w:rFonts w:eastAsia="Times New Roman" w:cs="Times New Roman"/>
          <w:color w:val="000000"/>
        </w:rPr>
        <w:t xml:space="preserve"> </w:t>
      </w:r>
      <w:r w:rsidR="00B57C0C">
        <w:rPr>
          <w:rFonts w:eastAsia="Times New Roman" w:cs="Times New Roman"/>
          <w:color w:val="000000"/>
        </w:rPr>
        <w:t>in adult cortex</w:t>
      </w:r>
      <w:r w:rsidR="005849F7" w:rsidRPr="004A496D">
        <w:rPr>
          <w:rFonts w:eastAsia="Times New Roman" w:cs="Times New Roman"/>
          <w:color w:val="000000"/>
        </w:rPr>
        <w:t xml:space="preserve"> were depleted in </w:t>
      </w:r>
      <w:r w:rsidR="00B57C0C">
        <w:rPr>
          <w:rFonts w:eastAsia="Times New Roman" w:cs="Times New Roman"/>
          <w:color w:val="000000"/>
        </w:rPr>
        <w:t xml:space="preserve">prenatal-enriched </w:t>
      </w:r>
      <w:r w:rsidR="005849F7" w:rsidRPr="004A496D">
        <w:rPr>
          <w:rFonts w:eastAsia="Times New Roman" w:cs="Times New Roman"/>
          <w:color w:val="000000"/>
        </w:rPr>
        <w:t>genes (OR&lt;0.30, FDR&lt;0.005</w:t>
      </w:r>
      <w:r w:rsidR="00B57C0C">
        <w:rPr>
          <w:rFonts w:eastAsia="Times New Roman" w:cs="Times New Roman"/>
          <w:color w:val="000000"/>
        </w:rPr>
        <w:t xml:space="preserve">; </w:t>
      </w:r>
      <w:r w:rsidR="004A496D" w:rsidRPr="004A496D">
        <w:rPr>
          <w:rFonts w:eastAsia="Times New Roman" w:cs="Times New Roman"/>
          <w:color w:val="0000FF"/>
        </w:rPr>
        <w:t>Fig</w:t>
      </w:r>
      <w:r w:rsidR="004A496D">
        <w:rPr>
          <w:rFonts w:eastAsia="Times New Roman" w:cs="Times New Roman"/>
          <w:color w:val="0000FF"/>
        </w:rPr>
        <w:t>.</w:t>
      </w:r>
      <w:r w:rsidR="004A496D" w:rsidRPr="004A496D">
        <w:rPr>
          <w:rFonts w:eastAsia="Times New Roman" w:cs="Times New Roman"/>
          <w:color w:val="0000FF"/>
        </w:rPr>
        <w:t xml:space="preserve"> 3F</w:t>
      </w:r>
      <w:r w:rsidR="00387C12" w:rsidRPr="0004055A">
        <w:rPr>
          <w:rFonts w:eastAsia="Times New Roman" w:cs="Times New Roman"/>
          <w:color w:val="000000"/>
        </w:rPr>
        <w:t>)</w:t>
      </w:r>
      <w:r w:rsidR="004A496D">
        <w:rPr>
          <w:rFonts w:eastAsia="Times New Roman" w:cs="Times New Roman"/>
          <w:color w:val="000000"/>
        </w:rPr>
        <w:t>.</w:t>
      </w:r>
    </w:p>
    <w:p w14:paraId="20326EA3" w14:textId="7C48C927" w:rsidR="00F800DC" w:rsidRPr="00B84D24" w:rsidRDefault="00F800DC" w:rsidP="00292389">
      <w:pPr>
        <w:rPr>
          <w:rFonts w:eastAsia="Times New Roman" w:cs="Times New Roman"/>
          <w:color w:val="000000"/>
        </w:rPr>
      </w:pPr>
    </w:p>
    <w:p w14:paraId="2B954521" w14:textId="7B42BA3F" w:rsidR="00CC0361" w:rsidRDefault="00A8359E" w:rsidP="00B4182E">
      <w:pPr>
        <w:rPr>
          <w:i/>
        </w:rPr>
      </w:pPr>
      <w:r>
        <w:rPr>
          <w:i/>
        </w:rPr>
        <w:t>Highly edited genes contain RNA e</w:t>
      </w:r>
      <w:r w:rsidR="005718FB">
        <w:rPr>
          <w:i/>
        </w:rPr>
        <w:t xml:space="preserve">diting </w:t>
      </w:r>
      <w:r>
        <w:rPr>
          <w:i/>
        </w:rPr>
        <w:t>sites unique to an age/fraction group that are higher expressed in that group</w:t>
      </w:r>
    </w:p>
    <w:p w14:paraId="01591F60" w14:textId="77777777" w:rsidR="005718FB" w:rsidRDefault="005718FB" w:rsidP="00B4182E"/>
    <w:p w14:paraId="619969E3" w14:textId="120AE4C7" w:rsidR="006F0E60" w:rsidRDefault="003A68A3" w:rsidP="0034499A">
      <w:r>
        <w:tab/>
        <w:t xml:space="preserve">We </w:t>
      </w:r>
      <w:r w:rsidR="00EA596F">
        <w:t>next</w:t>
      </w:r>
      <w:r>
        <w:t xml:space="preserve"> profiled RNA editing across subcellular fractions in prenatal and adult cortex. </w:t>
      </w:r>
      <w:r w:rsidR="0003606B">
        <w:t xml:space="preserve">We identified </w:t>
      </w:r>
      <w:r>
        <w:t xml:space="preserve">3,064-5,840 editing sites </w:t>
      </w:r>
      <w:r w:rsidR="0003606B">
        <w:t>p</w:t>
      </w:r>
      <w:r>
        <w:t xml:space="preserve">er sample, finding </w:t>
      </w:r>
      <w:r w:rsidRPr="003A68A3">
        <w:t>25</w:t>
      </w:r>
      <w:r>
        <w:t>,</w:t>
      </w:r>
      <w:r w:rsidRPr="003A68A3">
        <w:t>051</w:t>
      </w:r>
      <w:r>
        <w:t xml:space="preserve"> unique sites across the dataset. Of these, </w:t>
      </w:r>
      <w:r w:rsidRPr="003A68A3">
        <w:t>75</w:t>
      </w:r>
      <w:r>
        <w:t>.5% were A-to-I edited sites, the most common editing pattern</w:t>
      </w:r>
      <w:r w:rsidR="00F2355F">
        <w:t xml:space="preserve"> (Appears as A:G or T:C in our sequencing data; </w:t>
      </w:r>
      <w:r w:rsidR="00F2355F" w:rsidRPr="00F2355F">
        <w:rPr>
          <w:color w:val="0000FF"/>
        </w:rPr>
        <w:t>Fig</w:t>
      </w:r>
      <w:r w:rsidR="00084FBC">
        <w:rPr>
          <w:color w:val="0000FF"/>
        </w:rPr>
        <w:t>.</w:t>
      </w:r>
      <w:r w:rsidR="00F2355F" w:rsidRPr="00F2355F">
        <w:rPr>
          <w:color w:val="0000FF"/>
        </w:rPr>
        <w:t xml:space="preserve"> </w:t>
      </w:r>
      <w:r w:rsidR="00EA596F">
        <w:rPr>
          <w:color w:val="0000FF"/>
        </w:rPr>
        <w:t>4</w:t>
      </w:r>
      <w:r w:rsidR="00F2355F" w:rsidRPr="00F2355F">
        <w:rPr>
          <w:color w:val="0000FF"/>
        </w:rPr>
        <w:t>A</w:t>
      </w:r>
      <w:r w:rsidR="00F2355F">
        <w:t>). Of the A-to-I edited sites, 1,025 were shared by all four groups (</w:t>
      </w:r>
      <w:r w:rsidR="006646AB">
        <w:rPr>
          <w:color w:val="0000FF"/>
        </w:rPr>
        <w:t>Fig</w:t>
      </w:r>
      <w:r w:rsidR="00084FBC">
        <w:rPr>
          <w:color w:val="0000FF"/>
        </w:rPr>
        <w:t>.</w:t>
      </w:r>
      <w:r w:rsidR="006646AB">
        <w:rPr>
          <w:color w:val="0000FF"/>
        </w:rPr>
        <w:t xml:space="preserve"> 4</w:t>
      </w:r>
      <w:r w:rsidR="00F2355F" w:rsidRPr="00F2355F">
        <w:rPr>
          <w:color w:val="0000FF"/>
        </w:rPr>
        <w:t>B</w:t>
      </w:r>
      <w:r w:rsidR="00F2355F">
        <w:t>). Read coverage was fairly even over all samples</w:t>
      </w:r>
      <w:r w:rsidR="00642E9B">
        <w:t xml:space="preserve"> at edited sites</w:t>
      </w:r>
      <w:r w:rsidR="00F2355F">
        <w:t>, with</w:t>
      </w:r>
      <w:r w:rsidR="001E5AB8">
        <w:t xml:space="preserve"> a</w:t>
      </w:r>
      <w:r w:rsidR="00F2355F">
        <w:t xml:space="preserve"> median coverage </w:t>
      </w:r>
      <w:r w:rsidR="00642E9B">
        <w:t>of</w:t>
      </w:r>
      <w:r w:rsidR="00F2355F">
        <w:t xml:space="preserve"> 11-12 </w:t>
      </w:r>
      <w:r w:rsidR="00642E9B">
        <w:t>reads per site across samples</w:t>
      </w:r>
      <w:r w:rsidR="00235006">
        <w:t xml:space="preserve"> (</w:t>
      </w:r>
      <w:r w:rsidR="00235006" w:rsidRPr="00235006">
        <w:rPr>
          <w:color w:val="0000FF"/>
        </w:rPr>
        <w:t>Fig</w:t>
      </w:r>
      <w:r w:rsidR="006646AB">
        <w:rPr>
          <w:color w:val="0000FF"/>
        </w:rPr>
        <w:t>.</w:t>
      </w:r>
      <w:r w:rsidR="00235006" w:rsidRPr="00235006">
        <w:rPr>
          <w:color w:val="0000FF"/>
        </w:rPr>
        <w:t xml:space="preserve"> </w:t>
      </w:r>
      <w:r w:rsidR="006646AB">
        <w:rPr>
          <w:color w:val="0000FF"/>
        </w:rPr>
        <w:t>S6</w:t>
      </w:r>
      <w:r w:rsidR="00235006" w:rsidRPr="00235006">
        <w:rPr>
          <w:color w:val="0000FF"/>
        </w:rPr>
        <w:t>A</w:t>
      </w:r>
      <w:r w:rsidR="00235006">
        <w:t xml:space="preserve">). </w:t>
      </w:r>
      <w:r w:rsidR="006F0E60">
        <w:t>In line with previous reports, a</w:t>
      </w:r>
      <w:r w:rsidR="000A6ABA">
        <w:t xml:space="preserve">nnotating the </w:t>
      </w:r>
      <w:r w:rsidR="006F0E60">
        <w:t xml:space="preserve">A-to-I </w:t>
      </w:r>
      <w:r w:rsidR="000A6ABA">
        <w:t xml:space="preserve">editing sites showed that </w:t>
      </w:r>
      <w:r w:rsidR="00EE5F0B" w:rsidRPr="00EE5F0B">
        <w:t>21.7</w:t>
      </w:r>
      <w:r w:rsidR="00EE5F0B">
        <w:t>-</w:t>
      </w:r>
      <w:r w:rsidR="00EE5F0B" w:rsidRPr="00EE5F0B">
        <w:t>33.</w:t>
      </w:r>
      <w:r w:rsidR="00EE5F0B">
        <w:t>8</w:t>
      </w:r>
      <w:r w:rsidR="006F0E60">
        <w:t>%</w:t>
      </w:r>
      <w:r w:rsidR="006F0E60" w:rsidRPr="006F0E60">
        <w:t xml:space="preserve"> </w:t>
      </w:r>
      <w:r w:rsidR="000A6ABA">
        <w:t>fell within intronic</w:t>
      </w:r>
      <w:r w:rsidR="006F0E60">
        <w:t xml:space="preserve"> sequence and </w:t>
      </w:r>
      <w:r w:rsidR="009472CC" w:rsidRPr="009472CC">
        <w:t>37.6</w:t>
      </w:r>
      <w:r w:rsidR="009472CC">
        <w:t>-</w:t>
      </w:r>
      <w:r w:rsidR="009472CC" w:rsidRPr="009472CC">
        <w:t>50.8</w:t>
      </w:r>
      <w:r w:rsidR="006F0E60">
        <w:t>% within</w:t>
      </w:r>
      <w:r w:rsidR="000A6ABA">
        <w:t xml:space="preserve"> 3’UTR sequence</w:t>
      </w:r>
      <w:r w:rsidR="006F0E60">
        <w:t xml:space="preserve"> by group (</w:t>
      </w:r>
      <w:r w:rsidR="00EB1FCD">
        <w:rPr>
          <w:color w:val="0000FF"/>
        </w:rPr>
        <w:t>Fig</w:t>
      </w:r>
      <w:r w:rsidR="005A5F09">
        <w:rPr>
          <w:color w:val="0000FF"/>
        </w:rPr>
        <w:t>.</w:t>
      </w:r>
      <w:r w:rsidR="00EB1FCD">
        <w:rPr>
          <w:color w:val="0000FF"/>
        </w:rPr>
        <w:t xml:space="preserve"> </w:t>
      </w:r>
      <w:r w:rsidR="003A564B">
        <w:rPr>
          <w:color w:val="0000FF"/>
        </w:rPr>
        <w:t>S6B</w:t>
      </w:r>
      <w:r w:rsidR="006F0E60">
        <w:t xml:space="preserve">). </w:t>
      </w:r>
      <w:r w:rsidR="0034499A">
        <w:t>40.0-42.0</w:t>
      </w:r>
      <w:r w:rsidR="00F37996">
        <w:t>% of A-</w:t>
      </w:r>
      <w:r w:rsidR="00BD08E6">
        <w:t>to-</w:t>
      </w:r>
      <w:r w:rsidR="00F37996">
        <w:t>I editing sites overlapped an Alu repeat sequence (</w:t>
      </w:r>
      <w:r w:rsidR="00F37996" w:rsidRPr="00F37996">
        <w:rPr>
          <w:color w:val="0000FF"/>
        </w:rPr>
        <w:t>Fig. S6C</w:t>
      </w:r>
      <w:r w:rsidR="00F37996">
        <w:t xml:space="preserve">). </w:t>
      </w:r>
      <w:r w:rsidR="006F0E60">
        <w:t>For all followin</w:t>
      </w:r>
      <w:r w:rsidR="00BF0E63">
        <w:t xml:space="preserve">g analyses, we focused on </w:t>
      </w:r>
      <w:r w:rsidR="006F0E60">
        <w:t>the A-to-I sites.</w:t>
      </w:r>
      <w:r w:rsidR="00CF7235">
        <w:t xml:space="preserve"> </w:t>
      </w:r>
    </w:p>
    <w:p w14:paraId="15D2ECE5" w14:textId="2E7D48A6" w:rsidR="00CF7235" w:rsidRDefault="00CF7235" w:rsidP="0034499A">
      <w:r>
        <w:tab/>
        <w:t xml:space="preserve">We compared our editing sites to sites identified in other publications and found that </w:t>
      </w:r>
      <w:r w:rsidR="00A33A4A" w:rsidRPr="00A33A4A">
        <w:t>6</w:t>
      </w:r>
      <w:r w:rsidR="00A81546">
        <w:t>9</w:t>
      </w:r>
      <w:r w:rsidR="00A33A4A">
        <w:t xml:space="preserve">% of our </w:t>
      </w:r>
      <w:r w:rsidR="00A81546" w:rsidRPr="00A81546">
        <w:t>18</w:t>
      </w:r>
      <w:r w:rsidR="00A81546">
        <w:t>,</w:t>
      </w:r>
      <w:r w:rsidR="00A81546" w:rsidRPr="00A81546">
        <w:t>907</w:t>
      </w:r>
      <w:r w:rsidR="00A81546">
        <w:t xml:space="preserve"> </w:t>
      </w:r>
      <w:r w:rsidR="00A33A4A">
        <w:t xml:space="preserve">A-to-I editing sites were also detected </w:t>
      </w:r>
      <w:r w:rsidR="00CB2FE9">
        <w:t>by the</w:t>
      </w:r>
      <w:r w:rsidR="00A33A4A">
        <w:t xml:space="preserve"> </w:t>
      </w:r>
      <w:r w:rsidR="00A33A4A" w:rsidRPr="00A33A4A">
        <w:t>Genotype-Tissue Expression (GTEx) project</w:t>
      </w:r>
      <w:r w:rsidR="00A33A4A">
        <w:fldChar w:fldCharType="begin" w:fldLock="1"/>
      </w:r>
      <w:r w:rsidR="00D12588">
        <w:instrText>ADDIN CSL_CITATION { "citationItems" : [ { "id" : "ITEM-1", "itemData" : { "DOI" : "10.1038/nature24041", "ISSN" : "0028-0836", "PMID" : "29022589", "abstract" : "Adenosine-to-inosine (A-to-I) RNA editing is a conserved post-transcriptional mechanism mediated by ADAR enzymes that diversifies the transcriptome by altering selected nucleotides in RNA molecules 1 . Although many editing sites have recently been discovered 2\u20137 , the extent to which most sites are edited and how the editing is regulated in different biological contexts are not fully understood 8\u201310 . Here we report dynamic spatiotemporal patterns and new regulators of RNA editing, discovered through an extensive profiling of A-to-I RNA editing in 8,551 human samples (representing 53 body sites from 552 individuals) from the Genotype-Tissue Expression (GTEx) project and in hundreds of other primate and mouse samples. We show that editing levels in non-repetitive coding regions vary more between tissues than editing levels in repetitive regions. Globally, ADAR1 is the primary editor of repetitive sites and ADAR2 is the primary editor of non-repetitive coding sites, whereas the catalytically inactive ADAR3 predominantly acts as an inhibitor of editing. Cross-species analysis of RNA editing in several tissues revealed that species, rather than tissue type, is the primary determinant of editing levels, suggesting stronger cis-directed regulation of RNA editing for most sites, although the small set of conserved coding sites is under stronger trans-regulation. In addition, we curated an extensive set of ADAR1 and ADAR2 targets and showed that many editing sites display distinct tissue-specific regulation by the ADAR enzymes in vivo. Further analysis of the GTEx data revealed several potential regulators of editing, such as AIMP2, which reduces editing in muscles by enhancing the degradation of the ADAR proteins. Collectively, our work provides insights into the complex cis-and trans-regulation of A-to-I editing. The prevalence and importance of A-to-I RNA editing have been illuminated in recent years largely owing to the rapid adoption of high-throughput sequencing technologies", "author" : [ { "dropping-particle" : "", "family" : "Tan", "given" : "Meng How", "non-dropping-particle" : "", "parse-names" : false, "suffix" : "" }, { "dropping-particle" : "", "family" : "Li", "given" : "Qin", "non-dropping-particle" : "", "parse-names" : false, "suffix" : "" }, { "dropping-particle" : "", "family" : "Shanmugam", "given" : "Raghuvaran", "non-dropping-particle" : "", "parse-names" : false, "suffix" : "" }, { "dropping-particle" : "", "family" : "Piskol", "given" : "Robert", "non-dropping-particle" : "", "parse-names" : false, "suffix" : "" }, { "dropping-particle" : "", "family" : "Kohler", "given" : "Jennefer", "non-dropping-particle" : "", "parse-names" : false, "suffix" : "" }, { "dropping-particle" : "", "family" : "Young", "given" : "Amy N.", "non-dropping-particle" : "", "parse-names" : false, "suffix" : "" }, { "dropping-particle" : "", "family" : "Liu", "given" : "Kaiwen Ivy", "non-dropping-particle" : "", "parse-names" : false, "suffix" : "" }, { "dropping-particle" : "", "family" : "Zhang", "given" : "Rui", "non-dropping-particle" : "", "parse-names" : false, "suffix" : "" }, { "dropping-particle" : "", "family" : "Ramaswami", "given" : "Gokul", "non-dropping-particle" : "", "parse-names" : false, "suffix" : "" }, { "dropping-particle" : "", "family" : "Ariyoshi", "given" : "Kentaro", "non-dropping-particle" : "", "parse-names" : false, "suffix" : "" }, { "dropping-particle" : "", "family" : "Gupte", "given" : "Ankita", "non-dropping-particle" : "", "parse-names" : false, "suffix" : "" }, { "dropping-particle" : "", "family" : "Keegan", "given" : "Liam P.", "non-dropping-particle" : "", "parse-names" : false, "suffix" : "" }, { "dropping-particle" : "", "family" : "George", "given" : "Cyril X.", "non-dropping-particle" : "", "parse-names" : false, "suffix" : "" }, { "dropping-particle" : "", "family" : "Ramu", "given" : "Avinash", "non-dropping-particle" : "", "parse-names" : false, "suffix" : "" }, { "dropping-particle" : "", "family" : "Huang", "given" : "Ni", "non-dropping-particle" : "", "parse-names" : false, "suffix" : "" }, { "dropping-particle" : "", "family" : "Pollina", "given" : "Elizabeth A.", "non-dropping-particle" : "", "parse-names" : false, "suffix" : "" }, { "dropping-particle" : "", "family" : "Leeman", "given" : "Dena S.", "non-dropping-particle" : "", "parse-names" : false, "suffix" : "" }, { "dropping-particle" : "", "family" : "Rustighi", "given" : "Alessandra", "non-dropping-particle" : "", "parse-names" : false, "suffix" : "" }, { "dropping-particle" : "", "family" : "Goh", "given" : "Y. P. Sharon", "non-dropping-particle" : "", "parse-names" : false, "suffix" : "" }, { "dropping-particle" : "", "family" : "Aguet", "given" : "Fran\u00e7ois", "non-dropping-particle" : "", "parse-names" : false, "suffix" : "" }, { "dropping-particle" : "", "family" : "Ardlie", "given" : "Kristin G.", "non-dropping-particle" : "", "parse-names" : false, "suffix" : "" }, { "dropping-particle" : "", "family" : "Cummings", "given" : "Beryl B.", "non-dropping-particle" : "", "parse-names" : false, "suffix" : "" }, { "dropping-particle" : "", "family" : "Gelfand", "given" : "Ellen T.", "non-dropping-particle" : "", "parse-names" : false, "suffix" : "" }, { "dropping-particle" : "", "family" : "Getz", "given" : "Gad", "non-dropping-particle" : "", "parse-names" : false, "suffix" : "" }, { "dropping-particle" : "", "family" : "Hadley", "given" : "Kane", "non-dropping-particle" : "", "parse-names" : false, "suffix" : "" }, { "dropping-particle" : "", "family" : "Handsaker", "given" : "Robert E.", "non-dropping-particle" : "", "parse-names" : false, "suffix" : "" }, { "dropping-particle" : "", "family" : "Huang", "given" : "Katherine H.", "non-dropping-particle" : "", "parse-names" : false, "suffix" : "" }, { "dropping-particle" : "", "family" : "Kashin", "given" : "Seva", "non-dropping-particle" : "", "parse-names" : false, "suffix" : "" }, { "dropping-particle" : "", "family" : "Karczewski", "given" : "Konrad J.", "non-dropping-particle" : "", "parse-names" : false, "suffix" : "" }, { "dropping-particle" : "", "family" : "Lek", "given" : "Monkol", "non-dropping-particle" : "", "parse-names" : false, "suffix" : "" }, { "dropping-particle" : "", "family" : "Li", "given" : "Xiao", "non-dropping-particle" : "", "parse-names" : false, "suffix" : "" }, { "dropping-particle" : "", "family" : "MacArthur", "given" : "Daniel G.", "non-dropping-particle" : "", "parse-names" : false, "suffix" : "" }, { "dropping-particle" : "", "family" : "Nedzel", "given" : "Jared L.", "non-dropping-particle" : "", "parse-names" : false, "suffix" : "" }, { "dropping-particle" : "", "family" : "Nguyen", "given" : "Duyen T.", "non-dropping-particle" : "", "parse-names" : false, "suffix" : "" }, { "dropping-particle" : "", "family" : "Noble", "given" : "Michael S.", "non-dropping-particle" : "", "parse-names" : false, "suffix" : "" }, { "dropping-particle" : "V.", "family" : "Segr\u00e8", "given" : "Ayellet", "non-dropping-particle" : "", "parse-names" : false, "suffix" : "" }, { "dropping-particle" : "", "family" : "Trowbridge", "given" : "Casandra A.", "non-dropping-particle" : "", "parse-names" : false, "suffix" : "" }, { "dropping-particle" : "", "family" : "Tukiainen", "given" : "Taru", "non-dropping-particle" : "", "parse-names" : false, "suffix" : "" }, { "dropping-particle" : "", "family" : "Abell", "given" : "Nathan S.", "non-dropping-particle" : "", "parse-names" : false, "suffix" : "" }, { "dropping-particle" : "", "family" : "Balliu", "given" : "Brunilda", "non-dropping-particle" : "", "parse-names" : false, "suffix" : "" }, { "dropping-particle" : "", "family" : "Barshir", "given" : "Ruth", "non-dropping-particle" : "", "parse-names" : false, "suffix" : "" }, { "dropping-particle" : "", "family" : "Basha", "given" : "Omer", "non-dropping-particle" : "", "parse-names" : false, "suffix" : "" }, { "dropping-particle" : "", "family" : "Battle", "given" : "Alexis", "non-dropping-particle" : "", "parse-names" : false, "suffix" : "" }, { "dropping-particle" : "", "family" : "Bogu", "given" : "Gireesh K.", "non-dropping-particle" : "", "parse-names" : false, "suffix" : "" }, { "dropping-particle" : "", "family" : "Brown", "given" : "Andrew", "non-dropping-particle" : "", "parse-names" : false, "suffix" : "" }, { "dropping-particle" : "", "family" : "Brown", "given" : "Christopher D.", "non-dropping-particle" : "", "parse-names" : false, "suffix" : "" }, { "dropping-particle" : "", "family" : "Castel", "given" : "Stephane E.", "non-dropping-particle" : "", "parse-names" : false, "suffix" : "" }, { "dropping-particle" : "", "family" : "Chen", "given" : "Lin S.", "non-dropping-particle" : "", "parse-names" : false, "suffix" : "" }, { "dropping-particle" : "", "family" : "Chiang", "given" : "Colby", "non-dropping-particle" : "", "parse-names" : false, "suffix" : "" }, { "dropping-particle" : "", "family" : "Conrad", "given" : "Donald F.", "non-dropping-particle" : "", "parse-names" : false, "suffix" : "" }, { "dropping-particle" : "", "family" : "Cox", "given" : "Nancy J.", "non-dropping-particle" : "", "parse-names" : false, "suffix" : "" }, { "dropping-particle" : "", "family" : "Damani", "given" : "Farhan N.", "non-dropping-particle" : "", "parse-names" : false, "suffix" : "" }, { "dropping-particle" : "", "family" : "Davis", "given" : "Joe R.", "non-dropping-particle" : "", "parse-names" : false, "suffix" : "" }, { "dropping-particle" : "", "family" : "Delaneau", "given" : "Olivier", "non-dropping-particle" : "", "parse-names" : false, "suffix" : "" }, { "dropping-particle" : "", "family" : "Dermitzakis", "given" : "Emmanouil T.", "non-dropping-particle" : "", "parse-names" : false, "suffix" : "" }, { "dropping-particle" : "", "family" : "Engelhardt", "given" : "Barbara E.", "non-dropping-particle" : "", "parse-names" : false, "suffix" : "" }, { "dropping-particle" : "", "family" : "Eskin", "given" : "Eleazar", "non-dropping-particle" : "", "parse-names" : false, "suffix" : "" }, { "dropping-particle" : "", "family" : "Ferreira", "given" : "Pedro G.", "non-dropping-particle" : "", "parse-names" : false, "suffix" : "" }, { "dropping-particle" : "", "family" : "Fr\u00e9sard", "given" : "Laure", "non-dropping-particle" : "", "parse-names" : false, "suffix" : "" }, { "dropping-particle" : "", "family" : "Gamazon", "given" : "Eric R.", "non-dropping-particle" : "", "parse-names" : false, "suffix" : "" }, { "dropping-particle" : "", "family" : "Garrido-Mart\u00edn", "given" : "Diego", "non-dropping-particle" : "", "parse-names" : false, "suffix" : "" }, { "dropping-particle" : "", "family" : "Gewirtz", "given" : "Ariel D. H.", "non-dropping-particle" : "", "parse-names" : false, "suffix" : "" }, { "dropping-particle" : "", "family" : "Gliner", "given" : "Genna", "non-dropping-particle" : "", "parse-names" : false, "suffix" : "" }, { "dropping-particle" : "", "family" : "Gloudemans", "given" : "Michael J.", "non-dropping-particle" : "", "parse-names" : false, "suffix" : "" }, { "dropping-particle" : "", "family" : "Guigo", "given" : "Roderic", "non-dropping-particle" : "", "parse-names" : false, "suffix" : "" }, { "dropping-particle" : "", "family" : "Hall", "given" : "Ira M.", "non-dropping-particle" : "", "parse-names" : false, "suffix" : "" }, { "dropping-particle" : "", "family" : "Han", "given" : "Buhm", "non-dropping-particle" : "", "parse-names" : false, "suffix" : "" }, { "dropping-particle" : "", "family" : "He", "given" : "Yuan", "non-dropping-particle" : "", "parse-names" : false, "suffix" : "" }, { "dropping-particle" : "", "family" : "Hormozdiari", "given" : "Farhad", "non-dropping-particle" : "", "parse-names" : false, "suffix" : "" }, { "dropping-particle" : "", "family" : "Howald", "given" : "Cedric", "non-dropping-particle" : "", "parse-names" : false, "suffix" : "" }, { "dropping-particle" : "", "family" : "Kyung Im", "given" : "Hae", "non-dropping-particle" : "", "parse-names" : false, "suffix" : "" }, { "dropping-particle" : "", "family" : "Jo", "given" : "Brian", "non-dropping-particle" : "", "parse-names" : false, "suffix" : "" }, { "dropping-particle" : "", "family" : "Yong Kang", "given" : "Eun", "non-dropping-particle" : "", "parse-names" : false, "suffix" : "" }, { "dropping-particle" : "", "family" : "Kim", "given" : "Yungil", "non-dropping-particle" : "", "parse-names" : false, "suffix" : "" }, { "dropping-particle" : "", "family" : "Kim-Hellmuth", "given" : "Sarah", "non-dropping-particle" : "", "parse-names" : false, "suffix" : "" }, { "dropping-particle" : "", "family" : "Lappalainen", "given" : "Tuuli", "non-dropping-particle" : "", "parse-names" : false, "suffix" : "" }, { "dropping-particle" : "", "family" : "Li", "given" : "Gen", "non-dropping-particle" : "", "parse-names" : false, "suffix" : "" }, { "dropping-particle" : "", "family" : "Li", "given" : "Xin", "non-dropping-particle" : "", "parse-names" : false, "suffix" : "" }, { "dropping-particle" : "", "family" : "Liu", "given" : "Boxiang", "non-dropping-particle" : "", "parse-names" : false, "suffix" : "" }, { "dropping-particle" : "", "family" : "Mangul", "given" : "Serghei", "non-dropping-particle" : "", "parse-names" : false, "suffix" : "" }, { "dropping-particle" : "", "family" : "McCarthy", "given" : "Mark I.", "non-dropping-particle" : "", "parse-names" : false, "suffix" : "" }, { "dropping-particle" : "", "family" : "McDowell", "given" : "Ian C.", "non-dropping-particle" : "", "parse-names" : false, "suffix" : "" }, { "dropping-particle" : "", "family" : "Mohammadi", "given" : "Pejman", "non-dropping-particle" : "", "parse-names" : false, "suffix" : "" }, { "dropping-particle" : "", "family" : "Monlong", "given" : "Jean", "non-dropping-particle" : "", "parse-names" : false, "suffix" : "" }, { "dropping-particle" : "", "family" : "Montgomery", "given" : "Stephen B.", "non-dropping-particle" : "", "parse-names" : false, "suffix" : "" }, { "dropping-particle" : "", "family" : "Mu\u00f1oz-Aguirre", "given" : "Manuel", "non-dropping-particle" : "", "parse-names" : false, "suffix" : "" }, { "dropping-particle" : "", "family" : "Ndungu", "given" : "Anne W.", "non-dropping-particle" : "", "parse-names" : false, "suffix" : "" }, { "dropping-particle" : "", "family" : "Nicolae", "given" : "Dan L.", "non-dropping-particle" : "", "parse-names" : false, "suffix" : "" }, { "dropping-particle" : "", "family" : "Nobel", "given" : "Andrew B.", "non-dropping-particle" : "", "parse-names" : false, "suffix" : "" }, { "dropping-particle" : "", "family" : "Oliva", "given" : "Meritxell", "non-dropping-particle" : "", "parse-names" : false, "suffix" : "" }, { "dropping-particle" : "", "family" : "Ongen", "given" : "Halit", "non-dropping-particle" : "", "parse-names" : false, "suffix" : "" }, { "dropping-particle" : "", "family" : "Palowitch", "given" : "John J.", "non-dropping-particle" : "", "parse-names" : false, "suffix" : "" }, { "dropping-particle" : "", "family" : "Panousis", "given" : "Nikolaos", "non-dropping-particle" : "", "parse-names" : false, "suffix" : "" }, { "dropping-particle" : "", "family" : "Papasaikas", "given" : "Panagiotis", "non-dropping-particle" : "", "parse-names" : false, "suffix" : "" }, { "dropping-particle" : "", "family" : "Park", "given" : "YoSon", "non-dropping-particle" : "", "parse-names" : false, "suffix" : "" }, { "dropping-particle" : "", "family" : "Parsana", "given" : "Princy", "non-dropping-particle" : "", "parse-names" : false, "suffix" : "" }, { "dropping-particle" : "", "family" : "Payne", "given" : "Anthony J.", "non-dropping-particle" : "", "parse-names" : false, "suffix" : "" }, { "dropping-particle" : "", "family" : "Peterson", "given" : "Christine B.", "non-dropping-particle" : "", "parse-names" : false, "suffix" : "" }, { "dropping-particle" : "", "family" : "Quan", "given" : "Jie", "non-dropping-particle" : "", "parse-names" : false, "suffix" : "" }, { "dropping-particle" : "", "family" : "Reverter", "given" : "Ferran", "non-dropping-particle" : "", "parse-names" : false, "suffix" : "" }, { "dropping-particle" : "", "family" : "Sabatti", "given" : "Chiara", "non-dropping-particle" : "", "parse-names" : false, "suffix" : "" }, { "dropping-particle" : "", "family" : "Saha", "given" : "Ashis", "non-dropping-particle" : "", "parse-names" : false, "suffix" : "" }, { "dropping-particle" : "", "family" : "Sammeth", "given" : "Michael", "non-dropping-particle" : "", "parse-names" : false, "suffix" : "" }, { "dropping-particle" : "", "family" : "Scott", "given" : "Alexandra J.", "non-dropping-particle" : "", "parse-names" : false, "suffix" : "" }, { "dropping-particle" : "", "family" : "Shabalin", "given" : "Andrey A.", "non-dropping-particle" : "", "parse-names" : false, "suffix" : "" }, { "dropping-particle" : "", "family" : "Sodaei", "given" : "Reza", "non-dropping-particle" : "", "parse-names" : false, "suffix" : "" }, { "dropping-particle" : "", "family" : "Stephens", "given" : "Matthew", "non-dropping-particle" : "", "parse-names" : false, "suffix" : "" }, { "dropping-particle" : "", "family" : "Stranger", "given" : "Barbara E.", "non-dropping-particle" : "", "parse-names" : false, "suffix" : "" }, { "dropping-particle" : "", "family" : "Strober", "given" : "Benjamin J.", "non-dropping-particle" : "", "parse-names" : false, "suffix" : "" }, { "dropping-particle" : "", "family" : "Sul", "given" : "Jae Hoon", "non-dropping-particle" : "", "parse-names" : false, "suffix" : "" }, { "dropping-particle" : "", "family" : "Tsang", "given" : "Emily K.", "non-dropping-particle" : "", "parse-names" : false, "suffix" : "" }, { "dropping-particle" : "", "family" : "Urbut", "given" : "Sarah", "non-dropping-particle" : "", "parse-names" : false, "suffix" : "" }, { "dropping-particle" : "", "family" : "Bunt", "given" : "Martijn", "non-dropping-particle" : "van de", "parse-names" : false, "suffix" : "" }, { "dropping-particle" : "", "family" : "Wang", "given" : "Gao", "non-dropping-particle" : "", "parse-names" : false, "suffix" : "" }, { "dropping-particle" : "", "family" : "Wen", "given" : "Xiaoquan", "non-dropping-particle" : "", "parse-names" : false, "suffix" : "" }, { "dropping-particle" : "", "family" : "Wright", "given" : "Fred A.", "non-dropping-particle" : "", "parse-names" : false, "suffix" : "" }, { "dropping-particle" : "", "family" : "Xi", "given" : "Hualin S.", "non-dropping-particle" : "", "parse-names" : false, "suffix" : "" }, { "dropping-particle" : "", "family" : "Yeger-Lotem", "given" : "Esti", "non-dropping-particle" : "", "parse-names" : false, "suffix" : "" }, { "dropping-particle" : "", "family" : "Zappala", "given" : "Zachary", "non-dropping-particle" : "", "parse-names" : false, "suffix" : "" }, { "dropping-particle" : "", "family" : "Zaugg", "given" : "Judith B.", "non-dropping-particle" : "", "parse-names" : false, "suffix" : "" }, { "dropping-particle" : "", "family" : "Zhou", "given" : "Yi-Hui", "non-dropping-particle" : "", "parse-names" : false, "suffix" : "" }, { "dropping-particle" : "", "family" : "Akey", "given" : "Joshua M.", "non-dropping-particle" : "", "parse-names" : false, "suffix" : "" }, { "dropping-particle" : "", "family" : "Bates", "given" : "Daniel", "non-dropping-particle" : "", "parse-names" : false, "suffix" : "" }, { "dropping-particle" : "", "family" : "Chan", "given" : "Joanne", "non-dropping-particle" : "", "parse-names" : false, "suffix" : "" }, { "dropping-particle" : "", "family" : "Chen", "given" : "Lin S.", "non-dropping-particle" : "", "parse-names" : false, "suffix" : "" }, { "dropping-particle" : "", "family" : "Claussnitzer", "given" : "Melina", "non-dropping-particle" : "", "parse-names" : false, "suffix" : "" }, { "dropping-particle" : "", "family" : "Demanelis", "given" : "Kathryn", "non-dropping-particle" : "", "parse-names" : false, "suffix" : "" }, { "dropping-particle" : "", "family" : "Diegel", "given" : "Morgan", "non-dropping-particle" : "", "parse-names" : false, "suffix" : "" }, { "dropping-particle" : "", "family" : "Doherty", "given" : "Jennifer A.", "non-dropping-particle" : "", "parse-names" : false, "suffix" : "" }, { "dropping-particle" : "", "family" : "Feinberg", "given" : "Andrew P.", "non-dropping-particle" : "", "parse-names" : false, "suffix" : "" }, { "dropping-particle" : "", "family" : "Fernando", "given" : "Marian S.", "non-dropping-particle" : "", "parse-names" : false, "suffix" : "" }, { "dropping-particle" : "", "family" : "Halow", "given" : "Jessica", "non-dropping-particle" : "", "parse-names" : false, "suffix" : "" }, { "dropping-particle" : "", "family" : "Hansen", "given" : "Kasper D.", "non-dropping-particle" : "", "parse-names" : false, "suffix" : "" }, { "dropping-particle" : "", "family" : "Haugen", "given" : "Eric", "non-dropping-particle" : "", "parse-names" : false, "suffix" : "" }, { "dropping-particle" : "", "family" : "Hickey", "given" : "Peter F.", "non-dropping-particle" : "", "parse-names" : false, "suffix" : "" }, { "dropping-particle" : "", "family" : "Hou", "given" : "Lei", "non-dropping-particle" : "", "parse-names" : false, "suffix" : "" }, { "dropping-particle" : "", "family" : "Jasmine", "given" : "Farzana", "non-dropping-particle" : "", "parse-names" : false, "suffix" : "" }, { "dropping-particle" : "", "family" : "Jian", "given" : "Ruiqi", "non-dropping-particle" : "", "parse-names" : false, "suffix" : "" }, { "dropping-particle" : "", "family" : "Jiang", "given" : "Lihua", "non-dropping-particle" : "", "parse-names" : false, "suffix" : "" }, { "dropping-particle" : "", "family" : "Johnson", "given" : "Audra", "non-dropping-particle" : "", "parse-names" : false, "suffix" : "" }, { "dropping-particle" : "", "family" : "Kaul", "given" : "Rajinder", "non-dropping-particle" : "", "parse-names" : false, "suffix" : "" }, { "dropping-particle" : "", "family" : "Kellis", "given" : "Manolis", "non-dropping-particle" : "", "parse-names" : false, "suffix" : "" }, { "dropping-particle" : "", "family" : "Kibriya", "given" : "Muhammad G.", "non-dropping-particle" : "", "parse-names" : false, "suffix" : "" }, { "dropping-particle" : "", "family" : "Lee", "given" : "Kristen", "non-dropping-particle" : "", "parse-names" : false, "suffix" : "" }, { "dropping-particle" : "", "family" : "Li", "given" : "Jin Billy", "non-dropping-particle" : "", "parse-names" : false, "suffix" : "" }, { "dropping-particle" : "", "family" : "Li", "given" : "Qin", "non-dropping-particle" : "", "parse-names" : false, "suffix" : "" }, { "dropping-particle" : "", "family" : "Li", "given" : "Xiao", "non-dropping-particle" : "", "parse-names" : false, "suffix" : "" }, { "dropping-particle" : "", "family" : "Lin", "given" : "Jessica", "non-dropping-particle" : "", "parse-names" : false, "suffix" : "" }, { "dropping-particle" : "", "family" : "Lin", "given" : "Shin", "non-dropping-particle" : "", "parse-names" : false, "suffix" : "" }, { "dropping-particle" : "", "family" : "Linder", "given" : "Sandra", "non-dropping-particle" : "", "parse-names" : false, "suffix" : "" }, { "dropping-particle" : "", "family" : "Linke", "given" : "Caroline", "non-dropping-particle" : "", "parse-names" : false, "suffix" : "" }, { "dropping-particle" : "", "family" : "Liu", "given" : "Yaping", "non-dropping-particle" : "", "parse-names" : false, "suffix" : "" }, { "dropping-particle" : "", "family" : "Maurano", "given" : "Matthew T.", "non-dropping-particle" : "", "parse-names" : false, "suffix" : "" }, { "dropping-particle" : "", "family" : "Molinie", "given" : "Benoit", "non-dropping-particle" : "", "parse-names" : false, "suffix" : "" }, { "dropping-particle" : "", "family" : "Montgomery", "given" : "Stephen B.", "non-dropping-particle" : "", "parse-names" : false, "suffix" : "" }, { "dropping-particle" : "", "family" : "Nelson", "given" : "Jemma", "non-dropping-particle" : "", "parse-names" : false, "suffix" : "" }, { "dropping-particle" : "", "family" : "Neri", "given" : "Fidencio J.", "non-dropping-particle" : "", "parse-names" : false, "suffix" : "" }, { "dropping-particle" : "", "family" : "Oliva", "given" : "Meritxell", "non-dropping-particle" : "", "parse-names" : false, "suffix" : "" }, { "dropping-particle" : "", "family" : "Park", "given" : "Yongjin", "non-dropping-particle" : "", "parse-names" : false, "suffix" : "" }, { "dropping-particle" : "", "family" : "Pierce", "given" : "Brandon L.", "non-dropping-particle" : "", "parse-names" : false, "suffix" : "" }, { "dropping-particle" : "", "family" : "Rinaldi", "given" : "Nicola J.", "non-dropping-particle" : "", "parse-names" : false, "suffix" : "" }, { "dropping-particle" : "", "family" : "Rizzardi", "given" : "Lindsay F.", "non-dropping-particle" : "", "parse-names" : false, "suffix" : "" }, { "dropping-particle" : "", "family" : "Sandstrom", "given" : "Richard", "non-dropping-particle" : "", "parse-names" : false, "suffix" : "" }, { "dropping-particle" : "", "family" : "Skol", "given" : "Andrew", "non-dropping-particle" : "", "parse-names" : false, "suffix" : "" }, { "dropping-particle" : "", "family" : "Smith", "given" : "Kevin S.", "non-dropping-particle" : "", "parse-names" : false, "suffix" : "" }, { "dropping-particle" : "", "family" : "Snyder", "given" : "Michael P.", "non-dropping-particle" : "", "parse-names" : false, "suffix" : "" }, { "dropping-particle" : "", "family" : "Stamatoyannopoulos", "given" : "John", "non-dropping-particle" : "", "parse-names" : false, "suffix" : "" }, { "dropping-particle" : "", "family" : "Stranger", "given" : "Barbara E.", "non-dropping-particle" : "", "parse-names" : false, "suffix" : "" }, { "dropping-particle" : "", "family" : "Tang", "given" : "Hua", "non-dropping-particle" : "", "parse-names" : false, "suffix" : "" }, { "dropping-particle" : "", "family" : "Tsang", "given" : "Emily K.", "non-dropping-particle" : "", "parse-names" : false, "suffix" : "" }, { "dropping-particle" : "", "family" : "Wang", "given" : "Li", "non-dropping-particle" : "", "parse-names" : false, "suffix" : "" }, { "dropping-particle" : "", "family" : "Wang", "given" : "Meng", "non-dropping-particle" : "", "parse-names" : false, "suffix" : "" }, { "dropping-particle" : "", "family" : "Wittenberghe", "given" : "Nicholas", "non-dropping-particle" : "Van", "parse-names" : false, "suffix" : "" }, { "dropping-particle" : "", "family" : "Wu", "given" : "Fan", "non-dropping-particle" : "", "parse-names" : false, "suffix" : "" }, { "dropping-particle" : "", "family" : "Zhang", "given" : "Rui", "non-dropping-particle" : "", "parse-names" : false, "suffix" : "" }, { "dropping-particle" : "", "family" : "Nierras", "given" : "Concepcion R.", "non-dropping-particle" : "", "parse-names" : false, "suffix" : "" }, { "dropping-particle" : "", "family" : "Branton", "given" : "Philip A.", "non-dropping-particle" : "", "parse-names" : false, "suffix" : "" }, { "dropping-particle" : "", "family" : "Carithers", "given" : "Latarsha J.", "non-dropping-particle" : "", "parse-names" : false, "suffix" : "" }, { "dropping-particle" : "", "family" : "Guan", "given" : "Ping", "non-dropping-particle" : "", "parse-names" : false, "suffix" : "" }, { "dropping-particle" : "", "family" : "Moore", "given" : "Helen M.", "non-dropping-particle" : "", "parse-names" : false, "suffix" : "" }, { "dropping-particle" : "", "family" : "Rao", "given" : "Abhi", "non-dropping-particle" : "", "parse-names" : false, "suffix" : "" }, { "dropping-particle" : "", "family" : "Vaught", "given" : "Jimmie B.", "non-dropping-particle" : "", "parse-names" : false, "suffix" : "" }, { "dropping-particle" : "", "family" : "Gould", "given" : "Sarah E.", "non-dropping-particle" : "", "parse-names" : false, "suffix" : "" }, { "dropping-particle" : "", "family" : "Lockart", "given" : "Nicole C.", "non-dropping-particle" : "", "parse-names" : false, "suffix" : "" }, { "dropping-particle" : "", "family" : "Martin", "given" : "Casey", "non-dropping-particle" : "", "parse-names" : false, "suffix" : "" }, { "dropping-particle" : "", "family" : "Struewing", "given" : "Jeffery P.", "non-dropping-particle" : "", "parse-names" : false, "suffix" : "" }, { "dropping-particle" : "", "family" : "Volpi", "given" : "Simona", "non-dropping-particle" : "", "parse-names" : false, "suffix" : "" }, { "dropping-particle" : "", "family" : "Addington", "given" : "Anjene M.", "non-dropping-particle" : "", "parse-names" : false, "suffix" : "" }, { "dropping-particle" : "", "family" : "Koester", "given" : "Susan E.", "non-dropping-particle" : "", "parse-names" : false, "suffix" : "" }, { "dropping-particle" : "", "family" : "Little", "given" : "A. Roger", "non-dropping-particle" : "", "parse-names" : false, "suffix" : "" }, { "dropping-particle" : "", "family" : "Brigham", "given" : "Lori E.", "non-dropping-particle" : "", "parse-names" : false, "suffix" : "" }, { "dropping-particle" : "", "family" : "Hasz", "given" : "Richard", "non-dropping-particle" : "", "parse-names" : false, "suffix" : "" }, { "dropping-particle" : "", "family" : "Hunter", "given" : "Marcus", "non-dropping-particle" : "", "parse-names" : false, "suffix" : "" }, { "dropping-particle" : "", "family" : "Johns", "given" : "Christopher", "non-dropping-particle" : "", "parse-names" : false, "suffix" : "" }, { "dropping-particle" : "", "family" : "Johnson", "given" : "Mark", "non-dropping-particle" : "", "parse-names" : false, "suffix" : "" }, { "dropping-particle" : "", "family" : "Kopen", "given" : "Gene", "non-dropping-particle" : "", "parse-names" : false, "suffix" : "" }, { "dropping-particle" : "", "family" : "Leinweber", "given" : "William F.", "non-dropping-particle" : "", "parse-names" : false, "suffix" : "" }, { "dropping-particle" : "", "family" : "Lonsdale", "given" : "John T.", "non-dropping-particle" : "", "parse-names" : false, "suffix" : "" }, { "dropping-particle" : "", "family" : "McDonald", "given" : "Alisa", "non-dropping-particle" : "", "parse-names" : false, "suffix" : "" }, { "dropping-particle" : "", "family" : "Mestichelli", "given" : "Bernadette", "non-dropping-particle" : "", "parse-names" : false, "suffix" : "" }, { "dropping-particle" : "", "family" : "Myer", "given" : "Kevin", "non-dropping-particle" : "", "parse-names" : false, "suffix" : "" }, { "dropping-particle" : "", "family" : "Roe", "given" : "Brian", "non-dropping-particle" : "", "parse-names" : false, "suffix" : "" }, { "dropping-particle" : "", "family" : "Salvatore", "given" : "Michael", "non-dropping-particle" : "", "parse-names" : false, "suffix" : "" }, { "dropping-particle" : "", "family" : "Shad", "given" : "Saboor", "non-dropping-particle" : "", "parse-names" : false, "suffix" : "" }, { "dropping-particle" : "", "family" : "Thomas", "given" : "Jeffrey A.", "non-dropping-particle" : "", "parse-names" : false, "suffix" : "" }, { "dropping-particle" : "", "family" : "Walters", "given" : "Gary", "non-dropping-particle" : "", "parse-names" : false, "suffix" : "" }, { "dropping-particle" : "", "family" : "Washington", "given" : "Michael", "non-dropping-particle" : "", "parse-names" : false, "suffix" : "" }, { "dropping-particle" : "", "family" : "Wheeler", "given" : "Joseph", "non-dropping-particle" : "", "parse-names" : false, "suffix" : "" }, { "dropping-particle" : "", "family" : "Bridge", "given" : "Jason", "non-dropping-particle" : "", "parse-names" : false, "suffix" : "" }, { "dropping-particle" : "", "family" : "Foster", "given" : "Barbara A.", "non-dropping-particle" : "", "parse-names" : false, "suffix" : "" }, { "dropping-particle" : "", "family" : "Gillard", "given" : "Bryan M.", "non-dropping-particle" : "", "parse-names" : false, "suffix" : "" }, { "dropping-particle" : "", "family" : "Karasik", "given" : "Ellen", "non-dropping-particle" : "", "parse-names" : false, "suffix" : "" }, { "dropping-particle" : "", "family" : "Kumar", "given" : "Rachna", "non-dropping-particle" : "", "parse-names" : false, "suffix" : "" }, { "dropping-particle" : "", "family" : "Miklos", "given" : "Mark", "non-dropping-particle" : "", "parse-names" : false, "suffix" : "" }, { "dropping-particle" : "", "family" : "Moser", "given" : "Michael T.", "non-dropping-particle" : "", "parse-names" : false, "suffix" : "" }, { "dropping-particle" : "", "family" : "Jewell", "given" : "Scott D.", "non-dropping-particle" : "", "parse-names" : false, "suffix" : "" }, { "dropping-particle" : "", "family" : "Montroy", "given" : "Robert G.", "non-dropping-particle" : "", "parse-names" : false, "suffix" : "" }, { "dropping-particle" : "", "family" : "Rohrer", "given" : "Daniel C.", "non-dropping-particle" : "", "parse-names" : false, "suffix" : "" }, { "dropping-particle" : "", "family" : "Valley", "given" : "Dana R.", "non-dropping-particle" : "", "parse-names" : false, "suffix" : "" }, { "dropping-particle" : "", "family" : "Davis", "given" : "David A.", "non-dropping-particle" : "", "parse-names" : false, "suffix" : "" }, { "dropping-particle" : "", "family" : "Mash", "given" : "Deborah C.", "non-dropping-particle" : "", "parse-names" : false, "suffix" : "" }, { "dropping-particle" : "", "family" : "Undale", "given" : "Anita H.", "non-dropping-particle" : "", "parse-names" : false, "suffix" : "" }, { "dropping-particle" : "", "family" : "Smith", "given" : "Anna M.", "non-dropping-particle" : "", "parse-names" : false, "suffix" : "" }, { "dropping-particle" : "", "family" : "Tabor", "given" : "David E.", "non-dropping-particle" : "", "parse-names" : false, "suffix" : "" }, { "dropping-particle" : "V.", "family" : "Roche", "given" : "Nancy", "non-dropping-particle" : "", "parse-names" : false, "suffix" : "" }, { "dropping-particle" : "", "family" : "McLean", "given" : "Jeffrey A.", "non-dropping-particle" : "", "parse-names" : false, "suffix" : "" }, { "dropping-particle" : "", "family" : "Vatanian", "given" : "Negin", "non-dropping-particle" : "", "parse-names" : false, "suffix" : "" }, { "dropping-particle" : "", "family" : "Robinson", "given" : "Karna L.", "non-dropping-particle" : "", "parse-names" : false, "suffix" : "" }, { "dropping-particle" : "", "family" : "Sobin", "given" : "Leslie", "non-dropping-particle" : "", "parse-names" : false, "suffix" : "" }, { "dropping-particle" : "", "family" : "Barcus", "given" : "Mary E.", "non-dropping-particle" : "", "parse-names" : false, "suffix" : "" }, { "dropping-particle" : "", "family" : "Valentino", "given" : "Kimberly M.", "non-dropping-particle" : "", "parse-names" : false, "suffix" : "" }, { "dropping-particle" : "", "family" : "Qi", "given" : "Liqun", "non-dropping-particle" : "", "parse-names" : false, "suffix" : "" }, { "dropping-particle" : "", "family" : "Hunter", "given" : "Steven", "non-dropping-particle" : "", "parse-names" : false, "suffix" : "" }, { "dropping-particle" : "", "family" : "Hariharan", "given" : "Pushpa", "non-dropping-particle" : "", "parse-names" : false, "suffix" : "" }, { "dropping-particle" : "", "family" : "Singh", "given" : "Shilpi", "non-dropping-particle" : "", "parse-names" : false, "suffix" : "" }, { "dropping-particle" : "", "family" : "Um", "given" : "Ki Sung", "non-dropping-particle" : "", "parse-names" : false, "suffix" : "" }, { "dropping-particle" : "", "family" : "Matose", "given" : "Takunda", "non-dropping-particle" : "", "parse-names" : false, "suffix" : "" }, { "dropping-particle" : "", "family" : "Tomaszewski", "given" : "Maria M.", "non-dropping-particle" : "", "parse-names" : false, "suffix" : "" }, { "dropping-particle" : "", "family" : "Barker", "given" : "Laura K.", "non-dropping-particle" : "", "parse-names" : false, "suffix" : "" }, { "dropping-particle" : "", "family" : "Mosavel", "given" : "Maghboeba", "non-dropping-particle" : "", "parse-names" : false, "suffix" : "" }, { "dropping-particle" : "", "family" : "Siminoff", "given" : "Laura A.", "non-dropping-particle" : "", "parse-names" : false, "suffix" : "" }, { "dropping-particle" : "", "family" : "Traino", "given" : "Heather M.", "non-dropping-particle" : "", "parse-names" : false, "suffix" : "" }, { "dropping-particle" : "", "family" : "Flicek", "given" : "Paul", "non-dropping-particle" : "", "parse-names" : false, "suffix" : "" }, { "dropping-particle" : "", "family" : "Juettemann", "given" : "Thomas", "non-dropping-particle" : "", "parse-names" : false, "suffix" : "" }, { "dropping-particle" : "", "family" : "Ruffier", "given" : "Magali", "non-dropping-particle" : "", "parse-names" : false, "suffix" : "" }, { "dropping-particle" : "", "family" : "Sheppard", "given" : "Dan", "non-dropping-particle" : "", "parse-names" : false, "suffix" : "" }, { "dropping-particle" : "", "family" : "Taylor", "given" : "Kieron", "non-dropping-particle" : "", "parse-names" : false, "suffix" : "" }, { "dropping-particle" : "", "family" : "Trevanion", "given" : "Stephen J.", "non-dropping-particle" : "", "parse-names" : false, "suffix" : "" }, { "dropping-particle" : "", "family" : "Zerbino", "given" : "Daniel R.", "non-dropping-particle" : "", "parse-names" : false, "suffix" : "" }, { "dropping-particle" : "", "family" : "Craft", "given" : "Brian", "non-dropping-particle" : "", "parse-names" : false, "suffix" : "" }, { "dropping-particle" : "", "family" : "Goldman", "given" : "Mary", "non-dropping-particle" : "", "parse-names" : false, "suffix" : "" }, { "dropping-particle" : "", "family" : "Haeussler", "given" : "Maximilian", "non-dropping-particle" : "", "parse-names" : false, "suffix" : "" }, { "dropping-particle" : "", "family" : "Kent", "given" : "W. James", "non-dropping-particle" : "", "parse-names" : false, "suffix" : "" }, { "dropping-particle" : "", "family" : "Lee", "given" : "Christopher M.", "non-dropping-particle" : "", "parse-names" : false, "suffix" : "" }, { "dropping-particle" : "", "family" : "Paten", "given" : "Benedict", "non-dropping-particle" : "", "parse-names" : false, "suffix" : "" }, { "dropping-particle" : "", "family" : "Rosenbloom", "given" : "Kate R.", "non-dropping-particle" : "", "parse-names" : false, "suffix" : "" }, { "dropping-particle" : "", "family" : "Vivian", "given" : "John", "non-dropping-particle" : "", "parse-names" : false, "suffix" : "" }, { "dropping-particle" : "", "family" : "Zhu", "given" : "Jingchun", "non-dropping-particle" : "", "parse-names" : false, "suffix" : "" }, { "dropping-particle" : "", "family" : "Chawla", "given" : "Ajay", "non-dropping-particle" : "", "parse-names" : false, "suffix" : "" }, { "dropping-particle" : "", "family" : "Sal", "given" : "Giannino", "non-dropping-particle" : "Del", "parse-names" : false, "suffix" : "" }, { "dropping-particle" : "", "family" : "Peltz", "given" : "Gary", "non-dropping-particle" : "", "parse-names" : false, "suffix" : "" }, { "dropping-particle" : "", "family" : "Brunet", "given" : "Anne", "non-dropping-particle" : "", "parse-names" : false, "suffix" : "" }, { "dropping-particle" : "", "family" : "Conrad", "given" : "Donald F.", "non-dropping-particle" : "", "parse-names" : false, "suffix" : "" }, { "dropping-particle" : "", "family" : "Samuel", "given" : "Charles E.", "non-dropping-particle" : "", "parse-names" : false, "suffix" : "" }, { "dropping-particle" : "", "family" : "O\u2019Connell", "given" : "Mary A.", "non-dropping-particle" : "", "parse-names" : false, "suffix" : "" }, { "dropping-particle" : "", "family" : "Walkley", "given" : "Carl R.", "non-dropping-particle" : "", "parse-names" : false, "suffix" : "" }, { "dropping-particle" : "", "family" : "Nishikura", "given" : "Kazuko", "non-dropping-particle" : "", "parse-names" : false, "suffix" : "" }, { "dropping-particle" : "", "family" : "Li", "given" : "Jin Billy", "non-dropping-particle" : "", "parse-names" : false, "suffix" : "" } ], "container-title" : "Nature", "id" : "ITEM-1", "issue" : "7675", "issued" : { "date-parts" : [ [ "2017" ] ] }, "page" : "249-254", "publisher" : "Nature Publishing Group", "title" : "Dynamic landscape and regulation of RNA editing in mammals", "type" : "article-journal", "volume" : "550" }, "uris" : [ "http://www.mendeley.com/documents/?uuid=5457e3a6-b6f1-4b09-accb-1de52f64e024" ] } ], "mendeley" : { "formattedCitation" : "&lt;sup&gt;30&lt;/sup&gt;", "plainTextFormattedCitation" : "30", "previouslyFormattedCitation" : "&lt;sup&gt;30&lt;/sup&gt;" }, "properties" : {  }, "schema" : "https://github.com/citation-style-language/schema/raw/master/csl-citation.json" }</w:instrText>
      </w:r>
      <w:r w:rsidR="00A33A4A">
        <w:fldChar w:fldCharType="separate"/>
      </w:r>
      <w:r w:rsidR="00D12588" w:rsidRPr="00D12588">
        <w:rPr>
          <w:noProof/>
          <w:vertAlign w:val="superscript"/>
        </w:rPr>
        <w:t>30</w:t>
      </w:r>
      <w:r w:rsidR="00A33A4A">
        <w:fldChar w:fldCharType="end"/>
      </w:r>
      <w:r w:rsidR="007B1582">
        <w:t xml:space="preserve"> </w:t>
      </w:r>
      <w:r w:rsidR="008C6133">
        <w:t>(</w:t>
      </w:r>
      <w:r w:rsidR="008C6133">
        <w:rPr>
          <w:color w:val="0000FF"/>
        </w:rPr>
        <w:t>Fig. S6D</w:t>
      </w:r>
      <w:r w:rsidR="008C6133" w:rsidRPr="008C6133">
        <w:t>)</w:t>
      </w:r>
      <w:r w:rsidR="00A33A4A">
        <w:t xml:space="preserve">. </w:t>
      </w:r>
      <w:r w:rsidR="00571C91">
        <w:t>The largest proportion of editing sites (</w:t>
      </w:r>
      <w:r w:rsidR="00570E9E" w:rsidRPr="00570E9E">
        <w:t>46.</w:t>
      </w:r>
      <w:r w:rsidR="00570E9E">
        <w:t>3</w:t>
      </w:r>
      <w:r w:rsidR="00571C91">
        <w:t>%) w</w:t>
      </w:r>
      <w:r w:rsidR="00100D34">
        <w:t>as</w:t>
      </w:r>
      <w:r w:rsidR="00571C91">
        <w:t xml:space="preserve"> found in brain compared to other tissues in GTEX (</w:t>
      </w:r>
      <w:r w:rsidR="00571C91" w:rsidRPr="00571C91">
        <w:rPr>
          <w:color w:val="0000FF"/>
        </w:rPr>
        <w:t>Fig. S6E</w:t>
      </w:r>
      <w:r w:rsidR="00571C91">
        <w:t xml:space="preserve">). </w:t>
      </w:r>
      <w:r w:rsidR="00570E9E">
        <w:t>13.8</w:t>
      </w:r>
      <w:r w:rsidR="004E5588">
        <w:t>% more novel sites were detected in prenatal cortex than adult cortex, while</w:t>
      </w:r>
      <w:r w:rsidR="00570E9E">
        <w:t xml:space="preserve"> </w:t>
      </w:r>
      <w:r w:rsidR="00570E9E" w:rsidRPr="00570E9E">
        <w:t>43.1</w:t>
      </w:r>
      <w:r w:rsidR="004E5588">
        <w:t xml:space="preserve">% more </w:t>
      </w:r>
      <w:r w:rsidR="00CB2FE9">
        <w:t xml:space="preserve">novel sites </w:t>
      </w:r>
      <w:r w:rsidR="004E5588">
        <w:t xml:space="preserve">were detected in nuclear </w:t>
      </w:r>
      <w:r w:rsidR="00570E9E">
        <w:t xml:space="preserve">than cytoplasmic </w:t>
      </w:r>
      <w:r w:rsidR="00CB2FE9">
        <w:t>R</w:t>
      </w:r>
      <w:r w:rsidR="008C6133">
        <w:t>NA</w:t>
      </w:r>
      <w:r w:rsidR="00A81546">
        <w:t>.</w:t>
      </w:r>
      <w:r w:rsidR="008C6133">
        <w:t xml:space="preserve"> </w:t>
      </w:r>
    </w:p>
    <w:p w14:paraId="6EC78B25" w14:textId="46224D23" w:rsidR="003A68A3" w:rsidRDefault="006F0E60" w:rsidP="006F0E60">
      <w:r>
        <w:tab/>
        <w:t xml:space="preserve">To assess the relationship between subcellular localization and age in RNA editing, we first assessed editing rate changes across fraction and age in </w:t>
      </w:r>
      <w:r w:rsidR="00BF0E63">
        <w:t>the 1,025 sites shared among the four</w:t>
      </w:r>
      <w:r>
        <w:t xml:space="preserve"> groups. </w:t>
      </w:r>
      <w:r w:rsidR="00BF0E63">
        <w:t xml:space="preserve">As shown in </w:t>
      </w:r>
      <w:r w:rsidR="00BF0E63" w:rsidRPr="00BF0E63">
        <w:rPr>
          <w:color w:val="0000FF"/>
        </w:rPr>
        <w:t>Fig</w:t>
      </w:r>
      <w:r w:rsidR="000430BE">
        <w:rPr>
          <w:color w:val="0000FF"/>
        </w:rPr>
        <w:t>. S6</w:t>
      </w:r>
      <w:r w:rsidR="00571C91">
        <w:rPr>
          <w:color w:val="0000FF"/>
        </w:rPr>
        <w:t>F</w:t>
      </w:r>
      <w:r w:rsidR="00BF0E63">
        <w:t xml:space="preserve">, </w:t>
      </w:r>
      <w:r w:rsidR="00605367">
        <w:t xml:space="preserve">the distribution of </w:t>
      </w:r>
      <w:r w:rsidR="00947536">
        <w:t>unadjusted p-values suggest</w:t>
      </w:r>
      <w:r w:rsidR="00EB1FCD">
        <w:t>ed</w:t>
      </w:r>
      <w:r w:rsidR="00947536">
        <w:t xml:space="preserve"> that age but not fraction influenced editing rates. After adjusting for false discovery rate, </w:t>
      </w:r>
      <w:r w:rsidR="00571C91" w:rsidRPr="00571C91">
        <w:t xml:space="preserve">81 </w:t>
      </w:r>
      <w:r w:rsidR="00605367">
        <w:t>sites were a</w:t>
      </w:r>
      <w:r w:rsidR="00571C91">
        <w:t>ssociated with age, while only 9</w:t>
      </w:r>
      <w:r w:rsidR="00605367">
        <w:t xml:space="preserve"> were associated with fraction and </w:t>
      </w:r>
      <w:r w:rsidR="00571C91">
        <w:t>6</w:t>
      </w:r>
      <w:r w:rsidR="00605367">
        <w:t xml:space="preserve"> with interaction between age and fraction. </w:t>
      </w:r>
      <w:r w:rsidR="00CD380A">
        <w:t xml:space="preserve">Examining the subcellular localization patterns of a subset of 742 editing sites identified in Hwang et al. (2016) that was increasingly edited in human DLPFC as the brain matured showed that of the </w:t>
      </w:r>
      <w:r w:rsidR="00CD380A" w:rsidRPr="00954A91">
        <w:t>576</w:t>
      </w:r>
      <w:r w:rsidR="00CD380A">
        <w:t xml:space="preserve"> identified in our dataset, sites detected in adult but not prenatal cortex were more likely to be developmentally increasingly edited (OR=</w:t>
      </w:r>
      <w:r w:rsidR="00CD380A" w:rsidRPr="00A01BEC">
        <w:t>13.5</w:t>
      </w:r>
      <w:r w:rsidR="00CD380A">
        <w:t>, FDR=</w:t>
      </w:r>
      <w:r w:rsidR="00CD380A" w:rsidRPr="00A01BEC">
        <w:t>2.</w:t>
      </w:r>
      <w:r w:rsidR="00CD380A">
        <w:t>5</w:t>
      </w:r>
      <w:r w:rsidR="00CD380A" w:rsidRPr="00A01BEC">
        <w:t>e-25</w:t>
      </w:r>
      <w:r w:rsidR="00CD380A">
        <w:t xml:space="preserve">). Increasingly edited sites from Hwang </w:t>
      </w:r>
      <w:r w:rsidR="00CD380A" w:rsidRPr="00A01BEC">
        <w:rPr>
          <w:i/>
        </w:rPr>
        <w:t>et al</w:t>
      </w:r>
      <w:r w:rsidR="00CD380A">
        <w:t xml:space="preserve"> (2016) were significantly more edited in adult than prenatal cortex (t=12.6, FDR=</w:t>
      </w:r>
      <w:r w:rsidR="00CD380A" w:rsidRPr="00A5315B">
        <w:t>6.</w:t>
      </w:r>
      <w:r w:rsidR="00CD380A">
        <w:t>4</w:t>
      </w:r>
      <w:r w:rsidR="00CD380A" w:rsidRPr="00A5315B">
        <w:t>e-34</w:t>
      </w:r>
      <w:r w:rsidR="00CD380A">
        <w:t>).</w:t>
      </w:r>
    </w:p>
    <w:p w14:paraId="206E3CD3" w14:textId="172F9C65" w:rsidR="003404DA" w:rsidRDefault="002F7A7A" w:rsidP="003404DA">
      <w:r>
        <w:tab/>
      </w:r>
      <w:r w:rsidR="00E43E70">
        <w:t xml:space="preserve">Because </w:t>
      </w:r>
      <w:r w:rsidR="006332AE">
        <w:t>m</w:t>
      </w:r>
      <w:r>
        <w:t xml:space="preserve">ost editing sites were found in only one </w:t>
      </w:r>
      <w:r w:rsidR="006332AE">
        <w:t>group</w:t>
      </w:r>
      <w:r w:rsidR="005F3844">
        <w:t xml:space="preserve">, </w:t>
      </w:r>
      <w:r w:rsidR="00E43E70">
        <w:t>we next focused on the unique sites foun</w:t>
      </w:r>
      <w:r w:rsidR="005F3844">
        <w:t>d in all samples of a group</w:t>
      </w:r>
      <w:r w:rsidR="00B7140B">
        <w:t xml:space="preserve">. </w:t>
      </w:r>
      <w:r w:rsidR="00FC7F70">
        <w:t>The number</w:t>
      </w:r>
      <w:r w:rsidR="003404DA">
        <w:t>s</w:t>
      </w:r>
      <w:r w:rsidR="00FC7F70">
        <w:t xml:space="preserve"> of A-to-I editing sites unique to each group and found in all samples in the group </w:t>
      </w:r>
      <w:r w:rsidR="003404DA">
        <w:t>are</w:t>
      </w:r>
      <w:r w:rsidR="00FC7F70">
        <w:t xml:space="preserve"> </w:t>
      </w:r>
      <w:r w:rsidR="00272BAB">
        <w:t>summarized</w:t>
      </w:r>
      <w:r w:rsidR="00FC7F70">
        <w:t xml:space="preserve"> in </w:t>
      </w:r>
      <w:r w:rsidR="00FC7F70" w:rsidRPr="00FC7F70">
        <w:rPr>
          <w:color w:val="0000FF"/>
        </w:rPr>
        <w:t>Fig</w:t>
      </w:r>
      <w:r w:rsidR="006453DE">
        <w:rPr>
          <w:color w:val="0000FF"/>
        </w:rPr>
        <w:t>.</w:t>
      </w:r>
      <w:r w:rsidR="00FC7F70" w:rsidRPr="00FC7F70">
        <w:rPr>
          <w:color w:val="0000FF"/>
        </w:rPr>
        <w:t xml:space="preserve"> 4C</w:t>
      </w:r>
      <w:r w:rsidR="00453B64" w:rsidRPr="00453B64">
        <w:t xml:space="preserve"> and fully listed in </w:t>
      </w:r>
      <w:r w:rsidR="00453B64">
        <w:rPr>
          <w:color w:val="0000FF"/>
        </w:rPr>
        <w:t>Table S4</w:t>
      </w:r>
      <w:r w:rsidR="00FC7F70">
        <w:t xml:space="preserve">. </w:t>
      </w:r>
      <w:r w:rsidR="00D3518F">
        <w:t xml:space="preserve">Genes containing </w:t>
      </w:r>
      <w:r w:rsidR="00032D1B">
        <w:t>an editing site in this subset we</w:t>
      </w:r>
      <w:r w:rsidR="00D3518F">
        <w:t>re highly edited, contai</w:t>
      </w:r>
      <w:r w:rsidR="003404DA">
        <w:t xml:space="preserve">ning significantly more </w:t>
      </w:r>
      <w:r w:rsidR="00D3518F">
        <w:t xml:space="preserve">sites than </w:t>
      </w:r>
      <w:r w:rsidR="00032D1B">
        <w:t xml:space="preserve">other </w:t>
      </w:r>
      <w:r w:rsidR="00CD380A">
        <w:t>genes (t&gt;3.25, FDR&lt;0.0069).</w:t>
      </w:r>
    </w:p>
    <w:p w14:paraId="225AFA17" w14:textId="769C07C4" w:rsidR="00F414B1" w:rsidRDefault="003404DA" w:rsidP="006453DE">
      <w:pPr>
        <w:ind w:firstLine="720"/>
      </w:pPr>
      <w:r>
        <w:t xml:space="preserve">As with intron retention, presence of these editing sites also was associated with gene expression. For instance, genes that were significantly greater expressed in </w:t>
      </w:r>
      <w:r w:rsidRPr="003404DA">
        <w:t>adult</w:t>
      </w:r>
      <w:r>
        <w:t xml:space="preserve"> cortex were enriched for editing sites unique to </w:t>
      </w:r>
      <w:r w:rsidR="00CC304D">
        <w:t xml:space="preserve">and present in all </w:t>
      </w:r>
      <w:r>
        <w:t>adult</w:t>
      </w:r>
      <w:r w:rsidR="00CC304D">
        <w:t xml:space="preserve"> </w:t>
      </w:r>
      <w:r>
        <w:t>s</w:t>
      </w:r>
      <w:r w:rsidR="00CC304D">
        <w:t>amples</w:t>
      </w:r>
      <w:r>
        <w:t xml:space="preserve"> (OR=8.9, FDR=6.3e-19), while genes that </w:t>
      </w:r>
      <w:r w:rsidR="00DC0E11">
        <w:t>we</w:t>
      </w:r>
      <w:r>
        <w:t xml:space="preserve">re significantly </w:t>
      </w:r>
      <w:r w:rsidR="00DC0E11">
        <w:t>greater</w:t>
      </w:r>
      <w:r>
        <w:t xml:space="preserve"> expressed in </w:t>
      </w:r>
      <w:r w:rsidRPr="00DC0E11">
        <w:t>prenatal</w:t>
      </w:r>
      <w:r>
        <w:t xml:space="preserve"> </w:t>
      </w:r>
      <w:r w:rsidR="00DC0E11">
        <w:t>cortex were</w:t>
      </w:r>
      <w:r>
        <w:t xml:space="preserve"> enriched for editing sites unique to</w:t>
      </w:r>
      <w:r w:rsidR="00DC0E11">
        <w:t xml:space="preserve"> and present </w:t>
      </w:r>
      <w:r w:rsidR="00DC0E11">
        <w:lastRenderedPageBreak/>
        <w:t xml:space="preserve">in all </w:t>
      </w:r>
      <w:r>
        <w:t>prenatal samples (OR=25.9, FDR=2.1e-26</w:t>
      </w:r>
      <w:r w:rsidR="00E24374">
        <w:t xml:space="preserve">, </w:t>
      </w:r>
      <w:r w:rsidR="00E24374" w:rsidRPr="006453DE">
        <w:rPr>
          <w:color w:val="0000FF"/>
        </w:rPr>
        <w:t>Fig</w:t>
      </w:r>
      <w:r w:rsidR="006453DE">
        <w:rPr>
          <w:color w:val="0000FF"/>
        </w:rPr>
        <w:t>.</w:t>
      </w:r>
      <w:r w:rsidR="00E24374" w:rsidRPr="006453DE">
        <w:rPr>
          <w:color w:val="0000FF"/>
        </w:rPr>
        <w:t xml:space="preserve"> 4</w:t>
      </w:r>
      <w:r w:rsidR="006453DE" w:rsidRPr="006453DE">
        <w:rPr>
          <w:color w:val="0000FF"/>
        </w:rPr>
        <w:t>D</w:t>
      </w:r>
      <w:r>
        <w:t>)</w:t>
      </w:r>
      <w:r w:rsidR="00DC0E11">
        <w:t>. These prenatal e</w:t>
      </w:r>
      <w:r>
        <w:t>diting site</w:t>
      </w:r>
      <w:r w:rsidR="00754375">
        <w:t xml:space="preserve"> gene</w:t>
      </w:r>
      <w:r>
        <w:t>s</w:t>
      </w:r>
      <w:r w:rsidR="00DC0E11">
        <w:t xml:space="preserve"> were also </w:t>
      </w:r>
      <w:r>
        <w:t>enriched for ribosome</w:t>
      </w:r>
      <w:r w:rsidR="00DC0E11">
        <w:t>s in</w:t>
      </w:r>
      <w:r>
        <w:t xml:space="preserve"> KEGG pathway</w:t>
      </w:r>
      <w:r w:rsidR="00DC0E11">
        <w:t xml:space="preserve"> analysis (</w:t>
      </w:r>
      <w:r>
        <w:t>FDR=</w:t>
      </w:r>
      <w:r w:rsidRPr="00343785">
        <w:t>0.04</w:t>
      </w:r>
      <w:r w:rsidR="00DC0E11">
        <w:t>4</w:t>
      </w:r>
      <w:r>
        <w:t>)</w:t>
      </w:r>
      <w:r w:rsidR="00DC0E11">
        <w:t xml:space="preserve">. In both adult and prenatal </w:t>
      </w:r>
      <w:r w:rsidR="00E82A23">
        <w:t>cortex</w:t>
      </w:r>
      <w:r w:rsidR="00DC0E11">
        <w:t xml:space="preserve">, </w:t>
      </w:r>
      <w:r w:rsidR="00EE6C6D">
        <w:t>editing</w:t>
      </w:r>
      <w:r w:rsidR="003F7457">
        <w:t xml:space="preserve"> sites that we</w:t>
      </w:r>
      <w:r w:rsidR="00EE6C6D">
        <w:t xml:space="preserve">re found in all </w:t>
      </w:r>
      <w:r w:rsidR="00EE6C6D" w:rsidRPr="00EE6C6D">
        <w:t>nuclear</w:t>
      </w:r>
      <w:r w:rsidR="00EE6C6D">
        <w:t xml:space="preserve"> but no </w:t>
      </w:r>
      <w:r w:rsidR="00EE6C6D" w:rsidRPr="00EE6C6D">
        <w:t>cytoplasmic</w:t>
      </w:r>
      <w:r w:rsidR="00E43E70">
        <w:t xml:space="preserve"> samples we</w:t>
      </w:r>
      <w:r w:rsidR="00EE6C6D">
        <w:t>re more</w:t>
      </w:r>
      <w:r w:rsidR="003F7457">
        <w:t xml:space="preserve"> likely to occur in genes that we</w:t>
      </w:r>
      <w:r w:rsidR="00EE6C6D">
        <w:t>re significantly higher expressed in nuclear RNA than other editing sites</w:t>
      </w:r>
      <w:r w:rsidR="00CC304D">
        <w:t xml:space="preserve"> (OR&gt;2.9</w:t>
      </w:r>
      <w:r w:rsidR="00CC304D" w:rsidRPr="0016395C">
        <w:t>, FDR&lt;2.3e-02</w:t>
      </w:r>
      <w:r w:rsidR="006453DE">
        <w:t xml:space="preserve">, </w:t>
      </w:r>
      <w:r w:rsidR="006453DE">
        <w:rPr>
          <w:color w:val="0000FF"/>
        </w:rPr>
        <w:t>Fig. 4E</w:t>
      </w:r>
      <w:r w:rsidR="00CC304D" w:rsidRPr="0016395C">
        <w:t>)</w:t>
      </w:r>
      <w:r w:rsidR="00EE6C6D" w:rsidRPr="0016395C">
        <w:t>.</w:t>
      </w:r>
      <w:r w:rsidR="00E43E70" w:rsidRPr="0016395C">
        <w:t xml:space="preserve"> Relatedly, annotation of these fraction</w:t>
      </w:r>
      <w:r w:rsidR="003F7457">
        <w:t>-associated</w:t>
      </w:r>
      <w:r w:rsidR="00E43E70" w:rsidRPr="0016395C">
        <w:t xml:space="preserve"> sites showed that e</w:t>
      </w:r>
      <w:r w:rsidR="00557949" w:rsidRPr="0016395C">
        <w:t xml:space="preserve">diting sites </w:t>
      </w:r>
      <w:r w:rsidR="00E43E70" w:rsidRPr="0016395C">
        <w:t xml:space="preserve">unique to and in all </w:t>
      </w:r>
      <w:r w:rsidR="00557949" w:rsidRPr="0016395C">
        <w:t xml:space="preserve">adult </w:t>
      </w:r>
      <w:r w:rsidR="00032D1B" w:rsidRPr="0016395C">
        <w:t xml:space="preserve">cytoplasmic </w:t>
      </w:r>
      <w:r w:rsidR="00557949" w:rsidRPr="0016395C">
        <w:t xml:space="preserve">RNA </w:t>
      </w:r>
      <w:r w:rsidR="00CB25CB" w:rsidRPr="0016395C">
        <w:t xml:space="preserve">samples </w:t>
      </w:r>
      <w:r w:rsidR="00E43E70" w:rsidRPr="0016395C">
        <w:t>we</w:t>
      </w:r>
      <w:r w:rsidR="00557949" w:rsidRPr="0016395C">
        <w:t>re depleted for intron</w:t>
      </w:r>
      <w:r w:rsidR="00754375">
        <w:t>ic</w:t>
      </w:r>
      <w:r w:rsidR="00557949" w:rsidRPr="0016395C">
        <w:t xml:space="preserve"> </w:t>
      </w:r>
      <w:r w:rsidR="009F5AC4" w:rsidRPr="0016395C">
        <w:t>(OR=</w:t>
      </w:r>
      <w:r w:rsidR="00641CF8" w:rsidRPr="0016395C">
        <w:t>0.169</w:t>
      </w:r>
      <w:r w:rsidR="009F5AC4" w:rsidRPr="0016395C">
        <w:t>, FDR=</w:t>
      </w:r>
      <w:r w:rsidR="00641CF8" w:rsidRPr="0016395C">
        <w:t>0.0098</w:t>
      </w:r>
      <w:r w:rsidR="009F5AC4" w:rsidRPr="0016395C">
        <w:t>)</w:t>
      </w:r>
      <w:r w:rsidR="00E43E70" w:rsidRPr="0016395C">
        <w:t xml:space="preserve"> and</w:t>
      </w:r>
      <w:r w:rsidR="009F5AC4" w:rsidRPr="0016395C">
        <w:t xml:space="preserve"> enriched for 3'UTR </w:t>
      </w:r>
      <w:r w:rsidR="00754375">
        <w:t xml:space="preserve">sequence </w:t>
      </w:r>
      <w:r w:rsidR="009F5AC4" w:rsidRPr="0016395C">
        <w:t xml:space="preserve">compared to </w:t>
      </w:r>
      <w:r w:rsidR="003F7457">
        <w:t xml:space="preserve">sites in </w:t>
      </w:r>
      <w:r w:rsidR="009F5AC4" w:rsidRPr="0016395C">
        <w:t>adult nuclear RNA (OR=3.96, FDR=0.0098)</w:t>
      </w:r>
      <w:r w:rsidR="00E43E70" w:rsidRPr="0016395C">
        <w:t>.</w:t>
      </w:r>
      <w:r w:rsidR="0016395C">
        <w:t xml:space="preserve"> In all groups, 63-100% of edited 3’UTRs were </w:t>
      </w:r>
      <w:r w:rsidR="00100D34">
        <w:t>from</w:t>
      </w:r>
      <w:r w:rsidR="0016395C">
        <w:t xml:space="preserve"> the major isoform (</w:t>
      </w:r>
      <w:r w:rsidR="0016395C" w:rsidRPr="0016395C">
        <w:rPr>
          <w:color w:val="0000FF"/>
        </w:rPr>
        <w:t>Fig. S6G</w:t>
      </w:r>
      <w:r w:rsidR="0016395C">
        <w:t xml:space="preserve">). </w:t>
      </w:r>
      <w:r w:rsidR="009360F6">
        <w:t>Interestingly,</w:t>
      </w:r>
      <w:r w:rsidR="006453DE">
        <w:t xml:space="preserve"> </w:t>
      </w:r>
      <w:r w:rsidR="002D7AB6">
        <w:t xml:space="preserve">although these editing sites were found exclusively in one group, </w:t>
      </w:r>
      <w:r w:rsidR="00396566" w:rsidRPr="00396566">
        <w:t>86.49</w:t>
      </w:r>
      <w:r w:rsidR="00396566">
        <w:t xml:space="preserve">-100% of edited introns and </w:t>
      </w:r>
      <w:r w:rsidR="00396566" w:rsidRPr="00396566">
        <w:t>96.55</w:t>
      </w:r>
      <w:r w:rsidR="00754375">
        <w:t>-100% of edited exons we</w:t>
      </w:r>
      <w:r w:rsidR="00396566">
        <w:t>re expressed in other groups that do not have the edited site.</w:t>
      </w:r>
      <w:r w:rsidR="002D7AB6">
        <w:t xml:space="preserve"> </w:t>
      </w:r>
    </w:p>
    <w:p w14:paraId="2601FB86" w14:textId="04FA8999" w:rsidR="003F7457" w:rsidRPr="00EA35C2" w:rsidRDefault="00396566" w:rsidP="00823F3B">
      <w:pPr>
        <w:rPr>
          <w:rFonts w:eastAsia="Times New Roman" w:cs="Times New Roman"/>
        </w:rPr>
      </w:pPr>
      <w:r>
        <w:tab/>
        <w:t>Because editing sites may disrupt RNA binding protein (RBP) binding, we also examined the enrichment of RBP motifs overlapping editing sites using RBPMap</w:t>
      </w:r>
      <w:r w:rsidR="00D01A16">
        <w:fldChar w:fldCharType="begin" w:fldLock="1"/>
      </w:r>
      <w:r w:rsidR="00D12588">
        <w:instrText>ADDIN CSL_CITATION { "citationItems" : [ { "id" : "ITEM-1", "itemData" : { "DOI" : "10.1093/nar/gku406", "ISBN" : "0305-1048", "ISSN" : "13624962", "PMID" : "24829458", "abstract" : "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 "author" : [ { "dropping-particle" : "", "family" : "Paz", "given" : "Inbal", "non-dropping-particle" : "", "parse-names" : false, "suffix" : "" }, { "dropping-particle" : "", "family" : "Kosti", "given" : "Idit", "non-dropping-particle" : "", "parse-names" : false, "suffix" : "" }, { "dropping-particle" : "", "family" : "Ares", "given" : "Manuel", "non-dropping-particle" : "", "parse-names" : false, "suffix" : "" }, { "dropping-particle" : "", "family" : "Cline", "given" : "Melissa", "non-dropping-particle" : "", "parse-names" : false, "suffix" : "" }, { "dropping-particle" : "", "family" : "Mandel-Gutfreund", "given" : "Yael", "non-dropping-particle" : "", "parse-names" : false, "suffix" : "" } ], "container-title" : "Nucleic Acids Research", "id" : "ITEM-1", "issue" : "W1", "issued" : { "date-parts" : [ [ "2014" ] ] }, "page" : "361-367", "title" : "RBPmap: A web server for mapping binding sites of RNA-binding proteins", "type" : "article-journal", "volume" : "42" }, "uris" : [ "http://www.mendeley.com/documents/?uuid=b89c43b7-2a52-481f-9cb5-cacf0b42d2ad" ] } ], "mendeley" : { "formattedCitation" : "&lt;sup&gt;31&lt;/sup&gt;", "plainTextFormattedCitation" : "31", "previouslyFormattedCitation" : "&lt;sup&gt;31&lt;/sup&gt;" }, "properties" : {  }, "schema" : "https://github.com/citation-style-language/schema/raw/master/csl-citation.json" }</w:instrText>
      </w:r>
      <w:r w:rsidR="00D01A16">
        <w:fldChar w:fldCharType="separate"/>
      </w:r>
      <w:r w:rsidR="00D12588" w:rsidRPr="00D12588">
        <w:rPr>
          <w:noProof/>
          <w:vertAlign w:val="superscript"/>
        </w:rPr>
        <w:t>31</w:t>
      </w:r>
      <w:r w:rsidR="00D01A16">
        <w:fldChar w:fldCharType="end"/>
      </w:r>
      <w:r w:rsidR="00D01A16">
        <w:t xml:space="preserve">. </w:t>
      </w:r>
      <w:r w:rsidR="00AB4FA6">
        <w:t>Although n</w:t>
      </w:r>
      <w:r w:rsidR="008D79A7">
        <w:t xml:space="preserve">o RBPs were enriched or depleted for </w:t>
      </w:r>
      <w:r w:rsidR="008953A1">
        <w:t>the</w:t>
      </w:r>
      <w:r w:rsidR="008D79A7">
        <w:t xml:space="preserve"> groups of unique editing sites</w:t>
      </w:r>
      <w:r w:rsidR="008953A1">
        <w:t xml:space="preserve"> in </w:t>
      </w:r>
      <w:r w:rsidR="008953A1" w:rsidRPr="008953A1">
        <w:rPr>
          <w:color w:val="0000FF"/>
        </w:rPr>
        <w:t>Fig. 4C</w:t>
      </w:r>
      <w:r w:rsidR="00AB4FA6" w:rsidRPr="00AB4FA6">
        <w:t xml:space="preserve">, </w:t>
      </w:r>
      <w:r w:rsidR="00A9430B" w:rsidRPr="00A9430B">
        <w:t xml:space="preserve">94 of </w:t>
      </w:r>
      <w:r w:rsidR="00A9430B">
        <w:t>the 114 RBP</w:t>
      </w:r>
      <w:r w:rsidR="00E87011">
        <w:t xml:space="preserve"> motif</w:t>
      </w:r>
      <w:r w:rsidR="00A9430B" w:rsidRPr="00A9430B">
        <w:t>s tested</w:t>
      </w:r>
      <w:r w:rsidR="00A9430B">
        <w:t xml:space="preserve"> significantly overlapp</w:t>
      </w:r>
      <w:r w:rsidR="00AB4FA6">
        <w:t>ed</w:t>
      </w:r>
      <w:r w:rsidR="00A9430B">
        <w:t xml:space="preserve"> an A-to-I edi</w:t>
      </w:r>
      <w:r w:rsidR="00AB4FA6">
        <w:t>ting site</w:t>
      </w:r>
      <w:r w:rsidR="00A9430B">
        <w:t xml:space="preserve"> (FDR&lt;0.05, </w:t>
      </w:r>
      <w:r w:rsidR="00A9430B" w:rsidRPr="00A9430B">
        <w:rPr>
          <w:color w:val="0000FF"/>
        </w:rPr>
        <w:t>Fig. S6H</w:t>
      </w:r>
      <w:r w:rsidR="00A9430B">
        <w:t xml:space="preserve">). </w:t>
      </w:r>
      <w:r w:rsidR="00CD380A">
        <w:t>RBP motif enrichment varied by the annotation of the editing site: w</w:t>
      </w:r>
      <w:r w:rsidR="00E87011">
        <w:t>hile e</w:t>
      </w:r>
      <w:r w:rsidR="008D79A7">
        <w:t xml:space="preserve">diting sites in CDS and 5’UTR were </w:t>
      </w:r>
      <w:r w:rsidR="00F01058">
        <w:t>depleted for</w:t>
      </w:r>
      <w:r w:rsidR="00A9430B" w:rsidRPr="00CD380A">
        <w:t xml:space="preserve"> </w:t>
      </w:r>
      <w:r w:rsidR="008D79A7" w:rsidRPr="00CD380A">
        <w:t>RBP</w:t>
      </w:r>
      <w:r w:rsidR="00A9430B" w:rsidRPr="00CD380A">
        <w:t xml:space="preserve"> motif</w:t>
      </w:r>
      <w:r w:rsidR="00F01058">
        <w:t>s</w:t>
      </w:r>
      <w:r w:rsidR="008D79A7" w:rsidRPr="00CD380A">
        <w:t xml:space="preserve"> (OR&gt;3.4, FDR&lt;5.6e-41)</w:t>
      </w:r>
      <w:r w:rsidR="00E87011" w:rsidRPr="00CD380A">
        <w:t>, e</w:t>
      </w:r>
      <w:r w:rsidR="008D79A7" w:rsidRPr="00CD380A">
        <w:t xml:space="preserve">diting sites in introns were enriched for </w:t>
      </w:r>
      <w:r w:rsidR="009F72C5" w:rsidRPr="00CD380A">
        <w:t xml:space="preserve">overlapping motifs </w:t>
      </w:r>
      <w:r w:rsidR="00A5315B" w:rsidRPr="00CD380A">
        <w:t>of</w:t>
      </w:r>
      <w:r w:rsidR="008D79A7" w:rsidRPr="00CD380A">
        <w:t xml:space="preserve"> SRSF5, G3BP2, and </w:t>
      </w:r>
      <w:r w:rsidR="00D01A16" w:rsidRPr="00CD380A">
        <w:t>LIN28A (OR&gt;1.2, FDR&lt;3.08</w:t>
      </w:r>
      <w:r w:rsidR="009F72C5" w:rsidRPr="00CD380A">
        <w:t>e-02)</w:t>
      </w:r>
      <w:r w:rsidR="00E87011" w:rsidRPr="00CD380A">
        <w:t>, and e</w:t>
      </w:r>
      <w:r w:rsidR="009F72C5" w:rsidRPr="00CD380A">
        <w:t>diting sites in 3’UTRs were enriched for SRSF3, IGF2BP2, IGF2BP3, and FMR1 (OR&gt;1.15, FDR&lt;4.5e-2).</w:t>
      </w:r>
      <w:r w:rsidR="00C049E5" w:rsidRPr="00CD380A">
        <w:t xml:space="preserve"> SRSF5 and SRSF3 are </w:t>
      </w:r>
      <w:r w:rsidR="00C049E5" w:rsidRPr="00CD380A">
        <w:rPr>
          <w:rFonts w:eastAsia="Times New Roman" w:cs="Times New Roman"/>
          <w:color w:val="333333"/>
          <w:shd w:val="clear" w:color="auto" w:fill="FFFFFF"/>
        </w:rPr>
        <w:t xml:space="preserve">splicing factors that are part of the spliceosome; </w:t>
      </w:r>
      <w:r w:rsidR="00C049E5" w:rsidRPr="00CD380A">
        <w:t>LIN28A is a developmentally associated RBP</w:t>
      </w:r>
      <w:r w:rsidR="00C049E5" w:rsidRPr="00CD380A">
        <w:rPr>
          <w:rFonts w:eastAsia="Times New Roman" w:cs="Times New Roman"/>
          <w:color w:val="333333"/>
          <w:shd w:val="clear" w:color="auto" w:fill="FFFFFF"/>
        </w:rPr>
        <w:t xml:space="preserve">, while </w:t>
      </w:r>
      <w:r w:rsidR="00C049E5" w:rsidRPr="00CD380A">
        <w:t xml:space="preserve">IGF2BP2 and IGF2BP3 are associated with regulating the translation of </w:t>
      </w:r>
      <w:r w:rsidR="00C049E5" w:rsidRPr="00CD380A">
        <w:rPr>
          <w:rFonts w:eastAsia="Times New Roman" w:cs="Times New Roman"/>
          <w:i/>
          <w:color w:val="333333"/>
          <w:shd w:val="clear" w:color="auto" w:fill="FFFFFF"/>
        </w:rPr>
        <w:t>IGF2</w:t>
      </w:r>
      <w:r w:rsidR="002B6CE7">
        <w:rPr>
          <w:rFonts w:eastAsia="Times New Roman" w:cs="Times New Roman"/>
          <w:i/>
          <w:color w:val="333333"/>
          <w:shd w:val="clear" w:color="auto" w:fill="FFFFFF"/>
        </w:rPr>
        <w:t xml:space="preserve"> </w:t>
      </w:r>
      <w:r w:rsidR="002B6CE7" w:rsidRPr="00CD380A">
        <w:rPr>
          <w:rFonts w:eastAsia="Times New Roman" w:cs="Times New Roman"/>
          <w:color w:val="333333"/>
          <w:shd w:val="clear" w:color="auto" w:fill="FFFFFF"/>
        </w:rPr>
        <w:t>(RefSeq)</w:t>
      </w:r>
      <w:r w:rsidR="00C049E5" w:rsidRPr="00CD380A">
        <w:rPr>
          <w:rFonts w:eastAsia="Times New Roman" w:cs="Times New Roman"/>
          <w:i/>
          <w:color w:val="333333"/>
          <w:shd w:val="clear" w:color="auto" w:fill="FFFFFF"/>
        </w:rPr>
        <w:t>.</w:t>
      </w:r>
      <w:r w:rsidR="00C049E5" w:rsidRPr="00CD380A">
        <w:rPr>
          <w:rFonts w:eastAsia="Times New Roman" w:cs="Times New Roman"/>
          <w:color w:val="333333"/>
          <w:shd w:val="clear" w:color="auto" w:fill="FFFFFF"/>
        </w:rPr>
        <w:t xml:space="preserve"> </w:t>
      </w:r>
      <w:r w:rsidR="00CD380A" w:rsidRPr="00CD380A">
        <w:rPr>
          <w:rFonts w:eastAsia="Times New Roman" w:cs="Times New Roman"/>
          <w:color w:val="333333"/>
          <w:shd w:val="clear" w:color="auto" w:fill="FFFFFF"/>
        </w:rPr>
        <w:t>FMR1, best known for its role in fragile X mental retardation, is also thought to modulate trafficking of mR</w:t>
      </w:r>
      <w:r w:rsidR="00CD380A">
        <w:rPr>
          <w:rFonts w:eastAsia="Times New Roman" w:cs="Times New Roman"/>
          <w:color w:val="333333"/>
          <w:shd w:val="clear" w:color="auto" w:fill="FFFFFF"/>
        </w:rPr>
        <w:t xml:space="preserve">NA across the nuclear membrane </w:t>
      </w:r>
      <w:r w:rsidR="00CD380A" w:rsidRPr="00CD380A">
        <w:rPr>
          <w:rFonts w:eastAsia="Times New Roman" w:cs="Times New Roman"/>
          <w:color w:val="333333"/>
          <w:shd w:val="clear" w:color="auto" w:fill="FFFFFF"/>
        </w:rPr>
        <w:t>from the nucleus to the cytoplasm (RefSeq).</w:t>
      </w:r>
      <w:r w:rsidR="00C049E5">
        <w:t xml:space="preserve"> </w:t>
      </w:r>
    </w:p>
    <w:p w14:paraId="7730EAEC" w14:textId="77777777" w:rsidR="005718FB" w:rsidRPr="005718FB" w:rsidRDefault="005718FB" w:rsidP="00B4182E"/>
    <w:p w14:paraId="04564855" w14:textId="1D5EF7B5" w:rsidR="00764117" w:rsidRDefault="00764117" w:rsidP="00764117">
      <w:pPr>
        <w:rPr>
          <w:color w:val="FF6600"/>
        </w:rPr>
      </w:pPr>
      <w:r w:rsidRPr="00494555">
        <w:rPr>
          <w:i/>
        </w:rPr>
        <w:t>Gene</w:t>
      </w:r>
      <w:r>
        <w:rPr>
          <w:i/>
        </w:rPr>
        <w:t xml:space="preserve">s </w:t>
      </w:r>
      <w:r w:rsidR="00E24C1C">
        <w:rPr>
          <w:i/>
        </w:rPr>
        <w:t>differentially</w:t>
      </w:r>
      <w:r w:rsidR="007B1258">
        <w:rPr>
          <w:i/>
        </w:rPr>
        <w:t xml:space="preserve"> express</w:t>
      </w:r>
      <w:r w:rsidR="00E24C1C">
        <w:rPr>
          <w:i/>
        </w:rPr>
        <w:t>ed by</w:t>
      </w:r>
      <w:r>
        <w:rPr>
          <w:i/>
        </w:rPr>
        <w:t xml:space="preserve"> fraction are</w:t>
      </w:r>
      <w:r w:rsidRPr="00494555">
        <w:rPr>
          <w:i/>
        </w:rPr>
        <w:t xml:space="preserve"> </w:t>
      </w:r>
      <w:r w:rsidR="009831BA">
        <w:rPr>
          <w:i/>
        </w:rPr>
        <w:t>overrepresented</w:t>
      </w:r>
      <w:r>
        <w:rPr>
          <w:i/>
        </w:rPr>
        <w:t xml:space="preserve"> in </w:t>
      </w:r>
      <w:r w:rsidR="009831BA">
        <w:rPr>
          <w:i/>
        </w:rPr>
        <w:t xml:space="preserve">gene sets associated with </w:t>
      </w:r>
      <w:r>
        <w:rPr>
          <w:i/>
        </w:rPr>
        <w:t>psychiatric disease</w:t>
      </w:r>
    </w:p>
    <w:p w14:paraId="0D434835" w14:textId="4059BE2F" w:rsidR="00764117" w:rsidRDefault="00764117" w:rsidP="00764117"/>
    <w:p w14:paraId="5CC78599" w14:textId="3861CDB7" w:rsidR="004852F8" w:rsidRPr="006D2CD7" w:rsidRDefault="00764117" w:rsidP="006D2CD7">
      <w:pPr>
        <w:ind w:firstLine="720"/>
        <w:rPr>
          <w:rFonts w:cs="Arial"/>
        </w:rPr>
      </w:pPr>
      <w:r w:rsidRPr="00945EDA">
        <w:t xml:space="preserve">We </w:t>
      </w:r>
      <w:r w:rsidR="006D2CD7">
        <w:t>finally</w:t>
      </w:r>
      <w:r w:rsidRPr="00945EDA">
        <w:t xml:space="preserve"> performed Disease Ontology (DO) Semantic and Enrichment analysis on the sets of genes differentially</w:t>
      </w:r>
      <w:r w:rsidR="006D2CD7">
        <w:t xml:space="preserve"> expressed by fraction and age.</w:t>
      </w:r>
      <w:r w:rsidR="006D2CD7">
        <w:rPr>
          <w:rFonts w:cs="Arial"/>
        </w:rPr>
        <w:t xml:space="preserve"> </w:t>
      </w:r>
      <w:r>
        <w:rPr>
          <w:rFonts w:cs="Arial"/>
        </w:rPr>
        <w:t>G</w:t>
      </w:r>
      <w:r w:rsidRPr="0017365D">
        <w:rPr>
          <w:rFonts w:cs="Arial"/>
        </w:rPr>
        <w:t xml:space="preserve">enes with a significant interaction between subcellular localization and age were enriched for involvement in Alzheimer’s disease and </w:t>
      </w:r>
      <w:r>
        <w:rPr>
          <w:rFonts w:cs="Arial"/>
        </w:rPr>
        <w:t>other neurodegenerative diseases</w:t>
      </w:r>
      <w:r w:rsidRPr="0017365D">
        <w:rPr>
          <w:rFonts w:cs="Arial"/>
        </w:rPr>
        <w:t xml:space="preserve"> (</w:t>
      </w:r>
      <w:r>
        <w:t>abs(LFC)</w:t>
      </w:r>
      <w:r w:rsidR="00A9542C">
        <w:rPr>
          <w:rFonts w:eastAsia="ＭＳ ゴシック"/>
          <w:color w:val="000000"/>
        </w:rPr>
        <w:t>≥1; FDR≤</w:t>
      </w:r>
      <w:r>
        <w:rPr>
          <w:rFonts w:eastAsia="ＭＳ ゴシック"/>
          <w:color w:val="000000"/>
        </w:rPr>
        <w:t xml:space="preserve">0.05; </w:t>
      </w:r>
      <w:r w:rsidRPr="0017365D">
        <w:rPr>
          <w:rFonts w:cs="Arial"/>
          <w:color w:val="0000FF"/>
        </w:rPr>
        <w:t>Fig</w:t>
      </w:r>
      <w:r w:rsidR="00BE7F13">
        <w:rPr>
          <w:rFonts w:cs="Arial"/>
          <w:color w:val="0000FF"/>
        </w:rPr>
        <w:t>. S7</w:t>
      </w:r>
      <w:r w:rsidRPr="0017365D">
        <w:rPr>
          <w:rFonts w:cs="Arial"/>
          <w:color w:val="0000FF"/>
        </w:rPr>
        <w:t>A</w:t>
      </w:r>
      <w:r w:rsidRPr="0017365D">
        <w:rPr>
          <w:rFonts w:cs="Arial"/>
        </w:rPr>
        <w:t xml:space="preserve">). </w:t>
      </w:r>
      <w:r w:rsidR="00BE7F13">
        <w:rPr>
          <w:rFonts w:cs="Arial"/>
        </w:rPr>
        <w:t>Since</w:t>
      </w:r>
      <w:r w:rsidRPr="0017365D">
        <w:rPr>
          <w:rFonts w:cs="Arial"/>
        </w:rPr>
        <w:t xml:space="preserve"> the subcellular compartments are globally more similar in prenatal than adul</w:t>
      </w:r>
      <w:r w:rsidR="00BE7F13">
        <w:rPr>
          <w:rFonts w:cs="Arial"/>
        </w:rPr>
        <w:t>t samples, many of these genes we</w:t>
      </w:r>
      <w:r w:rsidRPr="0017365D">
        <w:rPr>
          <w:rFonts w:cs="Arial"/>
        </w:rPr>
        <w:t>re more highly expressed in adult than prenatal</w:t>
      </w:r>
      <w:r w:rsidR="00BE7F13">
        <w:rPr>
          <w:rFonts w:cs="Arial"/>
        </w:rPr>
        <w:t xml:space="preserve"> cortex</w:t>
      </w:r>
      <w:r w:rsidRPr="0017365D">
        <w:rPr>
          <w:rFonts w:cs="Arial"/>
        </w:rPr>
        <w:t xml:space="preserve">, with greater expression in adult </w:t>
      </w:r>
      <w:r>
        <w:rPr>
          <w:rFonts w:cs="Arial"/>
        </w:rPr>
        <w:t>cytoplasm</w:t>
      </w:r>
      <w:r w:rsidRPr="0017365D">
        <w:rPr>
          <w:rFonts w:cs="Arial"/>
        </w:rPr>
        <w:t xml:space="preserve"> compared to nucleus. </w:t>
      </w:r>
      <w:r>
        <w:rPr>
          <w:rFonts w:cs="Arial"/>
          <w:i/>
        </w:rPr>
        <w:t>ALDH2</w:t>
      </w:r>
      <w:r w:rsidRPr="0017365D">
        <w:rPr>
          <w:rFonts w:cs="Arial"/>
        </w:rPr>
        <w:t xml:space="preserve"> is an example of this expression pattern (</w:t>
      </w:r>
      <w:r w:rsidRPr="0017365D">
        <w:rPr>
          <w:rFonts w:cs="Arial"/>
          <w:color w:val="0000FF"/>
        </w:rPr>
        <w:t>Fig</w:t>
      </w:r>
      <w:r w:rsidR="00BE7F13">
        <w:rPr>
          <w:rFonts w:cs="Arial"/>
          <w:color w:val="0000FF"/>
        </w:rPr>
        <w:t>. S7</w:t>
      </w:r>
      <w:r>
        <w:rPr>
          <w:rFonts w:cs="Arial"/>
          <w:color w:val="0000FF"/>
        </w:rPr>
        <w:t>B</w:t>
      </w:r>
      <w:r w:rsidRPr="0017365D">
        <w:rPr>
          <w:rFonts w:cs="Arial"/>
        </w:rPr>
        <w:t>). S</w:t>
      </w:r>
      <w:r>
        <w:rPr>
          <w:rFonts w:cs="Arial"/>
        </w:rPr>
        <w:t xml:space="preserve">ome genes </w:t>
      </w:r>
      <w:r w:rsidRPr="0017365D">
        <w:rPr>
          <w:rFonts w:cs="Arial"/>
        </w:rPr>
        <w:t xml:space="preserve">however, </w:t>
      </w:r>
      <w:r>
        <w:rPr>
          <w:rFonts w:cs="Arial"/>
        </w:rPr>
        <w:t xml:space="preserve">such as the </w:t>
      </w:r>
      <w:r w:rsidR="002334EF">
        <w:rPr>
          <w:rFonts w:cs="Arial"/>
        </w:rPr>
        <w:t>Alzheimer’s</w:t>
      </w:r>
      <w:r>
        <w:rPr>
          <w:rFonts w:cs="Arial"/>
        </w:rPr>
        <w:t xml:space="preserve"> disease-associated </w:t>
      </w:r>
      <w:r w:rsidRPr="00C02B0E">
        <w:rPr>
          <w:rFonts w:cs="Arial"/>
          <w:i/>
        </w:rPr>
        <w:t>ELK1</w:t>
      </w:r>
      <w:r>
        <w:rPr>
          <w:rFonts w:cs="Arial"/>
        </w:rPr>
        <w:t xml:space="preserve">, </w:t>
      </w:r>
      <w:r w:rsidRPr="0017365D">
        <w:rPr>
          <w:rFonts w:cs="Arial"/>
        </w:rPr>
        <w:t>exhibit</w:t>
      </w:r>
      <w:r w:rsidR="00BE7F13">
        <w:rPr>
          <w:rFonts w:cs="Arial"/>
        </w:rPr>
        <w:t>ed</w:t>
      </w:r>
      <w:r w:rsidRPr="0017365D">
        <w:rPr>
          <w:rFonts w:cs="Arial"/>
        </w:rPr>
        <w:t xml:space="preserve"> other patterns of interaction between fraction and age (</w:t>
      </w:r>
      <w:r w:rsidRPr="0017365D">
        <w:rPr>
          <w:rFonts w:cs="Arial"/>
          <w:color w:val="0000FF"/>
        </w:rPr>
        <w:t>Fig</w:t>
      </w:r>
      <w:r w:rsidR="00BE7F13">
        <w:rPr>
          <w:rFonts w:cs="Arial"/>
          <w:color w:val="0000FF"/>
        </w:rPr>
        <w:t>. S7C</w:t>
      </w:r>
      <w:r w:rsidRPr="00BE7F13">
        <w:rPr>
          <w:rFonts w:cs="Arial"/>
        </w:rPr>
        <w:t>)</w:t>
      </w:r>
      <w:r>
        <w:rPr>
          <w:rFonts w:cs="Arial"/>
        </w:rPr>
        <w:t>. E</w:t>
      </w:r>
      <w:r w:rsidRPr="0017365D">
        <w:rPr>
          <w:rFonts w:cs="Arial"/>
        </w:rPr>
        <w:t xml:space="preserve">xpression of </w:t>
      </w:r>
      <w:r w:rsidRPr="0017365D">
        <w:rPr>
          <w:rFonts w:cs="Arial"/>
          <w:i/>
        </w:rPr>
        <w:t>ELK1</w:t>
      </w:r>
      <w:r>
        <w:rPr>
          <w:rFonts w:cs="Arial"/>
          <w:i/>
        </w:rPr>
        <w:t>—</w:t>
      </w:r>
      <w:r w:rsidRPr="0017365D">
        <w:rPr>
          <w:rFonts w:cs="Arial"/>
        </w:rPr>
        <w:t xml:space="preserve">a transcription factor that regulates early action gene expression and is implicated in </w:t>
      </w:r>
      <w:r w:rsidRPr="0017365D">
        <w:rPr>
          <w:rFonts w:eastAsia="Times New Roman" w:cs="Times New Roman"/>
          <w:color w:val="000000"/>
          <w:shd w:val="clear" w:color="auto" w:fill="FFFFFF"/>
        </w:rPr>
        <w:t>regulating chromatin remodeling, SRE-dependent transcription, and neuronal differentiation</w:t>
      </w:r>
      <w:r>
        <w:rPr>
          <w:rFonts w:eastAsia="Times New Roman" w:cs="Times New Roman"/>
          <w:color w:val="000000"/>
          <w:shd w:val="clear" w:color="auto" w:fill="FFFFFF"/>
        </w:rPr>
        <w:t>—</w:t>
      </w:r>
      <w:r w:rsidR="00BE7F13">
        <w:rPr>
          <w:rFonts w:eastAsia="Times New Roman" w:cs="Times New Roman"/>
          <w:color w:val="000000"/>
          <w:shd w:val="clear" w:color="auto" w:fill="FFFFFF"/>
        </w:rPr>
        <w:t>wa</w:t>
      </w:r>
      <w:r w:rsidRPr="0017365D">
        <w:rPr>
          <w:rFonts w:eastAsia="Times New Roman" w:cs="Times New Roman"/>
          <w:color w:val="000000"/>
          <w:shd w:val="clear" w:color="auto" w:fill="FFFFFF"/>
        </w:rPr>
        <w:t>s</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increased in adult nucle</w:t>
      </w:r>
      <w:r w:rsidR="00BE7F13">
        <w:rPr>
          <w:rFonts w:eastAsia="Times New Roman" w:cs="Times New Roman"/>
          <w:color w:val="000000"/>
          <w:shd w:val="clear" w:color="auto" w:fill="FFFFFF"/>
        </w:rPr>
        <w:t>ar RNA compared to the cytoplasm</w:t>
      </w:r>
      <w:r w:rsidRPr="0017365D">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In mice, </w:t>
      </w:r>
      <w:r w:rsidRPr="0017365D">
        <w:rPr>
          <w:rFonts w:eastAsia="Times New Roman" w:cs="Times New Roman"/>
          <w:color w:val="000000"/>
          <w:shd w:val="clear" w:color="auto" w:fill="FFFFFF"/>
        </w:rPr>
        <w:t>Elk-1</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 xml:space="preserve">protein abundance is tightly regulated by subcellular compartment as overexpression in the </w:t>
      </w:r>
      <w:r>
        <w:rPr>
          <w:rFonts w:eastAsia="Times New Roman" w:cs="Times New Roman"/>
          <w:color w:val="000000"/>
          <w:shd w:val="clear" w:color="auto" w:fill="FFFFFF"/>
        </w:rPr>
        <w:t>cytoplasm</w:t>
      </w:r>
      <w:r w:rsidRPr="0017365D">
        <w:rPr>
          <w:rFonts w:eastAsia="Times New Roman" w:cs="Times New Roman"/>
          <w:color w:val="000000"/>
          <w:shd w:val="clear" w:color="auto" w:fill="FFFFFF"/>
        </w:rPr>
        <w:t xml:space="preserve"> can lead to cell death</w:t>
      </w:r>
      <w:r w:rsidRPr="0017365D">
        <w:rPr>
          <w:rFonts w:eastAsia="Times New Roman" w:cs="Times New Roman"/>
          <w:color w:val="000000"/>
          <w:shd w:val="clear" w:color="auto" w:fill="FFFFFF"/>
        </w:rPr>
        <w:fldChar w:fldCharType="begin" w:fldLock="1"/>
      </w:r>
      <w:r w:rsidR="00D12588">
        <w:rPr>
          <w:rFonts w:eastAsia="Times New Roman" w:cs="Times New Roman"/>
          <w:color w:val="000000"/>
          <w:shd w:val="clear" w:color="auto" w:fill="FFFFFF"/>
        </w:rPr>
        <w:instrText>ADDIN CSL_CITATION { "citationItems" : [ { "id" : "ITEM-1", "itemData" : { "ISBN" : "1662-453X; 1662-453X", "abstract" : "The ternary complex factor (TCF) Elk-1 is a transcription factor that regulates immediate early gene (IEG) expression via the serum response element (SRE) DNA consensus site. Elk-1 is associated with a dimer of serum response factor (SRF) at the SRE site, and its phosphorylation occurs at specific residues in response to mitogen-activated protein kinases (MAPKs), including c-Jun-N terminal kinase (JNK), p38/MAPK, and extracellular-signal regulated kinase (ERK). This phosphorylation event is critical for triggering SRE-dependent transcription. Although MAPKs are fundamental actors for the instatement and maintenance of memory, and much investigation of their downstream signaling partners have been conducted, no data yet clearly implicate Elk-1 in these processes. This is partly due to the complexity of Elk-1 sub-cellular localization, and hence functions, within neurons. Elk-1 is present in its resting state in the cytoplasm, where it colocalizes with mitochondrial proteins or microtubules. In this particular sub-cellular compartment, overexpression of Elk-1 is toxic for neuronal cells. When phosphorylated by the MAPK/ERK, Elk-1 translocates to the nucleus where it is implicated in regulating chromatin remodeling, SRE-dependent transcription, and neuronal differentiation. Another post-translational modification is the conjugation to SUMO (Small Ubiquitin-like MOdifier), which relocalizes Elk-1 in the cytoplasm. Thus, Elk-1 plays a dual role in neuronal functions: pro-apoptotic within the cytoplasm, and pro-differentiation within the nucleus. To address the role of Elk-1 in the brain, one must be aware of its multiple facets, and design molecular tools that will shut down Elk-1 expression, trafficking, or activation, in specific neuronal compartments. We summarize in this review the known molecular functions of Elk-1, its regulation in neuronal cells, and present evidence of its possible implication in model systems of synaptic plasticity, learning, but also in neurodegenerative diseases.", "author" : [ { "dropping-particle" : "", "family" : "Besnard", "given" : "A", "non-dropping-particle" : "", "parse-names" : false, "suffix" : "" }, { "dropping-particle" : "", "family" : "Galan-Rodriguez", "given" : "B", "non-dropping-particle" : "", "parse-names" : false, "suffix" : "" }, { "dropping-particle" : "", "family" : "Vanhoutte", "given" : "P", "non-dropping-particle" : "", "parse-names" : false, "suffix" : "" }, { "dropping-particle" : "", "family" : "Caboche", "given" : "J", "non-dropping-particle" : "", "parse-names" : false, "suffix" : "" } ], "container-title" : "Frontiers in neuroscience", "id" : "ITEM-1", "issued" : { "date-parts" : [ [ "2011" ] ] }, "page" : "35", "title" : "Elk-1 a transcription factor with multiple facets in the brain", "type" : "article-journal", "volume" : "5" }, "uris" : [ "http://www.mendeley.com/documents/?uuid=70b08ea6-c688-444b-a64f-7ffba2902844" ] } ], "mendeley" : { "formattedCitation" : "&lt;sup&gt;32&lt;/sup&gt;", "plainTextFormattedCitation" : "32", "previouslyFormattedCitation" : "&lt;sup&gt;32&lt;/sup&gt;" }, "properties" : {  }, "schema" : "https://github.com/citation-style-language/schema/raw/master/csl-citation.json" }</w:instrText>
      </w:r>
      <w:r w:rsidRPr="0017365D">
        <w:rPr>
          <w:rFonts w:eastAsia="Times New Roman" w:cs="Times New Roman"/>
          <w:color w:val="000000"/>
          <w:shd w:val="clear" w:color="auto" w:fill="FFFFFF"/>
        </w:rPr>
        <w:fldChar w:fldCharType="separate"/>
      </w:r>
      <w:r w:rsidR="00D12588" w:rsidRPr="00D12588">
        <w:rPr>
          <w:rFonts w:eastAsia="Times New Roman" w:cs="Times New Roman"/>
          <w:noProof/>
          <w:color w:val="000000"/>
          <w:shd w:val="clear" w:color="auto" w:fill="FFFFFF"/>
          <w:vertAlign w:val="superscript"/>
        </w:rPr>
        <w:t>32</w:t>
      </w:r>
      <w:r w:rsidRPr="0017365D">
        <w:rPr>
          <w:rFonts w:eastAsia="Times New Roman" w:cs="Times New Roman"/>
          <w:color w:val="000000"/>
          <w:shd w:val="clear" w:color="auto" w:fill="FFFFFF"/>
        </w:rPr>
        <w:fldChar w:fldCharType="end"/>
      </w:r>
      <w:r w:rsidRPr="0017365D">
        <w:rPr>
          <w:rFonts w:eastAsia="Times New Roman" w:cs="Times New Roman"/>
          <w:color w:val="000000"/>
          <w:shd w:val="clear" w:color="auto" w:fill="FFFFFF"/>
        </w:rPr>
        <w:t xml:space="preserve">. </w:t>
      </w:r>
    </w:p>
    <w:p w14:paraId="1A246AB5" w14:textId="2B069CBC" w:rsidR="006D2CD7" w:rsidRDefault="00BE7F13" w:rsidP="00614A1F">
      <w:pPr>
        <w:ind w:firstLine="720"/>
      </w:pPr>
      <w:r>
        <w:lastRenderedPageBreak/>
        <w:t xml:space="preserve">We then </w:t>
      </w:r>
      <w:r w:rsidR="00BA0E79">
        <w:t xml:space="preserve">assessed fraction- and age-associated genes with </w:t>
      </w:r>
      <w:r w:rsidR="00FE6C7B">
        <w:t>brain</w:t>
      </w:r>
      <w:r w:rsidR="00BA0E79">
        <w:t xml:space="preserve"> </w:t>
      </w:r>
      <w:r w:rsidR="00FE6C7B">
        <w:t>disease</w:t>
      </w:r>
      <w:r w:rsidR="00BA0E79">
        <w:t xml:space="preserve"> gene sets </w:t>
      </w:r>
      <w:r w:rsidR="00FE6C7B">
        <w:t xml:space="preserve">for neurodevelopmental, neurodegenerative, and psychiatric disorders </w:t>
      </w:r>
      <w:r w:rsidR="00BA0E79">
        <w:t xml:space="preserve">curated </w:t>
      </w:r>
      <w:r w:rsidR="00460C5F">
        <w:t xml:space="preserve">from many sources, including </w:t>
      </w:r>
      <w:r w:rsidR="00FE6C7B">
        <w:t>genome-wide association</w:t>
      </w:r>
      <w:r w:rsidR="00460C5F">
        <w:t xml:space="preserve">, copy number variant, </w:t>
      </w:r>
      <w:r w:rsidR="00FE6C7B">
        <w:t xml:space="preserve">and </w:t>
      </w:r>
      <w:r w:rsidR="00460C5F">
        <w:t>single nucleotid</w:t>
      </w:r>
      <w:r w:rsidR="002334EF">
        <w:t>e</w:t>
      </w:r>
      <w:r w:rsidR="00460C5F">
        <w:t xml:space="preserve"> variant</w:t>
      </w:r>
      <w:r w:rsidR="00FE6C7B">
        <w:t xml:space="preserve"> studies</w:t>
      </w:r>
      <w:r w:rsidR="00460C5F">
        <w:fldChar w:fldCharType="begin" w:fldLock="1"/>
      </w:r>
      <w:r w:rsidR="00D12588">
        <w:instrText>ADDIN CSL_CITATION { "citationItems" : [ { "id" : "ITEM-1", "itemData" : { "DOI" : "10.1176/appi.ajp.2014.13111452", "ISBN" : "1535-7228 (Electronic)\\r0002-953X (Linking)", "ISSN" : "15357228", "PMID" : "24874100", "abstract" : "OBJECTIVE Neurodevelopmental disorders presumably involve events that occur during brain development. The authors hypothesized that neuropsychiatric disorders considered to be developmental in etiology are associated with susceptibility genes that are relatively upregulated during fetal life (i.e., differentially expressed). METHOD The authors investigated the presence of prenatal expression enrichment of susceptibility genes systematically, as composite gene sets associated with six neuropsychiatric disorders in the microarray-based \"BrainCloud\" dorsolateral prefrontal cortex transcriptome. RESULTS Using a fetal/postnatal log2-fold change threshold of 0.5, genes associated with syndromic neurodevelopmental disorders (N=31 genes, p=3.37\u00d710-3), intellectual disability (N=88 genes, p=5.53\u00d710-3), and autism spectrum disorder (N=242 genes, p=3.45\u00d710-4) were relatively enriched in prenatal transcript abundance, compared with the overall transcriptome. Genes associated with schizophrenia by genome-wide association studies were not preferentially fetally expressed (N=106 genes, p=0.46), nor were genes associated with schizophrenia by exome sequencing (N=212 genes, p=0.21), but specific genes within copy-number variant regions associated with schizophrenia were relatively enriched in prenatal transcript abundance, and genes associated with schizophrenia by meta-analysis were functionally enriched for some neurodevelopmental processes. In contrast, genes associated with neurodegenerative disorders were significantly underexpressed during fetal life (N=46 genes, p=1.67\u00d710-3). CONCLUSIONS The authors found evidence for relative prenatal enrichment of putative susceptibility genes for syndromic neurodevelopmental disorders, intellectual disability, and autism spectrum disorder. Future transcriptome-level association studies should evaluate regions other than the dorsolateral prefrontal cortex, at other time points, and incorporate further RNA sequencing analyses.", "author" : [ { "dropping-particle" : "", "family" : "Birnbaum", "given" : "Rebecca", "non-dropping-particle" : "", "parse-names" : false, "suffix" : "" }, { "dropping-particle" : "", "family" : "Jaffe", "given" : "Andrew E.",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American Journal of Psychiatry", "id" : "ITEM-1", "issue" : "7", "issued" : { "date-parts" : [ [ "2014" ] ] }, "page" : "758-767", "title" : "Prenatal expression patterns of genes associated with neuropsychiatric disorders", "type" : "article-journal", "volume" : "171" }, "uris" : [ "http://www.mendeley.com/documents/?uuid=c895edc0-a28e-41bb-959f-62dc828bb7c5" ] } ], "mendeley" : { "formattedCitation" : "&lt;sup&gt;33&lt;/sup&gt;", "plainTextFormattedCitation" : "33", "previouslyFormattedCitation" : "&lt;sup&gt;33&lt;/sup&gt;" }, "properties" : {  }, "schema" : "https://github.com/citation-style-language/schema/raw/master/csl-citation.json" }</w:instrText>
      </w:r>
      <w:r w:rsidR="00460C5F">
        <w:fldChar w:fldCharType="separate"/>
      </w:r>
      <w:r w:rsidR="00D12588" w:rsidRPr="00D12588">
        <w:rPr>
          <w:noProof/>
          <w:vertAlign w:val="superscript"/>
        </w:rPr>
        <w:t>33</w:t>
      </w:r>
      <w:r w:rsidR="00460C5F">
        <w:fldChar w:fldCharType="end"/>
      </w:r>
      <w:r w:rsidR="00460C5F">
        <w:t>.</w:t>
      </w:r>
      <w:r w:rsidR="00BA0E79">
        <w:t xml:space="preserve"> </w:t>
      </w:r>
      <w:r w:rsidR="0071395E">
        <w:t>Neurodegenerative disease genes were enriched for genes that were higher expressed in cytoplasm in adult cortex (OR=</w:t>
      </w:r>
      <w:r w:rsidR="00614A1F">
        <w:t>4.3, FDR=1.5e-3)</w:t>
      </w:r>
      <w:r w:rsidR="0071395E">
        <w:t>, while intellectual disability genes were enriched for cytoplasmic genes in both ages as well as those only enriched in adult cytoplasm (OR&gt;</w:t>
      </w:r>
      <w:r w:rsidR="0071395E" w:rsidRPr="0071395E">
        <w:t>2.</w:t>
      </w:r>
      <w:r w:rsidR="00614A1F">
        <w:t>7</w:t>
      </w:r>
      <w:r w:rsidR="0071395E">
        <w:t>, FDR&lt;</w:t>
      </w:r>
      <w:r w:rsidR="0071395E" w:rsidRPr="0071395E">
        <w:t>0.0</w:t>
      </w:r>
      <w:r w:rsidR="00614A1F">
        <w:t>12</w:t>
      </w:r>
      <w:r w:rsidR="0071395E">
        <w:t xml:space="preserve">). </w:t>
      </w:r>
      <w:r w:rsidR="006D2CD7">
        <w:t xml:space="preserve">Interestingly, genes that were greater expressed in the nucleus in both ages were enriched for genes associated with </w:t>
      </w:r>
      <w:r w:rsidR="0071395E">
        <w:t xml:space="preserve">both </w:t>
      </w:r>
      <w:r w:rsidR="006D2CD7">
        <w:t>Autism Spectrum Disorder (ASD</w:t>
      </w:r>
      <w:r w:rsidR="006D2CD7" w:rsidRPr="006D2CD7">
        <w:t xml:space="preserve">; </w:t>
      </w:r>
      <w:r w:rsidR="00460C5F">
        <w:t>OR&gt;4.</w:t>
      </w:r>
      <w:r w:rsidR="00614A1F">
        <w:t>9</w:t>
      </w:r>
      <w:r w:rsidR="00460C5F">
        <w:t>, FDR&lt;</w:t>
      </w:r>
      <w:r w:rsidR="00614A1F">
        <w:t>4.0e-3</w:t>
      </w:r>
      <w:r w:rsidR="00460C5F">
        <w:t xml:space="preserve">; </w:t>
      </w:r>
      <w:r w:rsidR="00460C5F">
        <w:rPr>
          <w:color w:val="0000FF"/>
        </w:rPr>
        <w:t>Fig S7D</w:t>
      </w:r>
      <w:r w:rsidR="006D2CD7">
        <w:t>)</w:t>
      </w:r>
      <w:r w:rsidR="00460C5F">
        <w:t>, as well as schizophrenia (SZ; OR=</w:t>
      </w:r>
      <w:r w:rsidR="00614A1F">
        <w:t>6.5</w:t>
      </w:r>
      <w:r w:rsidR="00460C5F">
        <w:t>, FDR=0.0</w:t>
      </w:r>
      <w:r w:rsidR="00614A1F">
        <w:t>14</w:t>
      </w:r>
      <w:r w:rsidR="00460C5F">
        <w:t xml:space="preserve">; </w:t>
      </w:r>
      <w:r w:rsidR="00460C5F">
        <w:rPr>
          <w:color w:val="0000FF"/>
        </w:rPr>
        <w:t>Fig S7E</w:t>
      </w:r>
      <w:r w:rsidR="00460C5F">
        <w:t>). Bipolar Affective Disorder (BPAD) was also associated with genes greater expressed in nuclear RNA i</w:t>
      </w:r>
      <w:r w:rsidR="001C73DA">
        <w:t>n adult cortex (OR=3.1</w:t>
      </w:r>
      <w:r w:rsidR="00460C5F">
        <w:t>, FDR=</w:t>
      </w:r>
      <w:r w:rsidR="001C73DA">
        <w:t>1.5e-3</w:t>
      </w:r>
      <w:r w:rsidR="00460C5F">
        <w:t xml:space="preserve">). </w:t>
      </w:r>
      <w:r w:rsidR="00505B02">
        <w:t xml:space="preserve">Intellectual disability, neurodevelopmental disorder, and neurodegenerative disorder gene sets were neither enriched nor depleted for these nuclear-expressed genes. </w:t>
      </w:r>
      <w:r w:rsidR="00460C5F">
        <w:t xml:space="preserve">A complete list of gene sets and enrichment can be found in </w:t>
      </w:r>
      <w:r w:rsidR="00460C5F">
        <w:rPr>
          <w:color w:val="0000FF"/>
        </w:rPr>
        <w:t>T</w:t>
      </w:r>
      <w:r w:rsidR="00460C5F" w:rsidRPr="006D2CD7">
        <w:rPr>
          <w:color w:val="0000FF"/>
        </w:rPr>
        <w:t xml:space="preserve">able </w:t>
      </w:r>
      <w:r w:rsidR="00460C5F">
        <w:rPr>
          <w:color w:val="0000FF"/>
        </w:rPr>
        <w:t>S</w:t>
      </w:r>
      <w:r w:rsidR="00480A90">
        <w:rPr>
          <w:color w:val="0000FF"/>
        </w:rPr>
        <w:t>5</w:t>
      </w:r>
      <w:r w:rsidR="00460C5F" w:rsidRPr="00460C5F">
        <w:t>.</w:t>
      </w:r>
      <w:r w:rsidR="00460C5F">
        <w:t xml:space="preserve"> </w:t>
      </w:r>
    </w:p>
    <w:p w14:paraId="021E700F" w14:textId="051DC642" w:rsidR="006D2CD7" w:rsidRDefault="003B31F9" w:rsidP="003945E1">
      <w:pPr>
        <w:ind w:firstLine="720"/>
      </w:pPr>
      <w:r>
        <w:t xml:space="preserve">Because genes </w:t>
      </w:r>
      <w:r w:rsidR="00D12588">
        <w:t>with neuronal functions as a group are longer than average</w:t>
      </w:r>
      <w:r w:rsidR="00D12588">
        <w:fldChar w:fldCharType="begin" w:fldLock="1"/>
      </w:r>
      <w:r w:rsidR="00D12588">
        <w:instrText>ADDIN CSL_CITATION { "citationItems" : [ { "id" : "ITEM-1", "itemData" : { "DOI" : "10.1038/nature14319", "ISSN" : "0028-0836", "abstract" : "Disruption of the MECP2 gene leads to Rett syndrome (RTT), a severe neurological disorder with features of autism1. MECP2 encodes a methyl-DNA-binding protein2 that has been proposed to function as a transcriptional repressor, but despite numerous mouse studies examining neuronal gene expression in Mecp2 mutants, no clear model has emerged for how MeCP2 protein regulates transcription3, 4, 5, 6, 7, 8, 9. Here we identify a genome-wide length-dependent increase in gene expression in MeCP2 mutant mouse models and human RTT brains. We present evidence that MeCP2 represses gene expression by binding to methylated CA sites within long genes, and that in neurons lacking MeCP2, decreasing the expression of long genes attenuates RTT-associated cellular deficits. In addition, we find that long genes as a population are enriched for neuronal functions and selectively expressed in the brain. These findings suggest that mutations in MeCP2 may cause neurological dysfunction by specifically disrupting long gene expression in the brain.", "author" : [ { "dropping-particle" : "", "family" : "Gabel", "given" : "Harrison W.", "non-dropping-particle" : "", "parse-names" : false, "suffix" : "" }, { "dropping-particle" : "", "family" : "Kinde", "given" : "Benyam", "non-dropping-particle" : "", "parse-names" : false, "suffix" : "" }, { "dropping-particle" : "", "family" : "Stroud", "given" : "Hume", "non-dropping-particle" : "", "parse-names" : false, "suffix" : "" }, { "dropping-particle" : "", "family" : "Gilbert", "given" : "Caitlin S.", "non-dropping-particle" : "", "parse-names" : false, "suffix" : "" }, { "dropping-particle" : "", "family" : "Harmin", "given" : "David a.", "non-dropping-particle" : "", "parse-names" : false, "suffix" : "" }, { "dropping-particle" : "", "family" : "Kastan", "given" : "Nathaniel R.", "non-dropping-particle" : "", "parse-names" : false, "suffix" : "" }, { "dropping-particle" : "", "family" : "Hemberg", "given" : "Martin", "non-dropping-particle" : "", "parse-names" : false, "suffix" : "" }, { "dropping-particle" : "", "family" : "Ebert", "given" : "Daniel H.", "non-dropping-particle" : "", "parse-names" : false, "suffix" : "" }, { "dropping-particle" : "", "family" : "Greenberg", "given" : "Michael E.", "non-dropping-particle" : "", "parse-names" : false, "suffix" : "" } ], "container-title" : "Nature", "id" : "ITEM-1", "issued" : { "date-parts" : [ [ "2015" ] ] }, "publisher" : "Nature Publishing Group", "title" : "Disruption of DNA-methylation-dependent long gene repression in Rett syndrome", "type" : "article-journal" }, "uris" : [ "http://www.mendeley.com/documents/?uuid=5c69bdd6-9886-4ef0-96f6-a057aeba87b4" ] } ], "mendeley" : { "formattedCitation" : "&lt;sup&gt;34&lt;/sup&gt;", "plainTextFormattedCitation" : "34", "previouslyFormattedCitation" : "&lt;sup&gt;34&lt;/sup&gt;" }, "properties" : {  }, "schema" : "https://github.com/citation-style-language/schema/raw/master/csl-citation.json" }</w:instrText>
      </w:r>
      <w:r w:rsidR="00D12588">
        <w:fldChar w:fldCharType="separate"/>
      </w:r>
      <w:r w:rsidR="00D12588" w:rsidRPr="00D12588">
        <w:rPr>
          <w:noProof/>
          <w:vertAlign w:val="superscript"/>
        </w:rPr>
        <w:t>34</w:t>
      </w:r>
      <w:r w:rsidR="00D12588">
        <w:fldChar w:fldCharType="end"/>
      </w:r>
      <w:r w:rsidR="00D12588">
        <w:t xml:space="preserve"> and longer genes are more abundant in the nuclear compartment, we checked if the genes in the disease sets that were over-represented in the nuclear-enriched genes were longer than other genes. While </w:t>
      </w:r>
      <w:r w:rsidR="00FF233C">
        <w:t>genes in the four nuclear-enriched sets (Autism-associated genes from CNV studies, autism-associated genes from database, schizophrenia-associated genes from CNV studies, and Bipolar-associated genes from GWAS) were significantly longer than all other genes (t=</w:t>
      </w:r>
      <w:r w:rsidR="00FF233C" w:rsidRPr="00FF233C">
        <w:t xml:space="preserve"> 17.</w:t>
      </w:r>
      <w:r w:rsidR="00FF233C">
        <w:t>6, FDR=</w:t>
      </w:r>
      <w:r w:rsidR="00FF233C" w:rsidRPr="00FF233C">
        <w:t>3.0</w:t>
      </w:r>
      <w:r w:rsidR="00FF233C">
        <w:t>4</w:t>
      </w:r>
      <w:r w:rsidR="00FF233C" w:rsidRPr="00FF233C">
        <w:t>e-55</w:t>
      </w:r>
      <w:r w:rsidR="00FF233C">
        <w:t>), three of the sets were actually significantly shorter than the genes in the un</w:t>
      </w:r>
      <w:r w:rsidR="00C81B33">
        <w:t xml:space="preserve">associated </w:t>
      </w:r>
      <w:r w:rsidR="00FF233C">
        <w:t xml:space="preserve">disease </w:t>
      </w:r>
      <w:r w:rsidR="00C81B33">
        <w:t>sets (t&lt;</w:t>
      </w:r>
      <w:r w:rsidR="00C81B33" w:rsidRPr="00C81B33">
        <w:t>-2.</w:t>
      </w:r>
      <w:r w:rsidR="00C81B33">
        <w:t>7, FDR&lt;</w:t>
      </w:r>
      <w:r w:rsidR="00C81B33" w:rsidRPr="00C81B33">
        <w:t>9.5e-03</w:t>
      </w:r>
      <w:r w:rsidR="00C81B33">
        <w:t>;</w:t>
      </w:r>
      <w:r w:rsidR="00C81B33" w:rsidRPr="00C81B33">
        <w:t xml:space="preserve"> </w:t>
      </w:r>
      <w:r w:rsidR="00C81B33" w:rsidRPr="003945E1">
        <w:rPr>
          <w:color w:val="0000FF"/>
        </w:rPr>
        <w:t>Fig. 5</w:t>
      </w:r>
      <w:r w:rsidR="00C81B33">
        <w:t>). Only the autism-associated genes from database were significantly longer than the other disease genes (t=3.0, FDR=</w:t>
      </w:r>
      <w:r w:rsidR="00C81B33" w:rsidRPr="00C81B33">
        <w:t>4.1e-03</w:t>
      </w:r>
      <w:r w:rsidR="00C81B33">
        <w:t xml:space="preserve">). This </w:t>
      </w:r>
      <w:r w:rsidR="003945E1">
        <w:t>result</w:t>
      </w:r>
      <w:r w:rsidR="00C81B33">
        <w:t xml:space="preserve"> was probably skewed by the inclusion of </w:t>
      </w:r>
      <w:r w:rsidR="00C81B33">
        <w:rPr>
          <w:i/>
        </w:rPr>
        <w:t>TITIN</w:t>
      </w:r>
      <w:r w:rsidR="00C81B33">
        <w:t xml:space="preserve">, an almost </w:t>
      </w:r>
      <w:r w:rsidR="00C81B33" w:rsidRPr="00C81B33">
        <w:t>118</w:t>
      </w:r>
      <w:r w:rsidR="00C81B33">
        <w:t xml:space="preserve"> kilobase (kb) gene that was </w:t>
      </w:r>
      <w:r w:rsidR="003945E1">
        <w:t>73.3 kb longer than the second longest disease-associated gene.</w:t>
      </w:r>
    </w:p>
    <w:p w14:paraId="27FBE21A" w14:textId="77777777" w:rsidR="003945E1" w:rsidRDefault="003945E1" w:rsidP="003945E1"/>
    <w:p w14:paraId="7368F868" w14:textId="200975D3" w:rsidR="00B7236F" w:rsidRPr="007A47C4" w:rsidRDefault="00B7236F" w:rsidP="006D2CD7">
      <w:r w:rsidRPr="00793717">
        <w:rPr>
          <w:b/>
        </w:rPr>
        <w:t>Discussion</w:t>
      </w:r>
    </w:p>
    <w:p w14:paraId="34A32FAE" w14:textId="77777777" w:rsidR="00B7236F" w:rsidRDefault="00B7236F" w:rsidP="00B7236F"/>
    <w:p w14:paraId="2FB47009" w14:textId="012C059A" w:rsidR="00697F73" w:rsidRDefault="00B86BCB" w:rsidP="00B7236F">
      <w:r>
        <w:tab/>
        <w:t xml:space="preserve">Here we have characterized a snapshot of RNA compartmentalization </w:t>
      </w:r>
      <w:r w:rsidR="005769C1">
        <w:t xml:space="preserve">in developing and mature human postmortem cortex. </w:t>
      </w:r>
      <w:r w:rsidR="00D915EE">
        <w:t xml:space="preserve">We find that </w:t>
      </w:r>
      <w:r w:rsidR="0092210E">
        <w:t xml:space="preserve">despite the presence of pre-mRNA, </w:t>
      </w:r>
      <w:r w:rsidR="00C456FF">
        <w:t xml:space="preserve">the nuclear </w:t>
      </w:r>
      <w:r w:rsidR="0092210E">
        <w:t xml:space="preserve">RNA </w:t>
      </w:r>
      <w:r w:rsidR="00C456FF">
        <w:t xml:space="preserve">compartment </w:t>
      </w:r>
      <w:r w:rsidR="0092210E">
        <w:t>can be used as</w:t>
      </w:r>
      <w:r w:rsidR="00C456FF">
        <w:t xml:space="preserve"> </w:t>
      </w:r>
      <w:r w:rsidR="0092210E">
        <w:t xml:space="preserve">an adequate stand-in for the whole transcriptome when </w:t>
      </w:r>
      <w:r w:rsidR="00833664">
        <w:t xml:space="preserve">focusing on gene-level expression. </w:t>
      </w:r>
      <w:r w:rsidR="009575EE">
        <w:t>Both nuclear and cytoplasmic RNA capture</w:t>
      </w:r>
      <w:r w:rsidR="00B00648">
        <w:t>d</w:t>
      </w:r>
      <w:r w:rsidR="009575EE">
        <w:t xml:space="preserve"> similar numbers of differentially expressed genes between developmental stages, and th</w:t>
      </w:r>
      <w:r w:rsidR="00B00648">
        <w:t>e magnitude of change detected wa</w:t>
      </w:r>
      <w:r w:rsidR="009575EE">
        <w:t>s highly correlated</w:t>
      </w:r>
      <w:r w:rsidR="00697F73">
        <w:t xml:space="preserve"> between fractions. The use of P</w:t>
      </w:r>
      <w:r w:rsidR="009575EE">
        <w:t xml:space="preserve">olyA library preparation minimizes the difference between fractions; indeed, the proportion of splice junctions detected was comparable between fractions when measured using </w:t>
      </w:r>
      <w:r w:rsidR="00697F73">
        <w:t>P</w:t>
      </w:r>
      <w:r w:rsidR="009575EE">
        <w:t>olyA libraries, but significantly less in nuclear R</w:t>
      </w:r>
      <w:r w:rsidR="00697F73">
        <w:t>NA when measured with RiboZero.</w:t>
      </w:r>
    </w:p>
    <w:p w14:paraId="1A6930DF" w14:textId="53003C46" w:rsidR="009A01A1" w:rsidRDefault="00697F73" w:rsidP="009A01A1">
      <w:r>
        <w:tab/>
      </w:r>
      <w:r w:rsidR="00D638CE">
        <w:t xml:space="preserve">Interestingly, </w:t>
      </w:r>
      <w:r w:rsidR="00614A1F">
        <w:t xml:space="preserve">differences in </w:t>
      </w:r>
      <w:r w:rsidR="007C23B8">
        <w:t xml:space="preserve">expression between fractions were much more muted in prenatal compared to adult cortex. </w:t>
      </w:r>
      <w:r w:rsidR="00E9453F">
        <w:t xml:space="preserve">We identified around 63 times more genes differentially expressed by fraction in adult than prenatal </w:t>
      </w:r>
      <w:r w:rsidR="002D3FA6">
        <w:t xml:space="preserve">cortex. </w:t>
      </w:r>
      <w:r w:rsidR="008B13B2">
        <w:t xml:space="preserve">Transcription </w:t>
      </w:r>
      <w:r w:rsidR="005C2DB7">
        <w:t xml:space="preserve">has been shown </w:t>
      </w:r>
      <w:r w:rsidR="008B13B2">
        <w:t xml:space="preserve">previously </w:t>
      </w:r>
      <w:r w:rsidR="007932ED">
        <w:t xml:space="preserve">to </w:t>
      </w:r>
      <w:r w:rsidR="005C2DB7">
        <w:t xml:space="preserve">be more widespread </w:t>
      </w:r>
      <w:r w:rsidR="008B13B2">
        <w:t xml:space="preserve">in prenatal brain </w:t>
      </w:r>
      <w:r w:rsidR="005C2DB7">
        <w:t xml:space="preserve">than </w:t>
      </w:r>
      <w:r w:rsidR="008B13B2">
        <w:t xml:space="preserve">at </w:t>
      </w:r>
      <w:r w:rsidR="005C2DB7">
        <w:t>more mature time</w:t>
      </w:r>
      <w:r w:rsidR="008B13B2">
        <w:t xml:space="preserve"> </w:t>
      </w:r>
      <w:r w:rsidR="005C2DB7">
        <w:t xml:space="preserve">points, with 4% of the </w:t>
      </w:r>
      <w:r w:rsidR="008B13B2">
        <w:t xml:space="preserve">prenatal </w:t>
      </w:r>
      <w:r w:rsidR="005C2DB7">
        <w:t>genome transcribed</w:t>
      </w:r>
      <w:r w:rsidR="005C2DB7">
        <w:fldChar w:fldCharType="begin" w:fldLock="1"/>
      </w:r>
      <w:r w:rsidR="005C2DB7">
        <w:instrText>ADDIN CSL_CITATION { "citationItems" : [ { "id" : "ITEM-1",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1",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3&lt;/sup&gt;", "plainTextFormattedCitation" : "3", "previouslyFormattedCitation" : "&lt;sup&gt;3&lt;/sup&gt;" }, "properties" : {  }, "schema" : "https://github.com/citation-style-language/schema/raw/master/csl-citation.json" }</w:instrText>
      </w:r>
      <w:r w:rsidR="005C2DB7">
        <w:fldChar w:fldCharType="separate"/>
      </w:r>
      <w:r w:rsidR="005C2DB7" w:rsidRPr="005C2DB7">
        <w:rPr>
          <w:noProof/>
          <w:vertAlign w:val="superscript"/>
        </w:rPr>
        <w:t>3</w:t>
      </w:r>
      <w:r w:rsidR="005C2DB7">
        <w:fldChar w:fldCharType="end"/>
      </w:r>
      <w:r w:rsidR="005C2DB7">
        <w:t xml:space="preserve">. </w:t>
      </w:r>
      <w:r w:rsidR="009A01A1">
        <w:t xml:space="preserve">We </w:t>
      </w:r>
      <w:r w:rsidR="009A01A1">
        <w:lastRenderedPageBreak/>
        <w:t>also show that prenatal cortex had a higher proportion of splice junctions, indicating that the greater volume of</w:t>
      </w:r>
      <w:r w:rsidR="004721DE">
        <w:t xml:space="preserve"> prenatal transcription is</w:t>
      </w:r>
      <w:r w:rsidR="009A01A1">
        <w:t xml:space="preserve"> being processed. Given that the cellular composition of prenatal cortex includes a higher proportion of neural progenitor cells and embryonic stem cells and that these immature cells have a more plastic epigenome</w:t>
      </w:r>
      <w:r w:rsidR="009A01A1">
        <w:fldChar w:fldCharType="begin" w:fldLock="1"/>
      </w:r>
      <w:r w:rsidR="009A01A1">
        <w:instrText>ADDIN CSL_CITATION { "citationItems" : [ { "id" : "ITEM-1", "itemData" : { "DOI" : "10.1038/nn.4181", "author" : [ { "dropping-particle" : "", "family" : "Jaffe", "given" : "Andrew E", "non-dropping-particle" : "", "parse-names" : false, "suffix" : "" }, { "dropping-particle" : "", "family" : "Gao", "given" : "Yuan", "non-dropping-particle" : "", "parse-names" : false, "suffix" : "" }, { "dropping-particle" : "", "family" : "Deep-soboslay", "given" : "Amy", "non-dropping-particle" : "", "parse-names" : false, "suffix" : "" }, { "dropping-particle" : "", "family" : "Tao", "given" : "Ran", "non-dropping-particle" : "", "parse-names" : false, "suffix" : "" }, { "dropping-particle" : "", "family" : "Hyde", "given" : "Thomas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Neuroscience", "id" : "ITEM-1", "issue" : "1", "issued" : { "date-parts" : [ [ "2016" ] ] }, "page" : "40-47", "title" : "Mapping DNA methylation across development, genotype and schizophrenia in the human frontal cortex", "type" : "article-journal", "volume" : "19" }, "uris" : [ "http://www.mendeley.com/documents/?uuid=41b7a90c-3953-4df1-a338-96e43103a38c" ] } ], "mendeley" : { "formattedCitation" : "&lt;sup&gt;35&lt;/sup&gt;", "plainTextFormattedCitation" : "35", "previouslyFormattedCitation" : "&lt;sup&gt;35&lt;/sup&gt;" }, "properties" : {  }, "schema" : "https://github.com/citation-style-language/schema/raw/master/csl-citation.json" }</w:instrText>
      </w:r>
      <w:r w:rsidR="009A01A1">
        <w:fldChar w:fldCharType="separate"/>
      </w:r>
      <w:r w:rsidR="009A01A1" w:rsidRPr="00370695">
        <w:rPr>
          <w:noProof/>
          <w:vertAlign w:val="superscript"/>
        </w:rPr>
        <w:t>35</w:t>
      </w:r>
      <w:r w:rsidR="009A01A1">
        <w:fldChar w:fldCharType="end"/>
      </w:r>
      <w:r w:rsidR="009A01A1">
        <w:t>, it is tempting to speculate that as the brain matures, nuclear retention of RNA becomes a more utilized regulatory strategy in cells of the brain.</w:t>
      </w:r>
    </w:p>
    <w:p w14:paraId="6C5FCC99" w14:textId="77777777" w:rsidR="008941A9" w:rsidRDefault="009A01A1" w:rsidP="002D3FA6">
      <w:r>
        <w:tab/>
        <w:t xml:space="preserve">At the gene level, </w:t>
      </w:r>
      <w:r w:rsidR="00B050EF">
        <w:t xml:space="preserve">trends in </w:t>
      </w:r>
      <w:r w:rsidR="00CD0D36">
        <w:t xml:space="preserve">developmental </w:t>
      </w:r>
      <w:r w:rsidR="00B050EF">
        <w:t>expression patterns support a down-regulating influence</w:t>
      </w:r>
      <w:r w:rsidR="00CD0D36">
        <w:t xml:space="preserve"> </w:t>
      </w:r>
      <w:r w:rsidR="00B050EF">
        <w:t xml:space="preserve">of higher expression in the nuclear compartment. In adult cortex, being higher expressed in nuclear RNA was associated with greater adult expression in nuclear RNA, but greater prenatal expression in cytoplasmic RNA. Moreover, prenatal-enrichment </w:t>
      </w:r>
      <w:r w:rsidR="008941A9">
        <w:t xml:space="preserve">in cytoplasm </w:t>
      </w:r>
      <w:r w:rsidR="00B050EF">
        <w:t xml:space="preserve">was associated with being greater expressed in adult nuclear RNA, </w:t>
      </w:r>
      <w:r w:rsidR="008941A9">
        <w:t xml:space="preserve">but measured in nucleus was less expressed in adult nuclear RNA. </w:t>
      </w:r>
      <w:r w:rsidR="00114D1D">
        <w:t>It is also interesting that 39 of the 40 genes differentially expressed by fraction in prenatal PolyA samples were higher expressed in nuclear RNA.</w:t>
      </w:r>
      <w:r w:rsidR="008941A9">
        <w:t xml:space="preserve"> While this pattern must be tested in single cell types to be confirmed, it suggests an added layer of regulation to be considered in the design of next-generation sequencing studies. </w:t>
      </w:r>
    </w:p>
    <w:p w14:paraId="7ED71488" w14:textId="6DA5FB0F" w:rsidR="006106F5" w:rsidRDefault="008941A9" w:rsidP="00697F73">
      <w:r>
        <w:tab/>
        <w:t xml:space="preserve"> </w:t>
      </w:r>
      <w:r w:rsidR="00114D1D">
        <w:t xml:space="preserve"> </w:t>
      </w:r>
      <w:r>
        <w:t>I</w:t>
      </w:r>
      <w:r w:rsidR="003767F2">
        <w:t>R</w:t>
      </w:r>
      <w:r>
        <w:t xml:space="preserve"> </w:t>
      </w:r>
      <w:r w:rsidR="00A56B1C">
        <w:t xml:space="preserve">has been shown </w:t>
      </w:r>
      <w:r w:rsidR="00DF6CBE">
        <w:t xml:space="preserve">recently to be a common splice variant type that </w:t>
      </w:r>
      <w:r w:rsidR="00A56B1C">
        <w:t>increase</w:t>
      </w:r>
      <w:r w:rsidR="00DF6CBE">
        <w:t>s</w:t>
      </w:r>
      <w:r w:rsidR="00A56B1C">
        <w:t xml:space="preserve"> during de</w:t>
      </w:r>
      <w:r w:rsidR="00DF6CBE">
        <w:t>velopment in several cell types</w:t>
      </w:r>
      <w:r w:rsidR="003767F2">
        <w:t xml:space="preserve"> including neurons</w:t>
      </w:r>
      <w:r w:rsidR="00DF6CBE">
        <w:fldChar w:fldCharType="begin" w:fldLock="1"/>
      </w:r>
      <w:r w:rsidR="00DF6CBE">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3", "issue" : "6", "issued" : { "date-parts" : [ [ "2016" ] ] }, "page" : "1266-1278", "title" : "Targeted Intron Retention and Excision for Rapid Gene Regulation in Response to Neuronal Activity", "type" : "article-journal", "volume" : "92" }, "uris" : [ "http://www.mendeley.com/documents/?uuid=5b972038-5e69-4523-8443-f69a2ccfcbf0" ] } ], "mendeley" : { "formattedCitation" : "&lt;sup&gt;12,15,16&lt;/sup&gt;", "plainTextFormattedCitation" : "12,15,16", "previouslyFormattedCitation" : "&lt;sup&gt;12,15,16&lt;/sup&gt;" }, "properties" : {  }, "schema" : "https://github.com/citation-style-language/schema/raw/master/csl-citation.json" }</w:instrText>
      </w:r>
      <w:r w:rsidR="00DF6CBE">
        <w:fldChar w:fldCharType="separate"/>
      </w:r>
      <w:r w:rsidR="00DF6CBE" w:rsidRPr="00DF6CBE">
        <w:rPr>
          <w:noProof/>
          <w:vertAlign w:val="superscript"/>
        </w:rPr>
        <w:t>12,15,16</w:t>
      </w:r>
      <w:r w:rsidR="00DF6CBE">
        <w:fldChar w:fldCharType="end"/>
      </w:r>
      <w:r w:rsidR="003767F2">
        <w:t xml:space="preserve">. Here we characterize splicing patterns across fractions in prenatal and adult cortex and confirm that IR is an abundant splice variant type, particularly in nuclear RNA. Like overall gene expression, specific splice variants passed more fluidly through the nuclear membrane in prenatal cortex than in adult. </w:t>
      </w:r>
      <w:r w:rsidR="00560E39">
        <w:t>This led</w:t>
      </w:r>
      <w:r w:rsidR="00935C27">
        <w:t xml:space="preserve"> prenatal-enriched genes to have higher IR ratios than adult in cytoplasm, but lower IR ratios than adult in nucleus. </w:t>
      </w:r>
      <w:r w:rsidR="00857336">
        <w:t>It is unclear what purpose these introns can be playing in the cytoplasm, although previous work h</w:t>
      </w:r>
      <w:r w:rsidR="00560E39">
        <w:t>as identified potential roles as</w:t>
      </w:r>
      <w:r w:rsidR="00857336">
        <w:t xml:space="preserve"> targeting transcripts to dendrites in neurons, or targeting transcripts for degradation via NMD</w:t>
      </w:r>
      <w:r w:rsidR="00857336">
        <w:fldChar w:fldCharType="begin" w:fldLock="1"/>
      </w:r>
      <w:r w:rsidR="00857336">
        <w:instrText>ADDIN CSL_CITATION { "citationItems" : [ { "id" : "ITEM-1", "itemData" : { "DOI" : "10.1016/j.neuron.2011.02.028", "ISBN" : "0896-6273", "ISSN" : "08966273", "PMID" : "21382548", "abstract" : "RNA precursors give rise to mRNA after splicing of intronic sequences traditionally thought to occur in the nucleus. Here, we show that intron sequences are retained in a number of dendritically-targeted mRNAs, by using microarray and Illumina sequencing of isolated dendritic mRNA as well as in situ hybridization. Many of the retained introns contain ID elements, a class of SINE retrotransposon. A portion of these SINEs confers dendritic targeting to exogenous and endogenous transcripts showing the necessity of ID-mediated mechanisms for the targeting of different transcripts to dendrites. ID elements are capable of selectively altering the distribution of endogenous proteins, providing a link between intronic SINEs and protein function. As such, the ID element represents a common dendritic targeting element found across multiple RNAs. Retention of intronic sequence is a more general phenomenon than previously thought and plays a functional role in the biology of the neuron, partly mediated by co-opted repetitive sequences. \u00a9 2011 Elsevier Inc.", "author" : [ { "dropping-particle" : "", "family" : "Buckley", "given" : "Peter T.", "non-dropping-particle" : "", "parse-names" : false, "suffix" : "" }, { "dropping-particle" : "", "family" : "Lee", "given" : "Miler T.", "non-dropping-particle" : "", "parse-names" : false, "suffix" : "" }, { "dropping-particle" : "", "family" : "Sul", "given" : "Jai Yoon", "non-dropping-particle" : "", "parse-names" : false, "suffix" : "" }, { "dropping-particle" : "", "family" : "Miyashiro", "given" : "Kevin Y.", "non-dropping-particle" : "", "parse-names" : false, "suffix" : "" }, { "dropping-particle" : "", "family" : "Bell", "given" : "Thomas J.", "non-dropping-particle" : "", "parse-names" : false, "suffix" : "" }, { "dropping-particle" : "", "family" : "Fisher", "given" : "Stephen A.", "non-dropping-particle" : "", "parse-names" : false, "suffix" : "" }, { "dropping-particle" : "", "family" : "Kim", "given" : "Junhyong", "non-dropping-particle" : "", "parse-names" : false, "suffix" : "" }, { "dropping-particle" : "", "family" : "Eberwine", "given" : "James", "non-dropping-particle" : "", "parse-names" : false, "suffix" : "" } ], "container-title" : "Neuron", "id" : "ITEM-1", "issue" : "5", "issued" : { "date-parts" : [ [ "2011" ] ] }, "page" : "877-884", "publisher" : "Elsevier Inc.", "title" : "Cytoplasmic Intron Sequence-Retaining Transcripts Can Be Dendritically Targeted via ID Element Retrotransposons", "type" : "article-journal", "volume" : "69" }, "uris" : [ "http://www.mendeley.com/documents/?uuid=f933e1b7-4d67-4bbf-87e0-28acbd8b2193"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4,36&lt;/sup&gt;", "plainTextFormattedCitation" : "14,36", "previouslyFormattedCitation" : "&lt;sup&gt;14,36&lt;/sup&gt;" }, "properties" : {  }, "schema" : "https://github.com/citation-style-language/schema/raw/master/csl-citation.json" }</w:instrText>
      </w:r>
      <w:r w:rsidR="00857336">
        <w:fldChar w:fldCharType="separate"/>
      </w:r>
      <w:r w:rsidR="00857336" w:rsidRPr="00857336">
        <w:rPr>
          <w:noProof/>
          <w:vertAlign w:val="superscript"/>
        </w:rPr>
        <w:t>14,36</w:t>
      </w:r>
      <w:r w:rsidR="00857336">
        <w:fldChar w:fldCharType="end"/>
      </w:r>
      <w:r w:rsidR="00857336">
        <w:t xml:space="preserve">. </w:t>
      </w:r>
      <w:r w:rsidR="00AD352A">
        <w:t>Another curious finding was that nuclear-enriched dIRs in adult were found preferentially in genes higher expressed in adult rather than in prenatal cortex. These introns were distributed primarily in the 5’ end of the gene, in contrast to expectations from previous work that retained introns be toward the 3’ end</w:t>
      </w:r>
      <w:r w:rsidR="00AD352A">
        <w:fldChar w:fldCharType="begin" w:fldLock="1"/>
      </w:r>
      <w:r w:rsidR="00AD352A">
        <w:instrText>ADDIN CSL_CITATION { "citationItems" : [ { "id" : "ITEM-1",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1", "issued" : { "date-parts" : [ [ "2014", "9", "25" ] ] }, "page" : "1774-1786", "title" : "Widespread intron retention in mammals functionally tunes transcriptomes", "type" : "article-journal" }, "uris" : [ "http://www.mendeley.com/documents/?uuid=efdcbd0e-48e5-4408-a08b-af38a58bdf66" ] } ], "mendeley" : { "formattedCitation" : "&lt;sup&gt;14&lt;/sup&gt;", "plainTextFormattedCitation" : "14", "previouslyFormattedCitation" : "&lt;sup&gt;14&lt;/sup&gt;" }, "properties" : {  }, "schema" : "https://github.com/citation-style-language/schema/raw/master/csl-citation.json" }</w:instrText>
      </w:r>
      <w:r w:rsidR="00AD352A">
        <w:fldChar w:fldCharType="separate"/>
      </w:r>
      <w:r w:rsidR="00AD352A" w:rsidRPr="00AD352A">
        <w:rPr>
          <w:noProof/>
          <w:vertAlign w:val="superscript"/>
        </w:rPr>
        <w:t>14</w:t>
      </w:r>
      <w:r w:rsidR="00AD352A">
        <w:fldChar w:fldCharType="end"/>
      </w:r>
      <w:r w:rsidR="00AD352A">
        <w:t>.</w:t>
      </w:r>
      <w:r w:rsidR="00560E39">
        <w:t xml:space="preserve"> </w:t>
      </w:r>
      <w:r w:rsidR="00857336">
        <w:t xml:space="preserve">Further work </w:t>
      </w:r>
      <w:r w:rsidR="00AD352A">
        <w:t>in specific cell types or single cells will be required to resolve these relationships</w:t>
      </w:r>
      <w:r w:rsidR="00560E39">
        <w:t xml:space="preserve">; </w:t>
      </w:r>
      <w:r w:rsidR="00C9772B">
        <w:t>nevertheless, IR did link developmental and compartmental expression trajectories in the data, given that dIRs</w:t>
      </w:r>
      <w:r w:rsidR="006106F5">
        <w:t xml:space="preserve"> by fraction were more likely to be differentially retained by age as well.</w:t>
      </w:r>
    </w:p>
    <w:p w14:paraId="2FF0F410" w14:textId="77777777" w:rsidR="002F5CD4" w:rsidRDefault="00307B44" w:rsidP="00D654A6">
      <w:r>
        <w:tab/>
      </w:r>
      <w:r w:rsidR="00D654A6">
        <w:t xml:space="preserve">By profiling RNA editing across fractions and ages, we </w:t>
      </w:r>
      <w:r w:rsidR="009644D2">
        <w:t>confirmed that RNA editing was not globa</w:t>
      </w:r>
      <w:r w:rsidR="00D654A6">
        <w:t>lly associated with RNA localization by fraction</w:t>
      </w:r>
      <w:r w:rsidR="009644D2">
        <w:t xml:space="preserve">, although </w:t>
      </w:r>
      <w:r w:rsidR="00D654A6">
        <w:t xml:space="preserve">we identified many sites that were unique to a fraction in one age that were found in all samples of that fraction and age group. These unique editing site groups were found in </w:t>
      </w:r>
      <w:r w:rsidR="009644D2">
        <w:t xml:space="preserve">genes </w:t>
      </w:r>
      <w:r w:rsidR="00D654A6">
        <w:t>that</w:t>
      </w:r>
      <w:r w:rsidR="009644D2">
        <w:t xml:space="preserve"> were </w:t>
      </w:r>
      <w:r w:rsidR="002F5CD4">
        <w:t xml:space="preserve">more highly edited than other genes and that were </w:t>
      </w:r>
      <w:r w:rsidR="009644D2">
        <w:t>higher expressed in those samples</w:t>
      </w:r>
      <w:r w:rsidR="00D654A6">
        <w:t xml:space="preserve"> than in the opposite age or fraction</w:t>
      </w:r>
      <w:r w:rsidR="002F5CD4">
        <w:t>, although almost all edited exons and introns were present in the other fraction or age in question</w:t>
      </w:r>
      <w:r w:rsidR="009644D2">
        <w:t xml:space="preserve">. </w:t>
      </w:r>
      <w:r w:rsidR="002F5CD4">
        <w:t>The limited read depth in the samples, however, challenges the RNA editing analysis. Future work that probes the relationship of these unique sites to localization and expression should study specific cell types at greater coverage.</w:t>
      </w:r>
    </w:p>
    <w:p w14:paraId="1C65612A" w14:textId="0F2500A5" w:rsidR="002F5CD4" w:rsidRDefault="002F5CD4" w:rsidP="002F5CD4">
      <w:r>
        <w:lastRenderedPageBreak/>
        <w:tab/>
        <w:t>Finally, we found that nuclear-enriched genes were also preferentially enriched in gene sets associated with neurodevelopmental psychiatric diseases but not other brain diseases. Previous work has identified the importance of proper nucleocytoplasmic transport in brain diseases, particularly neurodegenerative diseases such as fronto-temporal dementia and amyotrophic lateral sclerosis</w:t>
      </w:r>
      <w:r>
        <w:fldChar w:fldCharType="begin" w:fldLock="1"/>
      </w:r>
      <w:r>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lt;sup&gt;20,21&lt;/sup&gt;", "plainTextFormattedCitation" : "20,21", "previouslyFormattedCitation" : "&lt;sup&gt;20,21&lt;/sup&gt;" }, "properties" : {  }, "schema" : "https://github.com/citation-style-language/schema/raw/master/csl-citation.json" }</w:instrText>
      </w:r>
      <w:r>
        <w:fldChar w:fldCharType="separate"/>
      </w:r>
      <w:r w:rsidRPr="00CC2443">
        <w:rPr>
          <w:noProof/>
          <w:vertAlign w:val="superscript"/>
        </w:rPr>
        <w:t>20,21</w:t>
      </w:r>
      <w:r>
        <w:fldChar w:fldCharType="end"/>
      </w:r>
      <w:r>
        <w:t xml:space="preserve">. </w:t>
      </w:r>
      <w:r w:rsidR="00427FB4">
        <w:t xml:space="preserve">Genes associated with these and related diseases were associated with increased adult cytoplasmic expression, in line with their important roles in mature cortex. Surprisingly, however, we found that genes associated with neurodevelopmental psychiatric diseases like ASD, SCZ, and BPAD were more likely to have higher expression in the nucleus in both ages tested, but particularly adult. This association was not related to neuronal genes being longer and therefore taking more time to leave the nucleus. This result suggests that these genes may be undergoing extra processing or regulation in the nucleus that may make them more vulnerable to dysregulation. </w:t>
      </w:r>
    </w:p>
    <w:p w14:paraId="199662EE" w14:textId="7E41F0E0" w:rsidR="00427FB4" w:rsidRDefault="00427FB4" w:rsidP="002F5CD4">
      <w:r>
        <w:tab/>
        <w:t xml:space="preserve">This study is limited by lack of single cell or cell type-specific insight into these patterns. By using human postmortem brain tissue, we trade improved clinical validity </w:t>
      </w:r>
      <w:r w:rsidR="005F6674">
        <w:t>for reduced resolution of nucleocytoplasmic expression patterns. As mentioned previously, prenatal and adult cortices are populated by different cell types in different proportions, each with different p</w:t>
      </w:r>
      <w:r w:rsidR="005F6674" w:rsidRPr="007A47C4">
        <w:t>roliferation, potency</w:t>
      </w:r>
      <w:r w:rsidR="005F6674">
        <w:t xml:space="preserve">, and connectivity patterns that may influence the import-export decisions across the nuclear membrane. Despite having to average the signal across cells and cell types, </w:t>
      </w:r>
      <w:bookmarkStart w:id="0" w:name="_GoBack"/>
      <w:bookmarkEnd w:id="0"/>
      <w:r w:rsidR="005F6674">
        <w:t xml:space="preserve">that we still see this association between nuclear-expressed genes and psychiatric disease genes suggests that further study of this relationship is warranted.  </w:t>
      </w:r>
    </w:p>
    <w:p w14:paraId="17E3141F" w14:textId="45B9CECE" w:rsidR="008D4492" w:rsidRPr="003A68A3" w:rsidRDefault="008D4492" w:rsidP="005F6674"/>
    <w:p w14:paraId="4254DFA2" w14:textId="574E26B0" w:rsidR="00820BE4" w:rsidRPr="00820BE4" w:rsidRDefault="00A52248" w:rsidP="00480A90">
      <w:pPr>
        <w:shd w:val="clear" w:color="auto" w:fill="FFFFFF"/>
        <w:spacing w:line="359" w:lineRule="atLeast"/>
        <w:outlineLvl w:val="1"/>
        <w:rPr>
          <w:rFonts w:eastAsia="Times New Roman" w:cs="Arial"/>
          <w:b/>
          <w:bCs/>
          <w:color w:val="222222"/>
        </w:rPr>
      </w:pPr>
      <w:r>
        <w:rPr>
          <w:b/>
        </w:rPr>
        <w:lastRenderedPageBreak/>
        <w:t xml:space="preserve">Materials and </w:t>
      </w:r>
      <w:r w:rsidR="00820BE4" w:rsidRPr="00820BE4">
        <w:rPr>
          <w:b/>
        </w:rPr>
        <w:t>Methods</w:t>
      </w:r>
    </w:p>
    <w:p w14:paraId="6F1A8AE9" w14:textId="77777777" w:rsidR="00820BE4" w:rsidRPr="00820BE4" w:rsidRDefault="00820BE4" w:rsidP="00480A90">
      <w:pPr>
        <w:shd w:val="clear" w:color="auto" w:fill="FFFFFF"/>
        <w:spacing w:line="359" w:lineRule="atLeast"/>
        <w:outlineLvl w:val="1"/>
        <w:rPr>
          <w:rFonts w:eastAsia="Times New Roman" w:cs="Arial"/>
          <w:bCs/>
        </w:rPr>
      </w:pPr>
    </w:p>
    <w:p w14:paraId="12555830" w14:textId="77777777" w:rsidR="00480A90" w:rsidRPr="00480A90" w:rsidRDefault="00820BE4" w:rsidP="00480A90">
      <w:pPr>
        <w:rPr>
          <w:i/>
        </w:rPr>
      </w:pPr>
      <w:r w:rsidRPr="00480A90">
        <w:rPr>
          <w:i/>
        </w:rPr>
        <w:t>Post-Mortem Brain Samples</w:t>
      </w:r>
    </w:p>
    <w:p w14:paraId="16E9A326" w14:textId="103A64EA" w:rsidR="00820BE4" w:rsidRPr="00480A90" w:rsidRDefault="00820BE4" w:rsidP="00480A90">
      <w:pPr>
        <w:ind w:firstLine="720"/>
      </w:pPr>
      <w:r w:rsidRPr="00820BE4">
        <w:t xml:space="preserve">Three prenatal and three adult human postmortem brains were selected from the collection of the Lieber Institute for Brain Development for use in this study. Brains in this collection were acquired, dissected, and characterized as described previously </w:t>
      </w:r>
      <w:r w:rsidRPr="00820BE4">
        <w:fldChar w:fldCharType="begin" w:fldLock="1"/>
      </w:r>
      <w:r w:rsidR="000414B9">
        <w:instrText>ADDIN CSL_CITATION { "citationItems" : [ { "id" : "ITEM-1", "itemData" : { "DOI" : "10.1016/j.biopsych.2006.06.019", "ISBN" : "0006-3223 (Print)\\n0006-3223 (Linking)", "ISSN" : "00063223", "PMID" : "16997002", "abstract" : "Background: Studies of postmortem human brain are important for investigating underlying pathogenic molecular mechanisms of neuropsychiatric disorders. They are, however, confounded by pre- and postmortem factors. The purpose of this study was to identify sources of variation that will enable a better design of gene expression studies and higher reliability of gene expression data. Methods: We assessed the contribution of multiple variables to messenger RNA (mRNA) expression of reference (housekeeping) genes measured by reverse transcriptase-polymerase chain reaction (RT-PCR) by multiple regression analysis in a large number (N = 143) of autopsy samples from the hippocampus and white and grey matter of the dorsolateral prefrontal cortex (DLPFC) of patients with schizophrenia and normal control subjects. Results: The strongest predictor of gene expression was total RNA quality. Other significant factors included pH, postmortem interval, age and the duration of the agonal state, but the importance of these factors depended on transcript measured, brain region analyzed, and diagnosis. The quality of RNA obtained from the DLPFC white matter was also adversely affected by smoking. Conclusions: Our results show that normalization of expression data of target genes with a geometric mean of multiple housekeeping genes should be used to control for differences in RNA quality between samples. The results also suggest that accurate assessment of other confounding factors and their inclusion as regressors in the analysis is critical for obtaining reliable and accurate quantification of mRNA expression. ?? 2006 Society of Biological Psychiatry.", "author" : [ { "dropping-particle" : "", "family" : "Lipska", "given" : "Barbara K.", "non-dropping-particle" : "", "parse-names" : false, "suffix" : "" }, { "dropping-particle" : "", "family" : "Deep-Soboslay", "given" : "Amy", "non-dropping-particle" : "", "parse-names" : false, "suffix" : "" }, { "dropping-particle" : "", "family" : "Weickert", "given" : "Cynthia Shannon", "non-dropping-particle" : "", "parse-names" : false, "suffix" : "" }, { "dropping-particle" : "", "family" : "Hyde", "given" : "Thomas M.", "non-dropping-particle" : "", "parse-names" : false, "suffix" : "" }, { "dropping-particle" : "", "family" : "Martin", "given" : "Catherine E.", "non-dropping-particle" : "", "parse-names" : false, "suffix" : "" }, { "dropping-particle" : "", "family" : "Herman", "given" : "Mary M.", "non-dropping-particle" : "", "parse-names" : false, "suffix" : "" }, { "dropping-particle" : "", "family" : "Kleinman", "given" : "Joel E.", "non-dropping-particle" : "", "parse-names" : false, "suffix" : "" } ], "container-title" : "Biological Psychiatry", "id" : "ITEM-1", "issue" : "6", "issued" : { "date-parts" : [ [ "2006" ] ] }, "page" : "650-658", "title" : "Critical Factors in Gene Expression in Postmortem Human Brain: Focus on Studies in Schizophrenia", "type" : "article-journal", "volume" : "60" }, "uris" : [ "http://www.mendeley.com/documents/?uuid=b7560e51-3386-4e49-b0b6-b98ba46a17c3" ] }, { "id" : "ITEM-2",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2",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3,38&lt;/sup&gt;", "plainTextFormattedCitation" : "3,38", "previouslyFormattedCitation" : "&lt;sup&gt;3,41&lt;/sup&gt;" }, "properties" : {  }, "schema" : "https://github.com/citation-style-language/schema/raw/master/csl-citation.json" }</w:instrText>
      </w:r>
      <w:r w:rsidRPr="00820BE4">
        <w:fldChar w:fldCharType="separate"/>
      </w:r>
      <w:r w:rsidR="000414B9" w:rsidRPr="000414B9">
        <w:rPr>
          <w:noProof/>
          <w:vertAlign w:val="superscript"/>
        </w:rPr>
        <w:t>3,38</w:t>
      </w:r>
      <w:r w:rsidRPr="00820BE4">
        <w:fldChar w:fldCharType="end"/>
      </w:r>
      <w:r w:rsidRPr="00820BE4">
        <w:t>. Briefly, post-mortem human brain was obtained by autopsy primarily from the Offices of the Chief Medical Examiner of the District of Columbia and the Commonwealth of Virginia, Northern District after informed consent from legal next of kin (protocol 90-M-0142 approved by the NIMH/NIH Institutional Review Board). Brain tissue was stored and dissected at the Clinical Center, NIH, Bethesda, Maryland and at the Lieber Institute for Brain Development in Baltimore, Maryland. Brain material was donated and transferred to the Lieber Institute under an approved Material Transfer Agreement. Clinical characterization, diagnoses, toxicological analysis, and macro- and microscopic neuropathological examinations were performed on all samples using a standardized protocol approved by the Institutional Review Board of the University of Maryland at Baltimore and the State of Maryland. Subjects with evidence of macro- or microscopic neuropathology, drug use, alcohol abuse or psy</w:t>
      </w:r>
      <w:r w:rsidR="00480A90">
        <w:t>chiatric illness were excluded.</w:t>
      </w:r>
    </w:p>
    <w:p w14:paraId="1C24B8E8" w14:textId="77777777" w:rsidR="00820BE4" w:rsidRPr="00820BE4" w:rsidRDefault="00820BE4" w:rsidP="00820BE4">
      <w:pPr>
        <w:ind w:left="360"/>
        <w:rPr>
          <w:i/>
        </w:rPr>
      </w:pPr>
    </w:p>
    <w:p w14:paraId="47D6566D" w14:textId="032D3860" w:rsidR="00820BE4" w:rsidRPr="00820BE4" w:rsidRDefault="00552FC5" w:rsidP="006E235D">
      <w:pPr>
        <w:rPr>
          <w:i/>
        </w:rPr>
      </w:pPr>
      <w:r>
        <w:rPr>
          <w:i/>
        </w:rPr>
        <w:t>Cytoplasmic</w:t>
      </w:r>
      <w:r w:rsidR="00820BE4" w:rsidRPr="00820BE4">
        <w:rPr>
          <w:i/>
        </w:rPr>
        <w:t xml:space="preserve"> and Nuclear RNA Purification and Sequencing </w:t>
      </w:r>
    </w:p>
    <w:p w14:paraId="04BE6BA4" w14:textId="37A6CA3E" w:rsidR="00820BE4" w:rsidRPr="00166CEF" w:rsidRDefault="00820BE4" w:rsidP="00166CEF">
      <w:pPr>
        <w:rPr>
          <w:rFonts w:eastAsia="Times New Roman" w:cs="Times New Roman"/>
        </w:rPr>
      </w:pPr>
      <w:r w:rsidRPr="00820BE4">
        <w:rPr>
          <w:rFonts w:cs="Arial"/>
        </w:rPr>
        <w:t xml:space="preserve">A diagram of the study design is included in </w:t>
      </w:r>
      <w:r w:rsidRPr="00820BE4">
        <w:rPr>
          <w:rFonts w:cs="Arial"/>
          <w:color w:val="0000FF"/>
        </w:rPr>
        <w:t>Fig</w:t>
      </w:r>
      <w:r w:rsidR="00480A90">
        <w:rPr>
          <w:rFonts w:cs="Arial"/>
          <w:color w:val="0000FF"/>
        </w:rPr>
        <w:t>. S</w:t>
      </w:r>
      <w:r w:rsidRPr="00820BE4">
        <w:rPr>
          <w:rFonts w:cs="Arial"/>
          <w:color w:val="0000FF"/>
        </w:rPr>
        <w:t>1</w:t>
      </w:r>
      <w:r w:rsidRPr="00820BE4">
        <w:rPr>
          <w:rFonts w:cs="Arial"/>
        </w:rPr>
        <w:t xml:space="preserve">. Homogenate gray matter from the dorsolateral prefrontal cortex (DLPFC) approximating BA46/9 in adults and the corresponding region of PFC in prenatal samples were used for RNA extraction. To purify </w:t>
      </w:r>
      <w:r w:rsidR="00552FC5">
        <w:rPr>
          <w:rFonts w:cs="Arial"/>
        </w:rPr>
        <w:t>cytoplasmic</w:t>
      </w:r>
      <w:r w:rsidRPr="00820BE4">
        <w:rPr>
          <w:rFonts w:cs="Arial"/>
        </w:rPr>
        <w:t xml:space="preserve"> from nuclear RNA, we used the Norgen Biotek Corp. Cytoplasmic and Nuclear RNA Purification Kit (Cat # 21000, 37400) following the manufacturer’s protocol including the optional DNase I </w:t>
      </w:r>
      <w:r w:rsidRPr="00BD495E">
        <w:t>treatment. RNA-sequencing libraries were prepared from each RNA fraction using PolyA-selection (</w:t>
      </w:r>
      <w:r>
        <w:t>“</w:t>
      </w:r>
      <w:r w:rsidRPr="00BD495E">
        <w:t>PolyA</w:t>
      </w:r>
      <w:r>
        <w:t>”</w:t>
      </w:r>
      <w:r w:rsidRPr="00BD495E">
        <w:t>; Illumina TruSeq Stranded Total RNA Library Prep Kit, Cat #RS-122-2201) and rRNA-depletion (</w:t>
      </w:r>
      <w:r>
        <w:t>“</w:t>
      </w:r>
      <w:r w:rsidRPr="00BD495E">
        <w:t>Ribozero</w:t>
      </w:r>
      <w:r>
        <w:t>”</w:t>
      </w:r>
      <w:r w:rsidRPr="00BD495E">
        <w:t xml:space="preserve">; Illumina Ribo-Zero Gold Kit (Human/Mouse/Rat), Cat # MRZG126) protocols to enrich for mRNA species. </w:t>
      </w:r>
      <w:r w:rsidRPr="00820BE4">
        <w:rPr>
          <w:rFonts w:eastAsia="Times New Roman"/>
        </w:rPr>
        <w:t>The resulting 24 libraries we</w:t>
      </w:r>
      <w:r w:rsidRPr="00BD495E">
        <w:t xml:space="preserve">re then </w:t>
      </w:r>
      <w:r w:rsidRPr="00166CEF">
        <w:t>sequenced on one lane of an Illumina HiSeq 2000; t</w:t>
      </w:r>
      <w:r w:rsidRPr="00166CEF">
        <w:rPr>
          <w:rFonts w:cs="Arial"/>
        </w:rPr>
        <w:t>he Illumina Real Time Analysis (RTA) module performed image analysis and base calling, and ran the BCL converter (CASAVA v1.8.2), generating FASTQ files containing the sequencing reads.</w:t>
      </w:r>
      <w:r w:rsidR="00864631" w:rsidRPr="00166CEF">
        <w:rPr>
          <w:rFonts w:cs="Arial"/>
        </w:rPr>
        <w:t xml:space="preserve"> </w:t>
      </w:r>
      <w:r w:rsidR="00166CEF" w:rsidRPr="00166CEF">
        <w:rPr>
          <w:rFonts w:cs="Arial"/>
        </w:rPr>
        <w:t>“</w:t>
      </w:r>
      <w:r w:rsidR="00864631" w:rsidRPr="00166CEF">
        <w:rPr>
          <w:rFonts w:cs="Lucida Grande"/>
          <w:color w:val="000000"/>
        </w:rPr>
        <w:t>Br5339C1_polyA</w:t>
      </w:r>
      <w:r w:rsidR="00166CEF" w:rsidRPr="00166CEF">
        <w:rPr>
          <w:rFonts w:cs="Lucida Grande"/>
          <w:color w:val="000000"/>
        </w:rPr>
        <w:t>”</w:t>
      </w:r>
      <w:r w:rsidR="00864631" w:rsidRPr="00166CEF">
        <w:rPr>
          <w:rFonts w:cs="Lucida Grande"/>
          <w:color w:val="000000"/>
        </w:rPr>
        <w:t xml:space="preserve"> and </w:t>
      </w:r>
      <w:r w:rsidR="00166CEF" w:rsidRPr="00166CEF">
        <w:rPr>
          <w:rFonts w:cs="Lucida Grande"/>
          <w:color w:val="000000"/>
        </w:rPr>
        <w:t>“</w:t>
      </w:r>
      <w:r w:rsidR="00864631" w:rsidRPr="00166CEF">
        <w:rPr>
          <w:rFonts w:cs="Lucida Grande"/>
          <w:color w:val="000000"/>
        </w:rPr>
        <w:t>Br5340C1_polyA</w:t>
      </w:r>
      <w:r w:rsidR="00166CEF" w:rsidRPr="00166CEF">
        <w:rPr>
          <w:rFonts w:cs="Lucida Grande"/>
          <w:color w:val="000000"/>
        </w:rPr>
        <w:t>”</w:t>
      </w:r>
      <w:r w:rsidR="00864631" w:rsidRPr="00166CEF">
        <w:rPr>
          <w:rFonts w:cs="Lucida Grande"/>
          <w:color w:val="000000"/>
        </w:rPr>
        <w:t xml:space="preserve"> </w:t>
      </w:r>
      <w:r w:rsidR="00864631" w:rsidRPr="00166CEF">
        <w:rPr>
          <w:rFonts w:eastAsia="Times New Roman" w:cs="Times New Roman"/>
          <w:color w:val="263238"/>
        </w:rPr>
        <w:t xml:space="preserve">fastq files were downsampled to 24 million total reads to make the read depth more comparable across samples by joining paired read files, randomly shuffling read order while maintaining read pairs, and limiting the new downsampled FASTQ file to the </w:t>
      </w:r>
      <w:r w:rsidR="00166CEF" w:rsidRPr="00166CEF">
        <w:rPr>
          <w:rFonts w:eastAsia="Times New Roman" w:cs="Times New Roman"/>
          <w:color w:val="263238"/>
        </w:rPr>
        <w:t>top 12 million read pairs in the file</w:t>
      </w:r>
      <w:r w:rsidR="00864631" w:rsidRPr="00166CEF">
        <w:rPr>
          <w:rFonts w:eastAsia="Times New Roman" w:cs="Times New Roman"/>
          <w:color w:val="263238"/>
        </w:rPr>
        <w:t>.</w:t>
      </w:r>
    </w:p>
    <w:p w14:paraId="18343677" w14:textId="77777777" w:rsidR="00820BE4" w:rsidRPr="00820BE4" w:rsidRDefault="00820BE4" w:rsidP="00820BE4">
      <w:pPr>
        <w:ind w:left="360"/>
        <w:rPr>
          <w:rFonts w:cs="Arial"/>
        </w:rPr>
      </w:pPr>
    </w:p>
    <w:p w14:paraId="261A3C70" w14:textId="77777777" w:rsidR="00820BE4" w:rsidRPr="00820BE4" w:rsidRDefault="00820BE4" w:rsidP="006E235D">
      <w:pPr>
        <w:rPr>
          <w:rFonts w:cs="Arial"/>
          <w:i/>
        </w:rPr>
      </w:pPr>
      <w:r w:rsidRPr="00820BE4">
        <w:rPr>
          <w:rFonts w:cs="Arial"/>
          <w:i/>
        </w:rPr>
        <w:t>Data Processing and Quality Control</w:t>
      </w:r>
    </w:p>
    <w:p w14:paraId="0F11188C" w14:textId="0985C842" w:rsidR="00B54523" w:rsidRPr="00B54523" w:rsidRDefault="00B54523" w:rsidP="00915BDB">
      <w:pPr>
        <w:ind w:firstLine="720"/>
        <w:rPr>
          <w:rFonts w:eastAsia="Times New Roman" w:cstheme="minorHAnsi"/>
          <w:sz w:val="20"/>
          <w:szCs w:val="20"/>
        </w:rPr>
      </w:pPr>
      <w:r w:rsidRPr="00696396">
        <w:t>Raw sequencing reads were mapped to the hg</w:t>
      </w:r>
      <w:r>
        <w:t>19/GRCh37</w:t>
      </w:r>
      <w:r w:rsidRPr="00696396">
        <w:t xml:space="preserve"> human reference genome with splice-aware aligner HISAT2 version 2.0.4</w:t>
      </w:r>
      <w:r>
        <w:fldChar w:fldCharType="begin" w:fldLock="1"/>
      </w:r>
      <w:r w:rsidR="000414B9">
        <w:instrText>ADDIN CSL_CITATION { "citationItems" : [ { "id" : "ITEM-1", "itemData" : { "DOI" : "10.1038/nmeth.3317", "ISSN" : "1548-7091", "author" : [ { "dropping-particle" : "", "family" : "Kim", "given" : "Daehwan", "non-dropping-particle" : "", "parse-names" : false, "suffix" : "" }, { "dropping-particle" : "", "family" : "Langmead", "given" : "Ben", "non-dropping-particle" : "", "parse-names" : false, "suffix" : "" }, { "dropping-particle" : "", "family" : "Salzberg", "given" : "Steven L", "non-dropping-particle" : "", "parse-names" : false, "suffix" : "" } ], "container-title" : "Nature Methods", "id" : "ITEM-1", "issue" : "August 2014", "issued" : { "date-parts" : [ [ "2015" ] ] }, "publisher" : "Nature Publishing Group", "title" : "HISAT: a fast spliced aligner with low memory requirements", "type" : "article-journal" }, "uris" : [ "http://www.mendeley.com/documents/?uuid=9bb03757-de67-402b-8e95-3348e638a699" ] } ], "mendeley" : { "formattedCitation" : "&lt;sup&gt;39&lt;/sup&gt;", "plainTextFormattedCitation" : "39", "previouslyFormattedCitation" : "&lt;sup&gt;42&lt;/sup&gt;" }, "properties" : {  }, "schema" : "https://github.com/citation-style-language/schema/raw/master/csl-citation.json" }</w:instrText>
      </w:r>
      <w:r>
        <w:fldChar w:fldCharType="separate"/>
      </w:r>
      <w:r w:rsidR="000414B9" w:rsidRPr="000414B9">
        <w:rPr>
          <w:noProof/>
          <w:vertAlign w:val="superscript"/>
        </w:rPr>
        <w:t>39</w:t>
      </w:r>
      <w:r>
        <w:fldChar w:fldCharType="end"/>
      </w:r>
      <w:r>
        <w:t>, with an average</w:t>
      </w:r>
      <w:r w:rsidRPr="00696396">
        <w:t xml:space="preserve"> </w:t>
      </w:r>
      <w:r>
        <w:t xml:space="preserve">86.8% alignment rate for </w:t>
      </w:r>
      <w:r w:rsidR="00CF64AF">
        <w:t>PolyA</w:t>
      </w:r>
      <w:r>
        <w:t xml:space="preserve"> samples and average 92.6% alignment for RiboZero </w:t>
      </w:r>
      <w:r>
        <w:lastRenderedPageBreak/>
        <w:t>samples</w:t>
      </w:r>
      <w:r w:rsidRPr="00696396">
        <w:t>. Feature-level quantification based on GENCODE (</w:t>
      </w:r>
      <w:r>
        <w:t>release 25, lift 37</w:t>
      </w:r>
      <w:r w:rsidRPr="00696396">
        <w:t>) annotation was run on aligned reads using featureCounts (subread version 1.5.0-p3)</w:t>
      </w:r>
      <w:r>
        <w:fldChar w:fldCharType="begin" w:fldLock="1"/>
      </w:r>
      <w:r w:rsidR="000414B9">
        <w:instrText>ADDIN CSL_CITATION { "citationItems" : [ { "id" : "ITEM-1", "itemData" : { "DOI" : "10.1093/bioinformatics/btt656", "ISBN" : "1367-4803", "ISSN" : "14602059", "PMID" : "24227677", "abstract" :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featureCounts is available under GNU General Public License as part of the Subread (http://subread.sourceforge.net) or Rsubread (http://www.bioconductor.org) software packages.", "author" : [ { "dropping-particle" : "", "family" : "Liao", "given" : "Yang", "non-dropping-particle" : "", "parse-names" : false, "suffix" : "" }, { "dropping-particle" : "", "family" : "Smyth", "given" : "Gordon K.", "non-dropping-particle" : "", "parse-names" : false, "suffix" : "" }, { "dropping-particle" : "", "family" : "Shi", "given" : "Wei", "non-dropping-particle" : "", "parse-names" : false, "suffix" : "" } ], "container-title" : "Bioinformatics", "id" : "ITEM-1", "issue" : "7", "issued" : { "date-parts" : [ [ "2014" ] ] }, "page" : "923-930", "title" : "FeatureCounts: An efficient general purpose program for assigning sequence reads to genomic features", "type" : "article-journal", "volume" : "30" }, "uris" : [ "http://www.mendeley.com/documents/?uuid=064c6ae6-11da-404b-bce9-7f444a8ab139", "http://www.mendeley.com/documents/?uuid=d28e1991-e50b-4eab-bfb0-3205fa099681" ] } ], "mendeley" : { "formattedCitation" : "&lt;sup&gt;40&lt;/sup&gt;", "plainTextFormattedCitation" : "40", "previouslyFormattedCitation" : "&lt;sup&gt;43&lt;/sup&gt;" }, "properties" : {  }, "schema" : "https://github.com/citation-style-language/schema/raw/master/csl-citation.json" }</w:instrText>
      </w:r>
      <w:r>
        <w:fldChar w:fldCharType="separate"/>
      </w:r>
      <w:r w:rsidR="000414B9" w:rsidRPr="000414B9">
        <w:rPr>
          <w:noProof/>
          <w:vertAlign w:val="superscript"/>
        </w:rPr>
        <w:t>40</w:t>
      </w:r>
      <w:r>
        <w:fldChar w:fldCharType="end"/>
      </w:r>
      <w:r w:rsidRPr="00696396">
        <w:t xml:space="preserve">. Exon-exon junction counts were extracted from </w:t>
      </w:r>
      <w:r>
        <w:t>the BAM files using regtools[</w:t>
      </w:r>
      <w:r w:rsidRPr="00B54523">
        <w:rPr>
          <w:rFonts w:eastAsia="Times New Roman" w:cstheme="minorHAnsi"/>
          <w:sz w:val="20"/>
          <w:szCs w:val="20"/>
          <w:highlight w:val="yellow"/>
        </w:rPr>
        <w:t>T. G. L. McDonnell Genome Institute, regtools, (available at https://regtools.readthedocs.io/en/latest/)</w:t>
      </w:r>
      <w:r>
        <w:rPr>
          <w:rFonts w:eastAsia="Times New Roman" w:cstheme="minorHAnsi"/>
          <w:sz w:val="20"/>
          <w:szCs w:val="20"/>
        </w:rPr>
        <w:t>]</w:t>
      </w:r>
      <w:r w:rsidRPr="00696396">
        <w:t xml:space="preserve"> v. 0.1.0 and the `bed_to_juncs` program from TopHat2</w:t>
      </w:r>
      <w:r w:rsidR="00F875F8">
        <w:fldChar w:fldCharType="begin" w:fldLock="1"/>
      </w:r>
      <w:r w:rsidR="000414B9">
        <w:instrText>ADDIN CSL_CITATION { "citationItems" : [ { "id" : "ITEM-1", "itemData" : { "DOI" : "10.1186/gb-2013-14-4-r36", "ISBN" : "1465-6914 (Electronic)\\r1465-6906 (Linking)",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 ] }, "page" : "R36", "title" : "TopHat2: accurate alignment of transcriptomes in the presence of insertions, deletions and gene fusions.", "type" : "article-journal", "volume" : "14" }, "uris" : [ "http://www.mendeley.com/documents/?uuid=9ebeb243-70a9-4564-8c27-0a35406c5d7b" ] } ], "mendeley" : { "formattedCitation" : "&lt;sup&gt;41&lt;/sup&gt;", "plainTextFormattedCitation" : "41", "previouslyFormattedCitation" : "&lt;sup&gt;44&lt;/sup&gt;" }, "properties" : {  }, "schema" : "https://github.com/citation-style-language/schema/raw/master/csl-citation.json" }</w:instrText>
      </w:r>
      <w:r w:rsidR="00F875F8">
        <w:fldChar w:fldCharType="separate"/>
      </w:r>
      <w:r w:rsidR="000414B9" w:rsidRPr="000414B9">
        <w:rPr>
          <w:noProof/>
          <w:vertAlign w:val="superscript"/>
        </w:rPr>
        <w:t>41</w:t>
      </w:r>
      <w:r w:rsidR="00F875F8">
        <w:fldChar w:fldCharType="end"/>
      </w:r>
      <w:r w:rsidRPr="00696396">
        <w:t xml:space="preserve"> to retain the number of supporting reads.  Annotated transcripts were quantified with Salmon</w:t>
      </w:r>
      <w:r w:rsidR="00F875F8">
        <w:fldChar w:fldCharType="begin" w:fldLock="1"/>
      </w:r>
      <w:r w:rsidR="000414B9">
        <w:instrText>ADDIN CSL_CITATION { "citationItems" : [ { "id" : "ITEM-1", "itemData" : { "DOI" : "10.1038/nmeth.4197", "ISBN" : "1548-7105 (Electronic)\r1548-7091 (Linking)",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 ] }, "page" : "417-419", "title" : "Salmon provides fast and bias-aware quantification of transcript expression", "type" : "article-journal", "volume" : "14" }, "uris" : [ "http://www.mendeley.com/documents/?uuid=5bfeb5d2-1dff-43bd-99b4-8918f7d6726f", "http://www.mendeley.com/documents/?uuid=faca520f-24ef-44e6-bb2e-5078a0cc8a25" ] } ], "mendeley" : { "formattedCitation" : "&lt;sup&gt;42&lt;/sup&gt;", "plainTextFormattedCitation" : "42", "previouslyFormattedCitation" : "&lt;sup&gt;45&lt;/sup&gt;" }, "properties" : {  }, "schema" : "https://github.com/citation-style-language/schema/raw/master/csl-citation.json" }</w:instrText>
      </w:r>
      <w:r w:rsidR="00F875F8">
        <w:fldChar w:fldCharType="separate"/>
      </w:r>
      <w:r w:rsidR="000414B9" w:rsidRPr="000414B9">
        <w:rPr>
          <w:noProof/>
          <w:vertAlign w:val="superscript"/>
        </w:rPr>
        <w:t>42</w:t>
      </w:r>
      <w:r w:rsidR="00F875F8">
        <w:fldChar w:fldCharType="end"/>
      </w:r>
      <w:r w:rsidRPr="00696396">
        <w:t xml:space="preserve"> version 0.7</w:t>
      </w:r>
      <w:r>
        <w:t>.2. Finally, alignment/processing metrics and the featureCounts results for genes, exons, exon-exon splice junctions, and annotated transcripts were read in and structured into analyzable matrices using R version 3.3.1. As a quality control check, raw FASTQ files were run through FastQC software</w:t>
      </w:r>
      <w:r w:rsidR="00F875F8">
        <w:fldChar w:fldCharType="begin" w:fldLock="1"/>
      </w:r>
      <w:r w:rsidR="000414B9">
        <w:instrText>ADDIN CSL_CITATION { "citationItems" : [ { "id" : "ITEM-1", "itemData" : { "DOI" : "citeulike-article-id:11583827", "abstract" : "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 "author" : [ { "dropping-particle" : "", "family" : "Andrews", "given" : "Simon", "non-dropping-particle" : "", "parse-names" : false, "suffix" : "" } ], "container-title" : "Babraham Bioinformatics", "id" : "ITEM-1", "issued" : { "date-parts" : [ [ "2010" ] ] }, "page" : "http://www.bioinformatics.babraham.ac.uk/projects/", "title" : "FastQC: A quality control tool for high throughput sequence data.", "type" : "article-journal" }, "uris" : [ "http://www.mendeley.com/documents/?uuid=3c179573-87b0-49da-abe3-c7aaefd8a66c", "http://www.mendeley.com/documents/?uuid=4124fdfb-2797-4ce7-9d19-eecc54240608" ] } ], "mendeley" : { "formattedCitation" : "&lt;sup&gt;43&lt;/sup&gt;", "plainTextFormattedCitation" : "43", "previouslyFormattedCitation" : "&lt;sup&gt;46&lt;/sup&gt;" }, "properties" : {  }, "schema" : "https://github.com/citation-style-language/schema/raw/master/csl-citation.json" }</w:instrText>
      </w:r>
      <w:r w:rsidR="00F875F8">
        <w:fldChar w:fldCharType="separate"/>
      </w:r>
      <w:r w:rsidR="000414B9" w:rsidRPr="000414B9">
        <w:rPr>
          <w:noProof/>
          <w:vertAlign w:val="superscript"/>
        </w:rPr>
        <w:t>43</w:t>
      </w:r>
      <w:r w:rsidR="00F875F8">
        <w:fldChar w:fldCharType="end"/>
      </w:r>
      <w:r w:rsidR="00F875F8">
        <w:t>,</w:t>
      </w:r>
      <w:r>
        <w:t xml:space="preserve"> and all samples passed quality statistics including GC content, adapter content, and overall quality. </w:t>
      </w:r>
      <w:r w:rsidRPr="00696396">
        <w:t xml:space="preserve">After pre-processing, </w:t>
      </w:r>
      <w:r>
        <w:t>all</w:t>
      </w:r>
      <w:r w:rsidRPr="00696396">
        <w:t xml:space="preserve"> samples passed </w:t>
      </w:r>
      <w:r>
        <w:t xml:space="preserve">additional </w:t>
      </w:r>
      <w:r w:rsidRPr="00696396">
        <w:t xml:space="preserve">QC checks for alignment rate, gene assignment rate, </w:t>
      </w:r>
      <w:r>
        <w:t xml:space="preserve">and </w:t>
      </w:r>
      <w:r w:rsidRPr="00696396">
        <w:t xml:space="preserve">mitochondrial mapping rates. </w:t>
      </w:r>
    </w:p>
    <w:p w14:paraId="4437F187" w14:textId="77777777" w:rsidR="00D948C4" w:rsidRDefault="00D948C4" w:rsidP="00D948C4"/>
    <w:p w14:paraId="56288792" w14:textId="6BE5BDB5" w:rsidR="00D948C4" w:rsidRPr="00D948C4" w:rsidRDefault="00D948C4" w:rsidP="00D948C4">
      <w:pPr>
        <w:rPr>
          <w:i/>
        </w:rPr>
      </w:pPr>
      <w:r w:rsidRPr="00D948C4">
        <w:rPr>
          <w:i/>
        </w:rPr>
        <w:t>Gene Expression Analysis</w:t>
      </w:r>
    </w:p>
    <w:p w14:paraId="1E6AD0F2" w14:textId="2D8064A8" w:rsidR="00D31812" w:rsidRPr="003A556A" w:rsidRDefault="00D31812" w:rsidP="00D31812">
      <w:pPr>
        <w:ind w:firstLine="720"/>
        <w:rPr>
          <w:rFonts w:ascii="Times" w:eastAsia="Times New Roman" w:hAnsi="Times" w:cs="Times New Roman"/>
          <w:sz w:val="20"/>
          <w:szCs w:val="20"/>
        </w:rPr>
      </w:pPr>
      <w:r>
        <w:t xml:space="preserve">Principal component analysis was done using the </w:t>
      </w:r>
      <w:r w:rsidRPr="00D31812">
        <w:t>plotPCA</w:t>
      </w:r>
      <w:r>
        <w:t>() function from the DESeq2 bioconductor package</w:t>
      </w:r>
      <w:r>
        <w:fldChar w:fldCharType="begin" w:fldLock="1"/>
      </w:r>
      <w:r w:rsidR="000414B9">
        <w:instrText>ADDIN CSL_CITATION { "citationItems" : [ { "id" : "ITEM-1", "itemData" : { "DOI" : "10.1186/s13059-014-0550-8", "ISBN" : "1465-6906",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 ] }, "title" : "Moderated estimation of fold change and dispersion for RNA-seq data with DESeq2", "type" : "article-journal", "volume" : "15" }, "uris" : [ "http://www.mendeley.com/documents/?uuid=69f1d4c8-6f23-4f49-a072-7357fe90a3a0", "http://www.mendeley.com/documents/?uuid=e27f8676-7243-4efb-ac17-af95978de7cb" ] } ], "mendeley" : { "formattedCitation" : "&lt;sup&gt;44&lt;/sup&gt;", "plainTextFormattedCitation" : "44", "previouslyFormattedCitation" : "&lt;sup&gt;47&lt;/sup&gt;" }, "properties" : {  }, "schema" : "https://github.com/citation-style-language/schema/raw/master/csl-citation.json" }</w:instrText>
      </w:r>
      <w:r>
        <w:fldChar w:fldCharType="separate"/>
      </w:r>
      <w:r w:rsidR="000414B9" w:rsidRPr="000414B9">
        <w:rPr>
          <w:noProof/>
          <w:vertAlign w:val="superscript"/>
        </w:rPr>
        <w:t>44</w:t>
      </w:r>
      <w:r>
        <w:fldChar w:fldCharType="end"/>
      </w:r>
      <w:r w:rsidR="0031321D">
        <w:t xml:space="preserve"> (</w:t>
      </w:r>
      <w:r w:rsidR="0031321D" w:rsidRPr="00915BDB">
        <w:rPr>
          <w:color w:val="0000FF"/>
        </w:rPr>
        <w:t>Fig. 1A</w:t>
      </w:r>
      <w:r w:rsidR="0031321D">
        <w:t>)</w:t>
      </w:r>
      <w:r>
        <w:t xml:space="preserve">. Read distribution in </w:t>
      </w:r>
      <w:r w:rsidRPr="00D31812">
        <w:rPr>
          <w:color w:val="0000FF"/>
        </w:rPr>
        <w:t>Fig</w:t>
      </w:r>
      <w:r>
        <w:rPr>
          <w:color w:val="0000FF"/>
        </w:rPr>
        <w:t>.</w:t>
      </w:r>
      <w:r w:rsidRPr="00D31812">
        <w:rPr>
          <w:color w:val="0000FF"/>
        </w:rPr>
        <w:t xml:space="preserve"> S2D</w:t>
      </w:r>
      <w:r>
        <w:t xml:space="preserve"> was calculated using the </w:t>
      </w:r>
      <w:r w:rsidRPr="003A556A">
        <w:t>read_distribution.py</w:t>
      </w:r>
      <w:r>
        <w:t xml:space="preserve"> function in the RSeQC suite</w:t>
      </w:r>
      <w:r>
        <w:fldChar w:fldCharType="begin" w:fldLock="1"/>
      </w:r>
      <w:r w:rsidR="000414B9">
        <w:instrText>ADDIN CSL_CITATION { "citationItems" : [ { "id" : "ITEM-1", "itemData" : { "DOI" : "10.1093/nar/gks001", "ISBN" : "1367-4811 (Electronic)\\r1367-4803 (Linking)", "ISSN" : "1362-4962", "PMID" : "22323520", "abstract" : "GC content bias describes the dependence between fragment count (read coverage) and GC content found in Illumina sequencing data. This bias can dominate the signal of interest for analyses that focus on measuring fragment abundance within a genome, such as copy number estimation (DNA-seq). The bias is not consistent between samples; and there is no consensus as to the best methods to remove it in a single sample. We analyze regularities in the GC bias patterns, and find a compact description for this unimodal curve family. It is the GC content of the full DNA fragment, not only the sequenced read, that most influences fragment count. This GC effect is unimodal: both GC-rich fragments and AT-rich fragments are underrepresented in the sequencing results. This empirical evidence strengthens the hypothesis that PCR is the most important cause of the GC bias. We propose a model that produces predictions at the base pair level, allowing strand-specific GC-effect correction regardless of the downstream smoothing or binning. These GC modeling considerations can inform other high-throughput sequencing analyses such as ChIP-seq and RNA-seq.", "author" : [ { "dropping-particle" : "", "family" : "Benjamini", "given" : "Yuval", "non-dropping-particle" : "", "parse-names" : false, "suffix" : "" }, { "dropping-particle" : "", "family" : "Speed", "given" : "Terence P", "non-dropping-particle" : "", "parse-names" : false, "suffix" : "" } ], "container-title" : "Bioinformatics (Oxford, England)", "id" : "ITEM-1", "issue" : "10", "issued" : { "date-parts" : [ [ "2012" ] ] }, "page" : "e72", "title" : "RSeQC: Quality Control of RNA-seq experiments", "type" : "article-journal", "volume" : "40" }, "uris" : [ "http://www.mendeley.com/documents/?uuid=5b1829cb-21a1-474d-aa74-2af5c445e917", "http://www.mendeley.com/documents/?uuid=e771b554-69bd-47c1-9c8d-1c29c46b0b2e" ] } ], "mendeley" : { "formattedCitation" : "&lt;sup&gt;45&lt;/sup&gt;", "plainTextFormattedCitation" : "45", "previouslyFormattedCitation" : "&lt;sup&gt;48&lt;/sup&gt;" }, "properties" : {  }, "schema" : "https://github.com/citation-style-language/schema/raw/master/csl-citation.json" }</w:instrText>
      </w:r>
      <w:r>
        <w:fldChar w:fldCharType="separate"/>
      </w:r>
      <w:r w:rsidR="000414B9" w:rsidRPr="000414B9">
        <w:rPr>
          <w:noProof/>
          <w:vertAlign w:val="superscript"/>
        </w:rPr>
        <w:t>45</w:t>
      </w:r>
      <w:r>
        <w:fldChar w:fldCharType="end"/>
      </w:r>
      <w:r>
        <w:t>. Annotation features were assigned in a prioritized order, so that reads overlapping coding (CDS) exons were labeled first, then untranslated (UTR) exons, then introns, and finally intergenic regions.</w:t>
      </w:r>
    </w:p>
    <w:p w14:paraId="231A3630" w14:textId="6B8D499C" w:rsidR="00D31812" w:rsidRDefault="003735B3" w:rsidP="003A556A">
      <w:r>
        <w:tab/>
        <w:t xml:space="preserve">Gene expression differences were measured using the DESeq2 bioconductor package. </w:t>
      </w:r>
      <w:r w:rsidR="003A556A">
        <w:t xml:space="preserve">Samples were segregated by library, fraction and age and compared using </w:t>
      </w:r>
      <w:r w:rsidR="00FF0C28">
        <w:t>several</w:t>
      </w:r>
      <w:r w:rsidR="003A556A">
        <w:t xml:space="preserve"> linear models</w:t>
      </w:r>
      <w:r w:rsidR="00FF0C28">
        <w:t xml:space="preserve">. </w:t>
      </w:r>
      <w:r w:rsidR="00D31812">
        <w:t xml:space="preserve">Gene expression was </w:t>
      </w:r>
      <w:r w:rsidR="00E92F9E">
        <w:t>first modeled</w:t>
      </w:r>
      <w:r w:rsidR="00D31812">
        <w:t xml:space="preserve"> by library type in the 11 nucl</w:t>
      </w:r>
      <w:r w:rsidR="00E92F9E">
        <w:t>ear samples using</w:t>
      </w:r>
      <w:r w:rsidR="00D31812">
        <w:t xml:space="preserve"> “~ Age</w:t>
      </w:r>
      <w:r w:rsidR="00D31812" w:rsidRPr="00D31812">
        <w:t xml:space="preserve"> + Library</w:t>
      </w:r>
      <w:r w:rsidR="00D31812">
        <w:t>”</w:t>
      </w:r>
      <w:r w:rsidR="0031321D">
        <w:t xml:space="preserve"> (</w:t>
      </w:r>
      <w:r w:rsidR="0031321D" w:rsidRPr="00E92F9E">
        <w:rPr>
          <w:color w:val="0000FF"/>
        </w:rPr>
        <w:t>Fig. S2A</w:t>
      </w:r>
      <w:r w:rsidR="0031321D">
        <w:t>)</w:t>
      </w:r>
      <w:r w:rsidR="00D31812">
        <w:t xml:space="preserve">. </w:t>
      </w:r>
      <w:r w:rsidR="0031321D">
        <w:t xml:space="preserve">To check localization patterns of known nuclear and cytoplasmic genes, we </w:t>
      </w:r>
      <w:r w:rsidR="00E92F9E">
        <w:t>modeled</w:t>
      </w:r>
      <w:r w:rsidR="0031321D">
        <w:t xml:space="preserve"> “~ Age + Fraction” separately in the 12 </w:t>
      </w:r>
      <w:r w:rsidR="00CF64AF">
        <w:t>PolyA</w:t>
      </w:r>
      <w:r w:rsidR="0031321D">
        <w:t xml:space="preserve"> and 11 RiboZero samples (</w:t>
      </w:r>
      <w:r w:rsidR="0031321D" w:rsidRPr="00E92F9E">
        <w:rPr>
          <w:color w:val="0000FF"/>
        </w:rPr>
        <w:t>Fig. S2B</w:t>
      </w:r>
      <w:r w:rsidR="0031321D">
        <w:t xml:space="preserve">). </w:t>
      </w:r>
      <w:r w:rsidR="00FF0C28">
        <w:t>Adult and prenatal samples from each library separately were assessed for differential gene expression by fraction (</w:t>
      </w:r>
      <w:r w:rsidR="0031321D">
        <w:t>“</w:t>
      </w:r>
      <w:r w:rsidR="00FF0C28">
        <w:t>~ Fraction</w:t>
      </w:r>
      <w:r w:rsidR="0031321D">
        <w:t>”</w:t>
      </w:r>
      <w:r w:rsidR="00FF0C28">
        <w:t>), while nuclear and cytoplasmic samples from each library were separately assessed by age (</w:t>
      </w:r>
      <w:r w:rsidR="0031321D">
        <w:t>“</w:t>
      </w:r>
      <w:r w:rsidR="00FF0C28">
        <w:t>~ Age</w:t>
      </w:r>
      <w:r w:rsidR="0031321D">
        <w:t>”</w:t>
      </w:r>
      <w:r w:rsidR="00FF0C28">
        <w:t>)</w:t>
      </w:r>
      <w:r w:rsidR="00D31812">
        <w:t xml:space="preserve">, culminating in eight sets of results. These </w:t>
      </w:r>
      <w:r w:rsidR="0031321D">
        <w:t xml:space="preserve">results were </w:t>
      </w:r>
      <w:r w:rsidR="00E92F9E">
        <w:t>reported</w:t>
      </w:r>
      <w:r w:rsidR="0031321D">
        <w:t xml:space="preserve"> in </w:t>
      </w:r>
      <w:r w:rsidR="0031321D" w:rsidRPr="00E92F9E">
        <w:rPr>
          <w:color w:val="0000FF"/>
        </w:rPr>
        <w:t>Fig. 1B-1C</w:t>
      </w:r>
      <w:r w:rsidR="0031321D">
        <w:t xml:space="preserve">, </w:t>
      </w:r>
      <w:r w:rsidR="0031321D" w:rsidRPr="00E92F9E">
        <w:rPr>
          <w:color w:val="0000FF"/>
        </w:rPr>
        <w:t>Fig. 2A</w:t>
      </w:r>
      <w:r w:rsidR="00E92F9E">
        <w:rPr>
          <w:color w:val="0000FF"/>
        </w:rPr>
        <w:t>-2B</w:t>
      </w:r>
      <w:r w:rsidR="0031321D">
        <w:t xml:space="preserve">, </w:t>
      </w:r>
      <w:r w:rsidR="0031321D" w:rsidRPr="00E92F9E">
        <w:rPr>
          <w:color w:val="0000FF"/>
        </w:rPr>
        <w:t>Fig. 2D</w:t>
      </w:r>
      <w:r w:rsidR="0031321D">
        <w:t xml:space="preserve">, and </w:t>
      </w:r>
      <w:r w:rsidR="0031321D" w:rsidRPr="00E92F9E">
        <w:rPr>
          <w:color w:val="0000FF"/>
        </w:rPr>
        <w:t>Fig</w:t>
      </w:r>
      <w:r w:rsidR="00E92F9E" w:rsidRPr="00E92F9E">
        <w:rPr>
          <w:color w:val="0000FF"/>
        </w:rPr>
        <w:t>.</w:t>
      </w:r>
      <w:r w:rsidR="0031321D" w:rsidRPr="00E92F9E">
        <w:rPr>
          <w:color w:val="0000FF"/>
        </w:rPr>
        <w:t xml:space="preserve"> S3C-S3D</w:t>
      </w:r>
      <w:r w:rsidR="0031321D">
        <w:t xml:space="preserve">.  </w:t>
      </w:r>
    </w:p>
    <w:p w14:paraId="70E3CC25" w14:textId="0DC2EB2D" w:rsidR="00EA2EAE" w:rsidRDefault="00D31812" w:rsidP="00D31812">
      <w:pPr>
        <w:ind w:firstLine="720"/>
      </w:pPr>
      <w:r>
        <w:t xml:space="preserve">For subsequent </w:t>
      </w:r>
      <w:r w:rsidR="00EA2EAE">
        <w:t xml:space="preserve">gene expression </w:t>
      </w:r>
      <w:r>
        <w:t>analyses (i</w:t>
      </w:r>
      <w:r w:rsidR="002B6CE7">
        <w:t>.</w:t>
      </w:r>
      <w:r>
        <w:t>e</w:t>
      </w:r>
      <w:r w:rsidR="002B6CE7">
        <w:t>.</w:t>
      </w:r>
      <w:r>
        <w:t xml:space="preserve">, those </w:t>
      </w:r>
      <w:r w:rsidR="00EA2EAE">
        <w:t xml:space="preserve">in </w:t>
      </w:r>
      <w:r w:rsidR="00EA2EAE" w:rsidRPr="00E92F9E">
        <w:rPr>
          <w:color w:val="0000FF"/>
        </w:rPr>
        <w:t>Fig. 1D-1E</w:t>
      </w:r>
      <w:r w:rsidR="00EA2EAE">
        <w:t xml:space="preserve">, </w:t>
      </w:r>
      <w:r w:rsidR="00EA2EAE" w:rsidRPr="00E92F9E">
        <w:rPr>
          <w:color w:val="0000FF"/>
        </w:rPr>
        <w:t>Fig. 2C-2E</w:t>
      </w:r>
      <w:r w:rsidR="00EA2EAE">
        <w:t xml:space="preserve">, </w:t>
      </w:r>
      <w:r w:rsidR="00EA2EAE" w:rsidRPr="00E92F9E">
        <w:rPr>
          <w:color w:val="0000FF"/>
        </w:rPr>
        <w:t>F</w:t>
      </w:r>
      <w:r w:rsidRPr="00E92F9E">
        <w:rPr>
          <w:color w:val="0000FF"/>
        </w:rPr>
        <w:t>ig</w:t>
      </w:r>
      <w:r w:rsidR="00B54523" w:rsidRPr="00E92F9E">
        <w:rPr>
          <w:color w:val="0000FF"/>
        </w:rPr>
        <w:t>.</w:t>
      </w:r>
      <w:r w:rsidRPr="00E92F9E">
        <w:rPr>
          <w:color w:val="0000FF"/>
        </w:rPr>
        <w:t xml:space="preserve"> S2C</w:t>
      </w:r>
      <w:r>
        <w:t>,</w:t>
      </w:r>
      <w:r w:rsidR="00FF0C28">
        <w:t xml:space="preserve"> </w:t>
      </w:r>
      <w:r w:rsidR="00EA2EAE">
        <w:t xml:space="preserve">and </w:t>
      </w:r>
      <w:r w:rsidR="00EA2EAE" w:rsidRPr="00E92F9E">
        <w:rPr>
          <w:color w:val="0000FF"/>
        </w:rPr>
        <w:t>Fig. S3A-S3B</w:t>
      </w:r>
      <w:r w:rsidR="00EA2EAE">
        <w:t>), a gene was considered significantly differentially expressed if the absolute value of the log</w:t>
      </w:r>
      <w:r w:rsidR="00EA2EAE">
        <w:rPr>
          <w:vertAlign w:val="subscript"/>
        </w:rPr>
        <w:t>2</w:t>
      </w:r>
      <w:r w:rsidR="00EA2EAE">
        <w:t xml:space="preserve"> fold change (LFC) was greater than or equal to one, and if the false discovery rate (FDR) was </w:t>
      </w:r>
      <w:r w:rsidR="00B54523">
        <w:t>less</w:t>
      </w:r>
      <w:r w:rsidR="00EA2EAE">
        <w:t xml:space="preserve"> than or equal to 5%.</w:t>
      </w:r>
    </w:p>
    <w:p w14:paraId="67ABC881" w14:textId="62E64391" w:rsidR="00D948C4" w:rsidRDefault="00EA2EAE" w:rsidP="00B54523">
      <w:pPr>
        <w:ind w:firstLine="720"/>
      </w:pPr>
      <w:r>
        <w:t>We subset these genes according to whether they were in agreement across ages if measuring changes in expression by fraction, or across fractions if measuring changes by age</w:t>
      </w:r>
      <w:r w:rsidR="002371A0">
        <w:t xml:space="preserve">, resulting in eight groups (e.g., </w:t>
      </w:r>
      <w:r w:rsidR="002371A0" w:rsidRPr="002371A0">
        <w:t>both</w:t>
      </w:r>
      <w:r w:rsidR="002371A0">
        <w:t xml:space="preserve"> nuclear,</w:t>
      </w:r>
      <w:r w:rsidR="002371A0" w:rsidRPr="002371A0">
        <w:t xml:space="preserve"> both</w:t>
      </w:r>
      <w:r w:rsidR="002371A0">
        <w:t xml:space="preserve"> cytoplasmic,</w:t>
      </w:r>
      <w:r w:rsidR="002371A0" w:rsidRPr="002371A0">
        <w:t xml:space="preserve"> </w:t>
      </w:r>
      <w:r w:rsidR="002371A0">
        <w:t xml:space="preserve">nuclear in prenatal only, nuclear in adult only, cytoplasmic in prenatal only, cytoplasmic in adult only, nuclear in prenatal but cytoplasmic in adult, and cytoplasmic in prenatal but nuclear in adult for comparison of gene expression by fraction). </w:t>
      </w:r>
      <w:r>
        <w:t>“Interaction” genes were considered those meeting the above criteria</w:t>
      </w:r>
      <w:r w:rsidR="002371A0">
        <w:t xml:space="preserve"> using the model “~ Age + Fraction</w:t>
      </w:r>
      <w:r>
        <w:t xml:space="preserve"> + </w:t>
      </w:r>
      <w:r w:rsidR="002371A0">
        <w:t>Age</w:t>
      </w:r>
      <w:r>
        <w:t xml:space="preserve">:Fraction” in the 12 </w:t>
      </w:r>
      <w:r w:rsidR="002371A0">
        <w:t>P</w:t>
      </w:r>
      <w:r>
        <w:t>olyA samples.</w:t>
      </w:r>
      <w:r w:rsidR="003A556A">
        <w:t xml:space="preserve"> </w:t>
      </w:r>
    </w:p>
    <w:p w14:paraId="053E5FA9" w14:textId="5ADAFC40" w:rsidR="007D2354" w:rsidRDefault="00F81D51" w:rsidP="00B54523">
      <w:pPr>
        <w:ind w:firstLine="720"/>
      </w:pPr>
      <w:r>
        <w:t>Gene and d</w:t>
      </w:r>
      <w:r w:rsidR="007D2354">
        <w:t xml:space="preserve">isease </w:t>
      </w:r>
      <w:r>
        <w:t xml:space="preserve">ontology </w:t>
      </w:r>
      <w:r w:rsidR="002B6CE7">
        <w:t>enrichment</w:t>
      </w:r>
      <w:r w:rsidR="0063297D">
        <w:t>s</w:t>
      </w:r>
      <w:r w:rsidR="002B6CE7">
        <w:t xml:space="preserve"> w</w:t>
      </w:r>
      <w:r w:rsidR="0063297D">
        <w:t>ere</w:t>
      </w:r>
      <w:r w:rsidR="002B6CE7">
        <w:t xml:space="preserve"> calculated using the</w:t>
      </w:r>
      <w:r w:rsidR="0063297D">
        <w:t xml:space="preserve"> </w:t>
      </w:r>
      <w:r w:rsidR="0063297D" w:rsidRPr="0063297D">
        <w:t>compareCluster</w:t>
      </w:r>
      <w:r w:rsidR="0063297D">
        <w:t xml:space="preserve">() function from the </w:t>
      </w:r>
      <w:r w:rsidR="0063297D" w:rsidRPr="0063297D">
        <w:t>clusterProfiler</w:t>
      </w:r>
      <w:r w:rsidR="0063297D">
        <w:fldChar w:fldCharType="begin" w:fldLock="1"/>
      </w:r>
      <w:r w:rsidR="000414B9">
        <w:instrText>ADDIN CSL_CITATION { "citationItems" : [ { "id" : "ITEM-1", "itemData" : { "DOI" : "10.1089/omi.2011.0118", "ISBN" : "1557-8100 (Electronic)\\r1536-2310 (Linking)", "ISSN" : "1557-8100", "PMID" : "22455463", "abstract" : "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author" : [ { "dropping-particle" : "", "family" : "Yu", "given" : "Guangchuang", "non-dropping-particle" : "", "parse-names" : false, "suffix" : "" }, { "dropping-particle" : "", "family" : "Wang", "given" : "Li-Gen", "non-dropping-particle" : "", "parse-names" : false, "suffix" : "" }, { "dropping-particle" : "", "family" : "Han", "given" : "Yanyan", "non-dropping-particle" : "", "parse-names" : false, "suffix" : "" }, { "dropping-particle" : "", "family" : "He", "given" : "Qing-Yu", "non-dropping-particle" : "", "parse-names" : false, "suffix" : "" } ], "container-title" : "Omics : a journal of integrative biology", "id" : "ITEM-1", "issue" : "5", "issued" : { "date-parts" : [ [ "2012" ] ] }, "page" : "284-7", "title" : "clusterProfiler: an R package for comparing biological themes among gene clusters.", "type" : "article-journal", "volume" : "16" }, "uris" : [ "http://www.mendeley.com/documents/?uuid=ef3d891b-f9df-473a-86e7-dd51840891ed" ] } ], "mendeley" : { "formattedCitation" : "&lt;sup&gt;46&lt;/sup&gt;", "plainTextFormattedCitation" : "46", "previouslyFormattedCitation" : "&lt;sup&gt;49&lt;/sup&gt;" }, "properties" : {  }, "schema" : "https://github.com/citation-style-language/schema/raw/master/csl-citation.json" }</w:instrText>
      </w:r>
      <w:r w:rsidR="0063297D">
        <w:fldChar w:fldCharType="separate"/>
      </w:r>
      <w:r w:rsidR="000414B9" w:rsidRPr="000414B9">
        <w:rPr>
          <w:noProof/>
          <w:vertAlign w:val="superscript"/>
        </w:rPr>
        <w:t>46</w:t>
      </w:r>
      <w:r w:rsidR="0063297D">
        <w:fldChar w:fldCharType="end"/>
      </w:r>
      <w:r w:rsidR="007C04C0">
        <w:t xml:space="preserve"> bioconductor package. We used brain disease gene sets from Birnbaum et al. (2014) and calculated enrichment </w:t>
      </w:r>
      <w:r w:rsidR="007C04C0">
        <w:lastRenderedPageBreak/>
        <w:t>of these genes within the nine groups of fraction-associated genes described in the previous paragraph, only without imposing an LFC threshold of the absolute value of one LFC on the fraction-associated genes</w:t>
      </w:r>
      <w:r w:rsidR="00944ACF">
        <w:t>, and filtering disease gene sets for those whose gene symbol were not represented in the genes expressed in the dataset</w:t>
      </w:r>
      <w:r w:rsidR="007C04C0">
        <w:t>.</w:t>
      </w:r>
    </w:p>
    <w:p w14:paraId="1EBA31C1" w14:textId="77777777" w:rsidR="00F34E14" w:rsidRDefault="00F34E14" w:rsidP="00D948C4"/>
    <w:p w14:paraId="68137A26" w14:textId="4E41F71E" w:rsidR="00F34E14" w:rsidRDefault="00F34E14" w:rsidP="00D948C4">
      <w:r w:rsidRPr="00F34E14">
        <w:rPr>
          <w:i/>
        </w:rPr>
        <w:t>Splicing Analysis</w:t>
      </w:r>
    </w:p>
    <w:p w14:paraId="53B228A4" w14:textId="47311CAC" w:rsidR="00F34E14" w:rsidRDefault="00E92F9E" w:rsidP="00D948C4">
      <w:r>
        <w:tab/>
        <w:t xml:space="preserve">The proportion of splice junctions per sample were calculated by dividing the </w:t>
      </w:r>
      <w:r w:rsidR="00913EEC">
        <w:t>number of reads overlapping a known or predicted splice junction by the total number of reads.</w:t>
      </w:r>
      <w:r w:rsidR="0051394D">
        <w:t xml:space="preserve"> </w:t>
      </w:r>
    </w:p>
    <w:p w14:paraId="16FECEDB" w14:textId="62244F13" w:rsidR="00913EEC" w:rsidRDefault="00913EEC" w:rsidP="00D948C4">
      <w:r>
        <w:tab/>
      </w:r>
      <w:r w:rsidRPr="003D7542">
        <w:t xml:space="preserve">To characterize splice variant type use across the </w:t>
      </w:r>
      <w:r w:rsidR="00CF64AF">
        <w:t>PolyA</w:t>
      </w:r>
      <w:r w:rsidRPr="003D7542">
        <w:t xml:space="preserve"> samples, we used the SGSeq</w:t>
      </w:r>
      <w:r w:rsidRPr="003D7542">
        <w:fldChar w:fldCharType="begin" w:fldLock="1"/>
      </w:r>
      <w:r w:rsidR="000414B9">
        <w:instrText>ADDIN CSL_CITATION { "citationItems" : [ { "id" : "ITEM-1", "itemData" : { "DOI" : "10.1371/journal.pone.0156132", "ISBN" : "0000100102", "ISSN" : "19326203", "PMID" : "27218464", "abstract" : "Analysis of splice variants from short read RNA-seq data remains a challenging problem. Here we present a novel method for the genome-guided prediction and quantification of splice events from RNA-seq data, which enables the analysis of unannotated and complex splice events. Splice junctions and exons are predicted from reads mapped to a reference genome and are assembled into a genome-wide splice graph. Splice events are identified recursively from the graph and are quantified locally based on reads extending across the start or end of each splice variant. We assess prediction accuracy based on simulated and real RNA-seq data, and illustrate how different read aligners (GSNAP, HISAT2, STAR, TopHat2) affect prediction results. We validate our approach for quantification based on simulated data, and compare local estimates of relative splice variant usage with those from other methods (MISO, Cufflinks) based on simulated and real RNA-seq data. In a proof-of-concept study of splice variants in 16 normal human tissues (Illumina Body Map 2.0) we identify 249 internal exons that belong to known genes but are not related to annotated exons. Using independent RNA samples from 14 matched normal human tissues, we validate 9/9 of these exons by RT-PCR and 216/249 by paired-end RNA-seq (2 x 250 bp). These results indicate that de novo prediction of splice variants remains beneficial even in well-studied systems. An implementation of our method is freely available as an R/Bioconductor package [Formula: see text].", "author" : [ { "dropping-particle" : "", "family" : "Goldstein", "given" : "Leonard D.", "non-dropping-particle" : "", "parse-names" : false, "suffix" : "" }, { "dropping-particle" : "", "family" : "Cao", "given" : "Yi", "non-dropping-particle" : "", "parse-names" : false, "suffix" : "" }, { "dropping-particle" : "", "family" : "Pau", "given" : "Gregoire", "non-dropping-particle" : "", "parse-names" : false, "suffix" : "" }, { "dropping-particle" : "", "family" : "Lawrence", "given" : "Michael", "non-dropping-particle" : "", "parse-names" : false, "suffix" : "" }, { "dropping-particle" : "", "family" : "Wu", "given" : "Thomas D.", "non-dropping-particle" : "", "parse-names" : false, "suffix" : "" }, { "dropping-particle" : "", "family" : "Seshagiri", "given" : "Somasekar", "non-dropping-particle" : "", "parse-names" : false, "suffix" : "" }, { "dropping-particle" : "", "family" : "Gentleman", "given" : "Robert", "non-dropping-particle" : "", "parse-names" : false, "suffix" : "" } ], "container-title" : "PLoS ONE", "id" : "ITEM-1", "issue" : "5", "issued" : { "date-parts" : [ [ "2016" ] ] }, "page" : "1-18", "title" : "Prediction and quantification of splice events from RNA-seq data", "type" : "article-journal", "volume" : "11" }, "uris" : [ "http://www.mendeley.com/documents/?uuid=0e4d76be-bb14-4dc7-b425-7830f2009e39" ] } ], "mendeley" : { "formattedCitation" : "&lt;sup&gt;47&lt;/sup&gt;", "plainTextFormattedCitation" : "47", "previouslyFormattedCitation" : "&lt;sup&gt;50&lt;/sup&gt;" }, "properties" : {  }, "schema" : "https://github.com/citation-style-language/schema/raw/master/csl-citation.json" }</w:instrText>
      </w:r>
      <w:r w:rsidRPr="003D7542">
        <w:fldChar w:fldCharType="separate"/>
      </w:r>
      <w:r w:rsidR="000414B9" w:rsidRPr="000414B9">
        <w:rPr>
          <w:noProof/>
          <w:vertAlign w:val="superscript"/>
        </w:rPr>
        <w:t>47</w:t>
      </w:r>
      <w:r w:rsidRPr="003D7542">
        <w:fldChar w:fldCharType="end"/>
      </w:r>
      <w:r w:rsidRPr="003D7542">
        <w:t xml:space="preserve"> bioconductor package. </w:t>
      </w:r>
      <w:r w:rsidR="00900D4B" w:rsidRPr="003D7542">
        <w:t xml:space="preserve">We first extracted features from the bam files using getBamInfo(), then used </w:t>
      </w:r>
      <w:r w:rsidR="00900D4B" w:rsidRPr="003D7542">
        <w:rPr>
          <w:rFonts w:eastAsia="Times New Roman" w:cs="Times New Roman"/>
        </w:rPr>
        <w:t xml:space="preserve">analyzeFeatures() to predict and quantify splicing events in each bam based </w:t>
      </w:r>
      <w:r w:rsidRPr="003D7542">
        <w:t>on GENCODE (release 25, lift 37)</w:t>
      </w:r>
      <w:r w:rsidR="00900D4B" w:rsidRPr="003D7542">
        <w:t>. We finally analyzed and summarized that output using analyzeVariants(), setting the minimum denominator</w:t>
      </w:r>
      <w:r w:rsidR="00900D4B">
        <w:t xml:space="preserve"> to </w:t>
      </w:r>
      <w:r w:rsidR="00900D4B" w:rsidRPr="00900D4B">
        <w:t>10</w:t>
      </w:r>
      <w:r w:rsidR="00900D4B">
        <w:t xml:space="preserve">. </w:t>
      </w:r>
      <w:r w:rsidR="003D7542">
        <w:t>The number of unique splice variants of each type were counted by ex</w:t>
      </w:r>
      <w:r w:rsidR="00003C79">
        <w:t xml:space="preserve">tracting the types using </w:t>
      </w:r>
      <w:r w:rsidR="00003C79" w:rsidRPr="00003C79">
        <w:t>variantType</w:t>
      </w:r>
      <w:r w:rsidR="00003C79">
        <w:t>(). We calculated differential splice variant use by fraction and age using the DEXSeq</w:t>
      </w:r>
      <w:r w:rsidR="00003C79">
        <w:fldChar w:fldCharType="begin" w:fldLock="1"/>
      </w:r>
      <w:r w:rsidR="000414B9">
        <w:instrText>ADDIN CSL_CITATION { "citationItems" : [ { "id" : "ITEM-1", "itemData" : { "DOI" : "10.1101/gr.133744.111.Freely", "author" : [ { "dropping-particle" : "", "family" : "Anders", "given" : "Simon", "non-dropping-particle" : "", "parse-names" : false, "suffix" : "" }, { "dropping-particle" : "", "family" : "Reyes", "given" : "Alejandro", "non-dropping-particle" : "", "parse-names" : false, "suffix" : "" }, { "dropping-particle" : "", "family" : "Huber", "given" : "Wolfgang", "non-dropping-particle" : "", "parse-names" : false, "suffix" : "" } ], "id" : "ITEM-1", "issued" : { "date-parts" : [ [ "2012" ] ] }, "page" : "2008-2017", "title" : "Detecting differential usage of exons from RNA-seq data", "type" : "article-journal" }, "uris" : [ "http://www.mendeley.com/documents/?uuid=f30b2918-ca74-4ac4-9a19-97127cc1a426" ] } ], "mendeley" : { "formattedCitation" : "&lt;sup&gt;48&lt;/sup&gt;", "plainTextFormattedCitation" : "48", "previouslyFormattedCitation" : "&lt;sup&gt;51&lt;/sup&gt;" }, "properties" : {  }, "schema" : "https://github.com/citation-style-language/schema/raw/master/csl-citation.json" }</w:instrText>
      </w:r>
      <w:r w:rsidR="00003C79">
        <w:fldChar w:fldCharType="separate"/>
      </w:r>
      <w:r w:rsidR="000414B9" w:rsidRPr="000414B9">
        <w:rPr>
          <w:noProof/>
          <w:vertAlign w:val="superscript"/>
        </w:rPr>
        <w:t>48</w:t>
      </w:r>
      <w:r w:rsidR="00003C79">
        <w:fldChar w:fldCharType="end"/>
      </w:r>
      <w:r w:rsidR="00003C79">
        <w:t xml:space="preserve"> bioconductor package.</w:t>
      </w:r>
      <w:r w:rsidR="00630BF6">
        <w:t xml:space="preserve"> </w:t>
      </w:r>
      <w:r w:rsidR="00472E3B">
        <w:t>In building the DEXSeq d</w:t>
      </w:r>
      <w:r w:rsidR="00472E3B" w:rsidRPr="00472E3B">
        <w:t>ata</w:t>
      </w:r>
      <w:r w:rsidR="00472E3B">
        <w:t>s</w:t>
      </w:r>
      <w:r w:rsidR="00472E3B" w:rsidRPr="00472E3B">
        <w:t>et</w:t>
      </w:r>
      <w:r w:rsidR="00472E3B">
        <w:t xml:space="preserve">, we used </w:t>
      </w:r>
      <w:r w:rsidR="00036D2F">
        <w:t xml:space="preserve">the variant IDs as the </w:t>
      </w:r>
      <w:r w:rsidR="00036D2F" w:rsidRPr="00036D2F">
        <w:t>featureID</w:t>
      </w:r>
      <w:r w:rsidR="00036D2F">
        <w:t xml:space="preserve"> and the event IDs as the groupID in the </w:t>
      </w:r>
      <w:r w:rsidR="00036D2F" w:rsidRPr="00036D2F">
        <w:t>DEXSeqDataSet</w:t>
      </w:r>
      <w:r w:rsidR="00036D2F">
        <w:t xml:space="preserve">() function. Similarly to the gene-level expression analyses, we subset the 12 </w:t>
      </w:r>
      <w:r w:rsidR="00CF64AF">
        <w:t>PolyA</w:t>
      </w:r>
      <w:r w:rsidR="00036D2F">
        <w:t xml:space="preserve"> samples by fraction and age and compared differential </w:t>
      </w:r>
      <w:r w:rsidR="00A111DD">
        <w:t xml:space="preserve">splice variant </w:t>
      </w:r>
      <w:r w:rsidR="00036D2F">
        <w:t xml:space="preserve">expression by fraction using the full model “~ sample + </w:t>
      </w:r>
      <w:r w:rsidR="00A111DD">
        <w:t>exon + f</w:t>
      </w:r>
      <w:r w:rsidR="00036D2F">
        <w:t>raction</w:t>
      </w:r>
      <w:r w:rsidR="00036D2F" w:rsidRPr="00036D2F">
        <w:t>:</w:t>
      </w:r>
      <w:r w:rsidR="00A111DD">
        <w:t xml:space="preserve">exon” and the reduced model </w:t>
      </w:r>
      <w:r w:rsidR="00036D2F">
        <w:t xml:space="preserve"> </w:t>
      </w:r>
      <w:r w:rsidR="00A111DD">
        <w:t>“~ sample + exon.” We compared splice variant expression by age using the full model “~ sample + exon + age</w:t>
      </w:r>
      <w:r w:rsidR="00A111DD" w:rsidRPr="00036D2F">
        <w:t>:</w:t>
      </w:r>
      <w:r w:rsidR="00A111DD">
        <w:t>exon” and the reduced model “~ sample + exon.”</w:t>
      </w:r>
      <w:r w:rsidR="003C6EEB">
        <w:t xml:space="preserve"> We then stratified these results by splice variant type and used </w:t>
      </w:r>
      <w:r w:rsidR="002B6CE7">
        <w:t>Fisher</w:t>
      </w:r>
      <w:r w:rsidR="003C6EEB">
        <w:t xml:space="preserve"> exact </w:t>
      </w:r>
      <w:r w:rsidR="006C0B06">
        <w:t xml:space="preserve">test to calculate the enrichment of each </w:t>
      </w:r>
      <w:r w:rsidR="00324A9B">
        <w:t xml:space="preserve">type in each </w:t>
      </w:r>
      <w:r w:rsidR="006C0B06">
        <w:t>fraction and age.</w:t>
      </w:r>
    </w:p>
    <w:p w14:paraId="0AC5134E" w14:textId="622A5FF7" w:rsidR="0051394D" w:rsidRDefault="00A111DD" w:rsidP="00D948C4">
      <w:pPr>
        <w:rPr>
          <w:rFonts w:eastAsia="Times New Roman" w:cs="Times New Roman"/>
          <w:color w:val="000000"/>
        </w:rPr>
      </w:pPr>
      <w:r>
        <w:tab/>
      </w:r>
      <w:r w:rsidR="006C0B06" w:rsidRPr="00324A9B">
        <w:t xml:space="preserve">To further assess intron retention </w:t>
      </w:r>
      <w:r w:rsidR="00FE06C0" w:rsidRPr="00324A9B">
        <w:t xml:space="preserve">in the </w:t>
      </w:r>
      <w:r w:rsidR="00CF64AF">
        <w:t>PolyA</w:t>
      </w:r>
      <w:r w:rsidR="00FE06C0" w:rsidRPr="00324A9B">
        <w:t xml:space="preserve"> samples, we </w:t>
      </w:r>
      <w:r w:rsidR="006C0B06" w:rsidRPr="00324A9B">
        <w:t xml:space="preserve">filtered </w:t>
      </w:r>
      <w:r w:rsidR="00FE06C0" w:rsidRPr="00324A9B">
        <w:t xml:space="preserve">introns from the IRFinder-IR-nondir.txt output </w:t>
      </w:r>
      <w:r w:rsidR="00654FBD">
        <w:t>of</w:t>
      </w:r>
      <w:r w:rsidR="00FE06C0" w:rsidRPr="00324A9B">
        <w:t xml:space="preserve"> IRFinder</w:t>
      </w:r>
      <w:r w:rsidR="00AF474B">
        <w:fldChar w:fldCharType="begin" w:fldLock="1"/>
      </w:r>
      <w:r w:rsidR="000414B9">
        <w:instrText>ADDIN CSL_CITATION { "citationItems" : [ { "id" : "ITEM-1", "itemData" : { "DOI" : "10.1186/s13059-017-1184-4", "ISBN" : "1305901711", "ISSN" : "1474-760X", "PMID" : "28298237", "abstract" : "Intron retention (IR) occurs when an intron is transcribed into pre-mRNA and remains in the final mRNA. We have developed a program and database called IRFinder to accurately detect IR from mRNA sequencing data. Analysis of 2573 samples showed that IR occurs in all tissues analyzed, affects over 80{%} of all coding genes and is associated with cell differentiation and the cell cycle. Frequently retained introns are enriched for specific RNA binding protein sites and are often retained in clusters in the same gene. IR is associated with lower protein levels and intron-retaining transcripts that escape nonsense-mediated decay are not actively translated.", "author" : [ { "dropping-particle" : "", "family" : "Middleton", "given" : "Robert", "non-dropping-particle" : "", "parse-names" : false, "suffix" : "" }, { "dropping-particle" : "", "family" : "Gao", "given" : "Dadi", "non-dropping-particle" : "", "parse-names" : false, "suffix" : "" }, { "dropping-particle" : "", "family" : "Thomas", "given" : "Aubin", "non-dropping-particle" : "", "parse-names" : false, "suffix" : "" }, { "dropping-particle" : "", "family" : "Singh", "given" : "Babita", "non-dropping-particle" : "", "parse-names" : false, "suffix" : "" }, { "dropping-particle" : "", "family" : "Au", "given" : "Amy", "non-dropping-particle" : "", "parse-names" : false, "suffix" : "" }, { "dropping-particle" : "", "family" : "Wong", "given" : "Justin J-L", "non-dropping-particle" : "", "parse-names" : false, "suffix" : "" }, { "dropping-particle" : "", "family" : "Bomane", "given" : "Alexandra", "non-dropping-particle" : "", "parse-names" : false, "suffix" : "" }, { "dropping-particle" : "", "family" : "Cosson", "given" : "Bertrand", "non-dropping-particle" : "", "parse-names" : false, "suffix" : "" }, { "dropping-particle" : "", "family" : "Eyras", "given" : "Eduardo", "non-dropping-particle" : "", "parse-names" : false, "suffix" : "" }, { "dropping-particle" : "", "family" : "Rasko", "given" : "John E. J.", "non-dropping-particle" : "", "parse-names" : false, "suffix" : "" }, { "dropping-particle" : "", "family" : "Ritchie", "given" : "William", "non-dropping-particle" : "", "parse-names" : false, "suffix" : "" } ], "container-title" : "Genome Biology", "id" : "ITEM-1", "issue" : "1", "issued" : { "date-parts" : [ [ "2017" ] ] }, "page" : "51", "publisher" : "Genome Biology", "title" : "IRFinder: assessing the impact of intron retention on mammalian gene expression", "type" : "article-journal", "volume" : "18" }, "uris" : [ "http://www.mendeley.com/documents/?uuid=049619d8-62ae-4dc8-95a0-253314c45519" ] } ], "mendeley" : { "formattedCitation" : "&lt;sup&gt;49&lt;/sup&gt;", "plainTextFormattedCitation" : "49", "previouslyFormattedCitation" : "&lt;sup&gt;52&lt;/sup&gt;" }, "properties" : {  }, "schema" : "https://github.com/citation-style-language/schema/raw/master/csl-citation.json" }</w:instrText>
      </w:r>
      <w:r w:rsidR="00AF474B">
        <w:fldChar w:fldCharType="separate"/>
      </w:r>
      <w:r w:rsidR="000414B9" w:rsidRPr="000414B9">
        <w:rPr>
          <w:noProof/>
          <w:vertAlign w:val="superscript"/>
        </w:rPr>
        <w:t>49</w:t>
      </w:r>
      <w:r w:rsidR="00AF474B">
        <w:fldChar w:fldCharType="end"/>
      </w:r>
      <w:r w:rsidR="00FE06C0" w:rsidRPr="00324A9B">
        <w:t xml:space="preserve"> run on the </w:t>
      </w:r>
      <w:r w:rsidR="00FE06C0" w:rsidRPr="00324A9B">
        <w:rPr>
          <w:rFonts w:cs="Arial"/>
        </w:rPr>
        <w:t xml:space="preserve">Human-hg19-release75 </w:t>
      </w:r>
      <w:r w:rsidR="00FE06C0" w:rsidRPr="00324A9B">
        <w:t>reference</w:t>
      </w:r>
      <w:r w:rsidR="00654FBD">
        <w:t xml:space="preserve"> for each sample. We</w:t>
      </w:r>
      <w:r w:rsidR="00FE06C0" w:rsidRPr="00324A9B">
        <w:t xml:space="preserve"> exclud</w:t>
      </w:r>
      <w:r w:rsidR="00654FBD">
        <w:t>ed</w:t>
      </w:r>
      <w:r w:rsidR="00FE06C0" w:rsidRPr="00324A9B">
        <w:t xml:space="preserve"> introns with the “NonUniformIntronCover” warning</w:t>
      </w:r>
      <w:r w:rsidR="00FE06C0">
        <w:t xml:space="preserve"> and those that </w:t>
      </w:r>
      <w:r w:rsidR="00324A9B">
        <w:t xml:space="preserve">had anything but “clean” listed in the GeneIntronDetails </w:t>
      </w:r>
      <w:r w:rsidR="00654FBD">
        <w:t xml:space="preserve">output </w:t>
      </w:r>
      <w:r w:rsidR="00324A9B">
        <w:t>column (i</w:t>
      </w:r>
      <w:r w:rsidR="00654FBD">
        <w:t>.</w:t>
      </w:r>
      <w:r w:rsidR="00324A9B">
        <w:t>e</w:t>
      </w:r>
      <w:r w:rsidR="00654FBD">
        <w:t>.</w:t>
      </w:r>
      <w:r w:rsidR="00324A9B">
        <w:t xml:space="preserve">, excluding </w:t>
      </w:r>
      <w:r w:rsidR="00324A9B" w:rsidRPr="00324A9B">
        <w:t>"anti-near",</w:t>
      </w:r>
      <w:r w:rsidR="00324A9B">
        <w:t xml:space="preserve"> </w:t>
      </w:r>
      <w:r w:rsidR="00324A9B" w:rsidRPr="00324A9B">
        <w:t>"anti-over",</w:t>
      </w:r>
      <w:r w:rsidR="00324A9B">
        <w:t xml:space="preserve"> </w:t>
      </w:r>
      <w:r w:rsidR="00324A9B" w:rsidRPr="00324A9B">
        <w:t>"known-exon+anti-near",</w:t>
      </w:r>
      <w:r w:rsidR="00324A9B">
        <w:t xml:space="preserve"> </w:t>
      </w:r>
      <w:r w:rsidR="00324A9B" w:rsidRPr="00324A9B">
        <w:t>"known-exon",</w:t>
      </w:r>
      <w:r w:rsidR="00324A9B">
        <w:t xml:space="preserve"> and </w:t>
      </w:r>
      <w:r w:rsidR="00324A9B" w:rsidRPr="00324A9B">
        <w:t>"known-exon+anti-near+anti-over"</w:t>
      </w:r>
      <w:r w:rsidR="00324A9B">
        <w:t>)</w:t>
      </w:r>
      <w:r w:rsidR="00FE06C0">
        <w:t xml:space="preserve">. </w:t>
      </w:r>
      <w:r w:rsidR="00324A9B">
        <w:t xml:space="preserve">Introns were further filtered to exclude introns with fewer than four reads spanning the splice junction </w:t>
      </w:r>
      <w:r w:rsidR="00654FBD">
        <w:t>or a junction using either the 5’ or 3’ exon-intron boundary, or with fewer than four reads supporting intron inclusion at each exon-intron boundary.</w:t>
      </w:r>
      <w:r w:rsidR="00F81D51">
        <w:t xml:space="preserve"> T</w:t>
      </w:r>
      <w:r w:rsidR="00EF186D">
        <w:t>o assess the relationship between gene expression and IR, we assigned the maximum IR ratio per sample for each gene from this filtered set of introns</w:t>
      </w:r>
      <w:r w:rsidR="007D2354">
        <w:t xml:space="preserve"> and compared IR ratios of genes regulated by fraction and age (FDR</w:t>
      </w:r>
      <w:r w:rsidR="007D2354" w:rsidRPr="0090771F">
        <w:rPr>
          <w:rFonts w:eastAsia="ＭＳ ゴシック"/>
          <w:color w:val="000000"/>
        </w:rPr>
        <w:t>≤</w:t>
      </w:r>
      <w:r w:rsidR="007D2354" w:rsidRPr="0090771F">
        <w:rPr>
          <w:rFonts w:eastAsia="Times New Roman" w:cs="Times New Roman"/>
          <w:color w:val="000000"/>
        </w:rPr>
        <w:t>0.05</w:t>
      </w:r>
      <w:r w:rsidR="007D2354">
        <w:rPr>
          <w:rFonts w:eastAsia="Times New Roman" w:cs="Times New Roman"/>
          <w:color w:val="000000"/>
        </w:rPr>
        <w:t xml:space="preserve">) using Student’s t-test and </w:t>
      </w:r>
      <w:r w:rsidR="002B6CE7">
        <w:rPr>
          <w:rFonts w:eastAsia="Times New Roman" w:cs="Times New Roman"/>
          <w:color w:val="000000"/>
        </w:rPr>
        <w:t>Fisher</w:t>
      </w:r>
      <w:r w:rsidR="007D2354">
        <w:rPr>
          <w:rFonts w:eastAsia="Times New Roman" w:cs="Times New Roman"/>
          <w:color w:val="000000"/>
        </w:rPr>
        <w:t xml:space="preserve"> exact test. </w:t>
      </w:r>
    </w:p>
    <w:p w14:paraId="210C1BEB" w14:textId="2CA57571" w:rsidR="00654FBD" w:rsidRDefault="00900768" w:rsidP="0051394D">
      <w:pPr>
        <w:ind w:firstLine="720"/>
        <w:rPr>
          <w:rFonts w:eastAsia="Times New Roman" w:cs="Times New Roman"/>
          <w:color w:val="000000"/>
        </w:rPr>
      </w:pPr>
      <w:r>
        <w:rPr>
          <w:rFonts w:eastAsia="Times New Roman" w:cs="Times New Roman"/>
          <w:color w:val="000000"/>
        </w:rPr>
        <w:t xml:space="preserve">To </w:t>
      </w:r>
      <w:r w:rsidR="00013C54">
        <w:rPr>
          <w:rFonts w:eastAsia="Times New Roman" w:cs="Times New Roman"/>
          <w:color w:val="000000"/>
        </w:rPr>
        <w:t xml:space="preserve">quantify differential retention of individual introns, we subset the samples by fraction and age and </w:t>
      </w:r>
      <w:r w:rsidR="00826302">
        <w:rPr>
          <w:rFonts w:eastAsia="Times New Roman" w:cs="Times New Roman"/>
          <w:color w:val="000000"/>
        </w:rPr>
        <w:t xml:space="preserve">filtered the </w:t>
      </w:r>
      <w:r w:rsidR="00826302" w:rsidRPr="00324A9B">
        <w:t>IRFinder-IR-nondir.txt</w:t>
      </w:r>
      <w:r w:rsidR="00826302">
        <w:t xml:space="preserve"> output to create four new lists, first filtering to only include t</w:t>
      </w:r>
      <w:r w:rsidR="0051394D">
        <w:rPr>
          <w:rFonts w:eastAsia="Times New Roman" w:cs="Times New Roman"/>
          <w:color w:val="000000"/>
        </w:rPr>
        <w:t xml:space="preserve">he </w:t>
      </w:r>
      <w:r w:rsidR="0051394D">
        <w:t xml:space="preserve">“clean” </w:t>
      </w:r>
      <w:r w:rsidR="0051394D">
        <w:rPr>
          <w:rFonts w:eastAsia="Times New Roman" w:cs="Times New Roman"/>
          <w:color w:val="000000"/>
        </w:rPr>
        <w:t xml:space="preserve">introns (from the </w:t>
      </w:r>
      <w:r w:rsidR="0051394D">
        <w:t>GeneIntronDetails output column)</w:t>
      </w:r>
      <w:r w:rsidR="00826302">
        <w:t xml:space="preserve">, then filtering </w:t>
      </w:r>
      <w:r w:rsidR="0051394D">
        <w:rPr>
          <w:rFonts w:eastAsia="Times New Roman" w:cs="Times New Roman"/>
          <w:color w:val="000000"/>
        </w:rPr>
        <w:t xml:space="preserve">constitutively spliced </w:t>
      </w:r>
      <w:r w:rsidR="00826302">
        <w:rPr>
          <w:rFonts w:eastAsia="Times New Roman" w:cs="Times New Roman"/>
          <w:color w:val="000000"/>
        </w:rPr>
        <w:t xml:space="preserve">introns by group (i.e., </w:t>
      </w:r>
      <w:r w:rsidR="0051394D">
        <w:rPr>
          <w:rFonts w:eastAsia="Times New Roman" w:cs="Times New Roman"/>
          <w:color w:val="000000"/>
        </w:rPr>
        <w:t>adult, prenatal, nuclear, and cytoplasmic</w:t>
      </w:r>
      <w:r w:rsidR="00826302">
        <w:rPr>
          <w:rFonts w:eastAsia="Times New Roman" w:cs="Times New Roman"/>
          <w:color w:val="000000"/>
        </w:rPr>
        <w:t>)</w:t>
      </w:r>
      <w:r w:rsidR="0051394D">
        <w:rPr>
          <w:rFonts w:eastAsia="Times New Roman" w:cs="Times New Roman"/>
          <w:color w:val="000000"/>
        </w:rPr>
        <w:t>. We then used the</w:t>
      </w:r>
      <w:r w:rsidR="00826302">
        <w:rPr>
          <w:rFonts w:eastAsia="Times New Roman" w:cs="Times New Roman"/>
          <w:color w:val="000000"/>
        </w:rPr>
        <w:t>se new files as input to the</w:t>
      </w:r>
      <w:r w:rsidR="0051394D">
        <w:rPr>
          <w:rFonts w:eastAsia="Times New Roman" w:cs="Times New Roman"/>
          <w:color w:val="000000"/>
        </w:rPr>
        <w:t xml:space="preserve"> </w:t>
      </w:r>
      <w:r w:rsidR="0051394D" w:rsidRPr="0051394D">
        <w:rPr>
          <w:rFonts w:eastAsia="Times New Roman" w:cs="Times New Roman"/>
          <w:color w:val="000000"/>
        </w:rPr>
        <w:t>analysisWithLowReplicates.pl</w:t>
      </w:r>
      <w:r w:rsidR="0051394D">
        <w:rPr>
          <w:rFonts w:eastAsia="Times New Roman" w:cs="Times New Roman"/>
          <w:color w:val="000000"/>
        </w:rPr>
        <w:t xml:space="preserve"> function from IRFinder to calculate differential intron retention between fraction in prenatal and adult, and by age in </w:t>
      </w:r>
      <w:r w:rsidR="0051394D">
        <w:rPr>
          <w:rFonts w:eastAsia="Times New Roman" w:cs="Times New Roman"/>
          <w:color w:val="000000"/>
        </w:rPr>
        <w:lastRenderedPageBreak/>
        <w:t>nucleus and cytoplasm</w:t>
      </w:r>
      <w:r w:rsidR="008253D7">
        <w:rPr>
          <w:rFonts w:eastAsia="Times New Roman" w:cs="Times New Roman"/>
          <w:color w:val="000000"/>
        </w:rPr>
        <w:t xml:space="preserve">, using the </w:t>
      </w:r>
      <w:r w:rsidR="008253D7" w:rsidRPr="005D29BA">
        <w:t xml:space="preserve">Audic and Claverie </w:t>
      </w:r>
      <w:r w:rsidR="008253D7">
        <w:t>test</w:t>
      </w:r>
      <w:r w:rsidR="0051394D">
        <w:rPr>
          <w:rFonts w:eastAsia="Times New Roman" w:cs="Times New Roman"/>
          <w:color w:val="000000"/>
        </w:rPr>
        <w:t>. We calcula</w:t>
      </w:r>
      <w:r w:rsidR="008253D7">
        <w:rPr>
          <w:rFonts w:eastAsia="Times New Roman" w:cs="Times New Roman"/>
          <w:color w:val="000000"/>
        </w:rPr>
        <w:t>ted the false discovery rate using p.adjust() and setting the n parameter to the total number of clean, non-constitutively splice introns in each comparison.</w:t>
      </w:r>
      <w:r w:rsidR="002553CB">
        <w:rPr>
          <w:rFonts w:eastAsia="Times New Roman" w:cs="Times New Roman"/>
          <w:color w:val="000000"/>
        </w:rPr>
        <w:t xml:space="preserve"> The relationship between intron retention by fraction and age and gene expression was further examined by comparing counts of each using </w:t>
      </w:r>
      <w:r w:rsidR="002B6CE7">
        <w:rPr>
          <w:rFonts w:eastAsia="Times New Roman" w:cs="Times New Roman"/>
          <w:color w:val="000000"/>
        </w:rPr>
        <w:t>Fisher</w:t>
      </w:r>
      <w:r w:rsidR="002553CB">
        <w:rPr>
          <w:rFonts w:eastAsia="Times New Roman" w:cs="Times New Roman"/>
          <w:color w:val="000000"/>
        </w:rPr>
        <w:t xml:space="preserve"> exact test.</w:t>
      </w:r>
    </w:p>
    <w:p w14:paraId="2A6DD446" w14:textId="33AEC335" w:rsidR="002553CB" w:rsidRPr="001143BD" w:rsidRDefault="002553CB" w:rsidP="001143BD">
      <w:pPr>
        <w:ind w:firstLine="720"/>
      </w:pPr>
      <w:r>
        <w:t>Intron conservation was tested by extracting per base GERP scores for all “clean” introns from the UCSC Table Browser (hg19), calculating the mean score per intron, and comparing the means of groups of i</w:t>
      </w:r>
      <w:r w:rsidR="001143BD">
        <w:t xml:space="preserve">ntrons using Student’s t-test. </w:t>
      </w:r>
      <w:r>
        <w:rPr>
          <w:rFonts w:eastAsia="Times New Roman" w:cs="Times New Roman"/>
          <w:color w:val="000000"/>
        </w:rPr>
        <w:t xml:space="preserve">Repetitive elements in introns were analyzed by downloading the RepeatMasker track from the UCSC </w:t>
      </w:r>
      <w:r w:rsidR="001143BD">
        <w:rPr>
          <w:rFonts w:eastAsia="Times New Roman" w:cs="Times New Roman"/>
          <w:color w:val="000000"/>
        </w:rPr>
        <w:t>Table Browser (hg19) and finding overlaps using findOverlaps() from the GenomicRanges</w:t>
      </w:r>
      <w:r w:rsidR="00A92723">
        <w:rPr>
          <w:rFonts w:eastAsia="Times New Roman" w:cs="Times New Roman"/>
          <w:color w:val="000000"/>
        </w:rPr>
        <w:fldChar w:fldCharType="begin" w:fldLock="1"/>
      </w:r>
      <w:r w:rsidR="000414B9">
        <w:rPr>
          <w:rFonts w:eastAsia="Times New Roman" w:cs="Times New Roman"/>
          <w:color w:val="000000"/>
        </w:rPr>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50&lt;/sup&gt;", "plainTextFormattedCitation" : "50", "previouslyFormattedCitation" : "&lt;sup&gt;53&lt;/sup&gt;" }, "properties" : {  }, "schema" : "https://github.com/citation-style-language/schema/raw/master/csl-citation.json" }</w:instrText>
      </w:r>
      <w:r w:rsidR="00A92723">
        <w:rPr>
          <w:rFonts w:eastAsia="Times New Roman" w:cs="Times New Roman"/>
          <w:color w:val="000000"/>
        </w:rPr>
        <w:fldChar w:fldCharType="separate"/>
      </w:r>
      <w:r w:rsidR="000414B9" w:rsidRPr="000414B9">
        <w:rPr>
          <w:rFonts w:eastAsia="Times New Roman" w:cs="Times New Roman"/>
          <w:noProof/>
          <w:color w:val="000000"/>
          <w:vertAlign w:val="superscript"/>
        </w:rPr>
        <w:t>50</w:t>
      </w:r>
      <w:r w:rsidR="00A92723">
        <w:rPr>
          <w:rFonts w:eastAsia="Times New Roman" w:cs="Times New Roman"/>
          <w:color w:val="000000"/>
        </w:rPr>
        <w:fldChar w:fldCharType="end"/>
      </w:r>
      <w:r w:rsidR="001143BD">
        <w:rPr>
          <w:rFonts w:eastAsia="Times New Roman" w:cs="Times New Roman"/>
          <w:color w:val="000000"/>
        </w:rPr>
        <w:t xml:space="preserve"> bioconductor package. </w:t>
      </w:r>
    </w:p>
    <w:p w14:paraId="74CE073F" w14:textId="77777777" w:rsidR="00F34E14" w:rsidRDefault="00F34E14" w:rsidP="00D948C4"/>
    <w:p w14:paraId="1EF8FCC4" w14:textId="1D389475" w:rsidR="00F34E14" w:rsidRDefault="00F34E14" w:rsidP="00D948C4">
      <w:r w:rsidRPr="00F34E14">
        <w:rPr>
          <w:i/>
        </w:rPr>
        <w:t>RNA Editing Analysis</w:t>
      </w:r>
    </w:p>
    <w:p w14:paraId="12AD8265" w14:textId="7E8A27DB" w:rsidR="00640B88" w:rsidRDefault="00640B88" w:rsidP="00D948C4">
      <w:pPr>
        <w:rPr>
          <w:rFonts w:eastAsia="Times New Roman" w:cs="Times New Roman"/>
          <w:color w:val="000000"/>
        </w:rPr>
      </w:pPr>
      <w:r>
        <w:tab/>
        <w:t>RNA editing sites were called in the 12 PolyA samples as described previously</w:t>
      </w:r>
      <w:r>
        <w:fldChar w:fldCharType="begin" w:fldLock="1"/>
      </w:r>
      <w:r w:rsidR="00AF474B">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lt;sup&gt;18&lt;/sup&gt;", "plainTextFormattedCitation" : "18", "previouslyFormattedCitation" : "&lt;sup&gt;18&lt;/sup&gt;" }, "properties" : {  }, "schema" : "https://github.com/citation-style-language/schema/raw/master/csl-citation.json" }</w:instrText>
      </w:r>
      <w:r>
        <w:fldChar w:fldCharType="separate"/>
      </w:r>
      <w:r w:rsidRPr="00640B88">
        <w:rPr>
          <w:noProof/>
          <w:vertAlign w:val="superscript"/>
        </w:rPr>
        <w:t>18</w:t>
      </w:r>
      <w:r>
        <w:fldChar w:fldCharType="end"/>
      </w:r>
      <w:r>
        <w:t xml:space="preserve">. </w:t>
      </w:r>
      <w:r w:rsidR="00A03AB3">
        <w:t>We annotated the RNA editing sites to genomic features using the GenomicFeatures</w:t>
      </w:r>
      <w:r w:rsidR="00A03AB3">
        <w:fldChar w:fldCharType="begin" w:fldLock="1"/>
      </w:r>
      <w:r w:rsidR="000414B9">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50&lt;/sup&gt;", "plainTextFormattedCitation" : "50", "previouslyFormattedCitation" : "&lt;sup&gt;53&lt;/sup&gt;" }, "properties" : {  }, "schema" : "https://github.com/citation-style-language/schema/raw/master/csl-citation.json" }</w:instrText>
      </w:r>
      <w:r w:rsidR="00A03AB3">
        <w:fldChar w:fldCharType="separate"/>
      </w:r>
      <w:r w:rsidR="000414B9" w:rsidRPr="000414B9">
        <w:rPr>
          <w:noProof/>
          <w:vertAlign w:val="superscript"/>
        </w:rPr>
        <w:t>50</w:t>
      </w:r>
      <w:r w:rsidR="00A03AB3">
        <w:fldChar w:fldCharType="end"/>
      </w:r>
      <w:r w:rsidR="00A03AB3">
        <w:t xml:space="preserve"> bioconductor package and a transcription database object built on </w:t>
      </w:r>
      <w:r w:rsidR="00A03AB3" w:rsidRPr="003D7542">
        <w:t>GENCODE (release 25, lift 37)</w:t>
      </w:r>
      <w:r w:rsidR="00A03AB3">
        <w:t xml:space="preserve">. Overlap with repetitive sequences was assessed using </w:t>
      </w:r>
      <w:r w:rsidR="00A03AB3">
        <w:rPr>
          <w:rFonts w:eastAsia="Times New Roman" w:cs="Times New Roman"/>
          <w:color w:val="000000"/>
        </w:rPr>
        <w:t>the RepeatMasker track downloaded from the UCSC Table Browser (hg19) by finding overlaps using findOverlaps() from the GenomicRanges</w:t>
      </w:r>
      <w:r w:rsidR="00A03AB3">
        <w:rPr>
          <w:rFonts w:eastAsia="Times New Roman" w:cs="Times New Roman"/>
          <w:color w:val="000000"/>
        </w:rPr>
        <w:fldChar w:fldCharType="begin" w:fldLock="1"/>
      </w:r>
      <w:r w:rsidR="000414B9">
        <w:rPr>
          <w:rFonts w:eastAsia="Times New Roman" w:cs="Times New Roman"/>
          <w:color w:val="000000"/>
        </w:rPr>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50&lt;/sup&gt;", "plainTextFormattedCitation" : "50", "previouslyFormattedCitation" : "&lt;sup&gt;53&lt;/sup&gt;" }, "properties" : {  }, "schema" : "https://github.com/citation-style-language/schema/raw/master/csl-citation.json" }</w:instrText>
      </w:r>
      <w:r w:rsidR="00A03AB3">
        <w:rPr>
          <w:rFonts w:eastAsia="Times New Roman" w:cs="Times New Roman"/>
          <w:color w:val="000000"/>
        </w:rPr>
        <w:fldChar w:fldCharType="separate"/>
      </w:r>
      <w:r w:rsidR="000414B9" w:rsidRPr="000414B9">
        <w:rPr>
          <w:rFonts w:eastAsia="Times New Roman" w:cs="Times New Roman"/>
          <w:noProof/>
          <w:color w:val="000000"/>
          <w:vertAlign w:val="superscript"/>
        </w:rPr>
        <w:t>50</w:t>
      </w:r>
      <w:r w:rsidR="00A03AB3">
        <w:rPr>
          <w:rFonts w:eastAsia="Times New Roman" w:cs="Times New Roman"/>
          <w:color w:val="000000"/>
        </w:rPr>
        <w:fldChar w:fldCharType="end"/>
      </w:r>
      <w:r w:rsidR="00A03AB3">
        <w:rPr>
          <w:rFonts w:eastAsia="Times New Roman" w:cs="Times New Roman"/>
          <w:color w:val="000000"/>
        </w:rPr>
        <w:t xml:space="preserve"> bioconductor package. We compared the editing sites identified in this study with previously identified editing sites using findOverlaps(). We examined the </w:t>
      </w:r>
      <w:r w:rsidR="000A339A">
        <w:rPr>
          <w:rFonts w:eastAsia="Times New Roman" w:cs="Times New Roman"/>
          <w:color w:val="000000"/>
        </w:rPr>
        <w:t xml:space="preserve">effect of fraction, age, and the interaction of the two on editing rate in the 1,025 sites present in all samples by first filtering the sites to those with a finite and non-NA </w:t>
      </w:r>
      <w:r w:rsidR="004736CA">
        <w:rPr>
          <w:rFonts w:eastAsia="Times New Roman" w:cs="Times New Roman"/>
          <w:color w:val="000000"/>
        </w:rPr>
        <w:t>logit-transformed editing rate</w:t>
      </w:r>
      <w:r w:rsidR="000A339A">
        <w:rPr>
          <w:rFonts w:eastAsia="Times New Roman" w:cs="Times New Roman"/>
          <w:color w:val="000000"/>
        </w:rPr>
        <w:t xml:space="preserve"> in at least 5 samples</w:t>
      </w:r>
      <w:r w:rsidR="004736CA">
        <w:rPr>
          <w:rFonts w:eastAsia="Times New Roman" w:cs="Times New Roman"/>
          <w:color w:val="000000"/>
        </w:rPr>
        <w:t xml:space="preserve"> and with at least one adult, prenatal, nucleus and cytoplasm represented and then using the model “~</w:t>
      </w:r>
      <w:r w:rsidR="002B6CE7">
        <w:rPr>
          <w:rFonts w:eastAsia="Times New Roman" w:cs="Times New Roman"/>
          <w:color w:val="000000"/>
        </w:rPr>
        <w:t xml:space="preserve"> </w:t>
      </w:r>
      <w:r w:rsidR="004736CA">
        <w:rPr>
          <w:rFonts w:eastAsia="Times New Roman" w:cs="Times New Roman"/>
          <w:color w:val="000000"/>
        </w:rPr>
        <w:t>Age</w:t>
      </w:r>
      <w:r w:rsidR="002B6CE7">
        <w:rPr>
          <w:rFonts w:eastAsia="Times New Roman" w:cs="Times New Roman"/>
          <w:color w:val="000000"/>
        </w:rPr>
        <w:t xml:space="preserve"> </w:t>
      </w:r>
      <w:r w:rsidR="004736CA">
        <w:rPr>
          <w:rFonts w:eastAsia="Times New Roman" w:cs="Times New Roman"/>
          <w:color w:val="000000"/>
        </w:rPr>
        <w:t>+</w:t>
      </w:r>
      <w:r w:rsidR="002B6CE7">
        <w:rPr>
          <w:rFonts w:eastAsia="Times New Roman" w:cs="Times New Roman"/>
          <w:color w:val="000000"/>
        </w:rPr>
        <w:t xml:space="preserve"> </w:t>
      </w:r>
      <w:r w:rsidR="004736CA">
        <w:rPr>
          <w:rFonts w:eastAsia="Times New Roman" w:cs="Times New Roman"/>
          <w:color w:val="000000"/>
        </w:rPr>
        <w:t>Fraction</w:t>
      </w:r>
      <w:r w:rsidR="002B6CE7">
        <w:rPr>
          <w:rFonts w:eastAsia="Times New Roman" w:cs="Times New Roman"/>
          <w:color w:val="000000"/>
        </w:rPr>
        <w:t xml:space="preserve"> </w:t>
      </w:r>
      <w:r w:rsidR="004736CA">
        <w:rPr>
          <w:rFonts w:eastAsia="Times New Roman" w:cs="Times New Roman"/>
          <w:color w:val="000000"/>
        </w:rPr>
        <w:t>+</w:t>
      </w:r>
      <w:r w:rsidR="002B6CE7">
        <w:rPr>
          <w:rFonts w:eastAsia="Times New Roman" w:cs="Times New Roman"/>
          <w:color w:val="000000"/>
        </w:rPr>
        <w:t xml:space="preserve"> </w:t>
      </w:r>
      <w:r w:rsidR="004736CA">
        <w:rPr>
          <w:rFonts w:eastAsia="Times New Roman" w:cs="Times New Roman"/>
          <w:color w:val="000000"/>
        </w:rPr>
        <w:t>Age:F</w:t>
      </w:r>
      <w:r w:rsidR="004736CA" w:rsidRPr="004736CA">
        <w:rPr>
          <w:rFonts w:eastAsia="Times New Roman" w:cs="Times New Roman"/>
          <w:color w:val="000000"/>
        </w:rPr>
        <w:t>raction</w:t>
      </w:r>
      <w:r w:rsidR="004736CA">
        <w:rPr>
          <w:rFonts w:eastAsia="Times New Roman" w:cs="Times New Roman"/>
          <w:color w:val="000000"/>
        </w:rPr>
        <w:t xml:space="preserve">.” We compared the pattern of editing in our dataset of the 576 developmentally increasing editing sites from Hwang et al. (2016) present using </w:t>
      </w:r>
      <w:r w:rsidR="002B6CE7">
        <w:rPr>
          <w:rFonts w:eastAsia="Times New Roman" w:cs="Times New Roman"/>
          <w:color w:val="000000"/>
        </w:rPr>
        <w:t>Fisher</w:t>
      </w:r>
      <w:r w:rsidR="004736CA">
        <w:rPr>
          <w:rFonts w:eastAsia="Times New Roman" w:cs="Times New Roman"/>
          <w:color w:val="000000"/>
        </w:rPr>
        <w:t xml:space="preserve"> exact test. </w:t>
      </w:r>
    </w:p>
    <w:p w14:paraId="2355A71C" w14:textId="390DC188" w:rsidR="004736CA" w:rsidRPr="00640B88" w:rsidRDefault="004736CA" w:rsidP="00D948C4">
      <w:r>
        <w:rPr>
          <w:rFonts w:eastAsia="Times New Roman" w:cs="Times New Roman"/>
          <w:color w:val="000000"/>
        </w:rPr>
        <w:tab/>
        <w:t xml:space="preserve">We defined the sets of fraction- and age-specific editing sites by sites present in all samples of the listed first group that were not found in the second group. For instance, the “Adult Only” sites were present in all six adult samples but no prenatal samples. </w:t>
      </w:r>
      <w:r w:rsidR="00D27DFF">
        <w:rPr>
          <w:rFonts w:eastAsia="Times New Roman" w:cs="Times New Roman"/>
          <w:color w:val="000000"/>
        </w:rPr>
        <w:t xml:space="preserve">We assigned each editing site to the nearest gene using </w:t>
      </w:r>
      <w:r w:rsidR="00D27DFF" w:rsidRPr="00D27DFF">
        <w:rPr>
          <w:rFonts w:eastAsia="Times New Roman" w:cs="Times New Roman"/>
          <w:color w:val="000000"/>
        </w:rPr>
        <w:t>distanceToNearest</w:t>
      </w:r>
      <w:r w:rsidR="00D27DFF">
        <w:rPr>
          <w:rFonts w:eastAsia="Times New Roman" w:cs="Times New Roman"/>
          <w:color w:val="000000"/>
        </w:rPr>
        <w:t xml:space="preserve">() from the GenomicRanges package and compared the location of the site by fraction or age with the expression enrichment using the </w:t>
      </w:r>
      <w:r w:rsidR="002B6CE7">
        <w:rPr>
          <w:rFonts w:eastAsia="Times New Roman" w:cs="Times New Roman"/>
          <w:color w:val="000000"/>
        </w:rPr>
        <w:t>Fisher</w:t>
      </w:r>
      <w:r w:rsidR="00D27DFF">
        <w:rPr>
          <w:rFonts w:eastAsia="Times New Roman" w:cs="Times New Roman"/>
          <w:color w:val="000000"/>
        </w:rPr>
        <w:t xml:space="preserve"> exact test. We identified KEGG pathway enrichment using </w:t>
      </w:r>
      <w:r w:rsidR="00D27DFF" w:rsidRPr="00D27DFF">
        <w:rPr>
          <w:rFonts w:eastAsia="Times New Roman" w:cs="Times New Roman"/>
          <w:color w:val="000000"/>
        </w:rPr>
        <w:t>compareCluster(</w:t>
      </w:r>
      <w:r w:rsidR="00D27DFF">
        <w:rPr>
          <w:rFonts w:eastAsia="Times New Roman" w:cs="Times New Roman"/>
          <w:color w:val="000000"/>
        </w:rPr>
        <w:t xml:space="preserve">) for the ten groups of unique editing sites, setting the function to </w:t>
      </w:r>
      <w:r w:rsidR="00D27DFF" w:rsidRPr="00D27DFF">
        <w:rPr>
          <w:rFonts w:eastAsia="Times New Roman" w:cs="Times New Roman"/>
          <w:color w:val="000000"/>
        </w:rPr>
        <w:t>"enrichKEGG</w:t>
      </w:r>
      <w:r w:rsidR="00D27DFF">
        <w:rPr>
          <w:rFonts w:eastAsia="Times New Roman" w:cs="Times New Roman"/>
          <w:color w:val="000000"/>
        </w:rPr>
        <w:t>.</w:t>
      </w:r>
      <w:r w:rsidR="00D27DFF" w:rsidRPr="00D27DFF">
        <w:rPr>
          <w:rFonts w:eastAsia="Times New Roman" w:cs="Times New Roman"/>
          <w:color w:val="000000"/>
        </w:rPr>
        <w:t>"</w:t>
      </w:r>
      <w:r w:rsidR="00D27DFF">
        <w:rPr>
          <w:rFonts w:eastAsia="Times New Roman" w:cs="Times New Roman"/>
          <w:color w:val="000000"/>
        </w:rPr>
        <w:t xml:space="preserve"> Annotation enrichment for these unique sites was also assessed using the </w:t>
      </w:r>
      <w:r w:rsidR="002B6CE7">
        <w:rPr>
          <w:rFonts w:eastAsia="Times New Roman" w:cs="Times New Roman"/>
          <w:color w:val="000000"/>
        </w:rPr>
        <w:t>Fisher</w:t>
      </w:r>
      <w:r w:rsidR="00D27DFF">
        <w:rPr>
          <w:rFonts w:eastAsia="Times New Roman" w:cs="Times New Roman"/>
          <w:color w:val="000000"/>
        </w:rPr>
        <w:t xml:space="preserve"> exact test. To identify the major 3’UTR isoform, we identified which 3’UTR had the highest read coverage per gene.</w:t>
      </w:r>
    </w:p>
    <w:p w14:paraId="6B56442F" w14:textId="227AC481" w:rsidR="00F34E14" w:rsidRDefault="00D27DFF" w:rsidP="00D948C4">
      <w:r>
        <w:tab/>
        <w:t>We used RBPMap</w:t>
      </w:r>
      <w:r>
        <w:fldChar w:fldCharType="begin" w:fldLock="1"/>
      </w:r>
      <w:r w:rsidR="00D12588">
        <w:instrText>ADDIN CSL_CITATION { "citationItems" : [ { "id" : "ITEM-1", "itemData" : { "DOI" : "10.1093/nar/gku406", "ISBN" : "0305-1048", "ISSN" : "13624962", "PMID" : "24829458", "abstract" : "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 "author" : [ { "dropping-particle" : "", "family" : "Paz", "given" : "Inbal", "non-dropping-particle" : "", "parse-names" : false, "suffix" : "" }, { "dropping-particle" : "", "family" : "Kosti", "given" : "Idit", "non-dropping-particle" : "", "parse-names" : false, "suffix" : "" }, { "dropping-particle" : "", "family" : "Ares", "given" : "Manuel", "non-dropping-particle" : "", "parse-names" : false, "suffix" : "" }, { "dropping-particle" : "", "family" : "Cline", "given" : "Melissa", "non-dropping-particle" : "", "parse-names" : false, "suffix" : "" }, { "dropping-particle" : "", "family" : "Mandel-Gutfreund", "given" : "Yael", "non-dropping-particle" : "", "parse-names" : false, "suffix" : "" } ], "container-title" : "Nucleic Acids Research", "id" : "ITEM-1", "issue" : "W1", "issued" : { "date-parts" : [ [ "2014" ] ] }, "page" : "361-367", "title" : "RBPmap: A web server for mapping binding sites of RNA-binding proteins", "type" : "article-journal", "volume" : "42" }, "uris" : [ "http://www.mendeley.com/documents/?uuid=b89c43b7-2a52-481f-9cb5-cacf0b42d2ad" ] } ], "mendeley" : { "formattedCitation" : "&lt;sup&gt;31&lt;/sup&gt;", "plainTextFormattedCitation" : "31", "previouslyFormattedCitation" : "&lt;sup&gt;31&lt;/sup&gt;" }, "properties" : {  }, "schema" : "https://github.com/citation-style-language/schema/raw/master/csl-citation.json" }</w:instrText>
      </w:r>
      <w:r>
        <w:fldChar w:fldCharType="separate"/>
      </w:r>
      <w:r w:rsidR="00D12588" w:rsidRPr="00D12588">
        <w:rPr>
          <w:noProof/>
          <w:vertAlign w:val="superscript"/>
        </w:rPr>
        <w:t>31</w:t>
      </w:r>
      <w:r>
        <w:fldChar w:fldCharType="end"/>
      </w:r>
      <w:r>
        <w:t xml:space="preserve"> to quantify the enrichment of RNA binding protein (RBP) motifs overlapping the editing sites. We used a region of 10 bases in both direction of an editing site and the RBPMap database of 114 human RBP motifs as input, and calculated the false discovery rate </w:t>
      </w:r>
      <w:r w:rsidR="002B6CE7">
        <w:t xml:space="preserve">using p.adjust() and setting the n to </w:t>
      </w:r>
      <w:r w:rsidR="002B6CE7" w:rsidRPr="002B6CE7">
        <w:t>2</w:t>
      </w:r>
      <w:r w:rsidR="002B6CE7">
        <w:t>,</w:t>
      </w:r>
      <w:r w:rsidR="002B6CE7" w:rsidRPr="002B6CE7">
        <w:t>155</w:t>
      </w:r>
      <w:r w:rsidR="002B6CE7">
        <w:t>,</w:t>
      </w:r>
      <w:r w:rsidR="002B6CE7" w:rsidRPr="002B6CE7">
        <w:t>398</w:t>
      </w:r>
      <w:r w:rsidR="002B6CE7">
        <w:t xml:space="preserve">, or 114 multiplied by the </w:t>
      </w:r>
      <w:r w:rsidR="002B6CE7" w:rsidRPr="002B6CE7">
        <w:t>18</w:t>
      </w:r>
      <w:r w:rsidR="002B6CE7">
        <w:t>,</w:t>
      </w:r>
      <w:r w:rsidR="002B6CE7" w:rsidRPr="002B6CE7">
        <w:t>907</w:t>
      </w:r>
      <w:r w:rsidR="002B6CE7">
        <w:t xml:space="preserve"> A-to-I editing sites input to RBPMap. The motifs were further filtered to those with FDR</w:t>
      </w:r>
      <w:r w:rsidR="002B6CE7" w:rsidRPr="0090771F">
        <w:rPr>
          <w:rFonts w:eastAsia="ＭＳ ゴシック"/>
          <w:color w:val="000000"/>
        </w:rPr>
        <w:t>≤</w:t>
      </w:r>
      <w:r w:rsidR="002B6CE7" w:rsidRPr="0090771F">
        <w:rPr>
          <w:rFonts w:eastAsia="Times New Roman" w:cs="Times New Roman"/>
          <w:color w:val="000000"/>
        </w:rPr>
        <w:t>0.05</w:t>
      </w:r>
      <w:r w:rsidR="002B6CE7">
        <w:rPr>
          <w:rFonts w:eastAsia="Times New Roman" w:cs="Times New Roman"/>
          <w:color w:val="000000"/>
        </w:rPr>
        <w:t xml:space="preserve"> that overlap the editing site, and compared to genomic feature annotation enrichment using Fisher exact test. </w:t>
      </w:r>
    </w:p>
    <w:p w14:paraId="75AC0CCD" w14:textId="0BCD9DC4" w:rsidR="007A2C53" w:rsidRPr="00670172" w:rsidRDefault="00F621BE" w:rsidP="002D36D3">
      <w:pPr>
        <w:pStyle w:val="NormalWeb"/>
        <w:shd w:val="clear" w:color="auto" w:fill="FFFFFF"/>
        <w:spacing w:after="300" w:line="359" w:lineRule="atLeast"/>
        <w:rPr>
          <w:rFonts w:asciiTheme="minorHAnsi" w:hAnsiTheme="minorHAnsi" w:cs="Arial"/>
          <w:b/>
          <w:sz w:val="22"/>
          <w:szCs w:val="22"/>
        </w:rPr>
      </w:pPr>
      <w:r w:rsidRPr="00670172">
        <w:rPr>
          <w:rFonts w:asciiTheme="minorHAnsi" w:hAnsiTheme="minorHAnsi" w:cs="Arial"/>
          <w:b/>
          <w:sz w:val="22"/>
          <w:szCs w:val="22"/>
        </w:rPr>
        <w:lastRenderedPageBreak/>
        <w:t>References</w:t>
      </w:r>
    </w:p>
    <w:p w14:paraId="745EA91A" w14:textId="0B1BF2EB" w:rsidR="000414B9" w:rsidRPr="000414B9" w:rsidRDefault="007A2C53" w:rsidP="000414B9">
      <w:pPr>
        <w:widowControl w:val="0"/>
        <w:autoSpaceDE w:val="0"/>
        <w:autoSpaceDN w:val="0"/>
        <w:adjustRightInd w:val="0"/>
        <w:spacing w:before="100" w:after="300" w:line="240" w:lineRule="atLeast"/>
        <w:ind w:left="640" w:hanging="640"/>
        <w:rPr>
          <w:rFonts w:ascii="Cambria" w:hAnsi="Cambria"/>
          <w:noProof/>
          <w:sz w:val="22"/>
        </w:rPr>
      </w:pPr>
      <w:r w:rsidRPr="00670172">
        <w:rPr>
          <w:rFonts w:cs="Arial"/>
          <w:sz w:val="22"/>
          <w:szCs w:val="22"/>
        </w:rPr>
        <w:fldChar w:fldCharType="begin" w:fldLock="1"/>
      </w:r>
      <w:r w:rsidRPr="00670172">
        <w:rPr>
          <w:rFonts w:cs="Arial"/>
          <w:sz w:val="22"/>
          <w:szCs w:val="22"/>
        </w:rPr>
        <w:instrText xml:space="preserve">ADDIN Mendeley Bibliography CSL_BIBLIOGRAPHY </w:instrText>
      </w:r>
      <w:r w:rsidRPr="00670172">
        <w:rPr>
          <w:rFonts w:cs="Arial"/>
          <w:sz w:val="22"/>
          <w:szCs w:val="22"/>
        </w:rPr>
        <w:fldChar w:fldCharType="separate"/>
      </w:r>
      <w:r w:rsidR="000414B9" w:rsidRPr="000414B9">
        <w:rPr>
          <w:rFonts w:ascii="Cambria" w:hAnsi="Cambria"/>
          <w:noProof/>
          <w:sz w:val="22"/>
        </w:rPr>
        <w:t xml:space="preserve">1. </w:t>
      </w:r>
      <w:r w:rsidR="000414B9" w:rsidRPr="000414B9">
        <w:rPr>
          <w:rFonts w:ascii="Cambria" w:hAnsi="Cambria"/>
          <w:noProof/>
          <w:sz w:val="22"/>
        </w:rPr>
        <w:tab/>
        <w:t xml:space="preserve">Kang HJ, Kawasawa YI, Cheng F, et al. Spatio-temporal transcriptome of the human brain. </w:t>
      </w:r>
      <w:r w:rsidR="000414B9" w:rsidRPr="000414B9">
        <w:rPr>
          <w:rFonts w:ascii="Cambria" w:hAnsi="Cambria"/>
          <w:i/>
          <w:iCs/>
          <w:noProof/>
          <w:sz w:val="22"/>
        </w:rPr>
        <w:t>Nature</w:t>
      </w:r>
      <w:r w:rsidR="000414B9" w:rsidRPr="000414B9">
        <w:rPr>
          <w:rFonts w:ascii="Cambria" w:hAnsi="Cambria"/>
          <w:noProof/>
          <w:sz w:val="22"/>
        </w:rPr>
        <w:t>. 2011;478(7370):483-489. doi:10.1038/nature10523.</w:t>
      </w:r>
    </w:p>
    <w:p w14:paraId="6E8A3B6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 </w:t>
      </w:r>
      <w:r w:rsidRPr="000414B9">
        <w:rPr>
          <w:rFonts w:ascii="Cambria" w:hAnsi="Cambria"/>
          <w:noProof/>
          <w:sz w:val="22"/>
        </w:rPr>
        <w:tab/>
        <w:t xml:space="preserve">Colantuoni C, Lipska BK, Ye T, et al. Temporal dynamics and genetic control of transcription in the human prefrontal cortex. </w:t>
      </w:r>
      <w:r w:rsidRPr="000414B9">
        <w:rPr>
          <w:rFonts w:ascii="Cambria" w:hAnsi="Cambria"/>
          <w:i/>
          <w:iCs/>
          <w:noProof/>
          <w:sz w:val="22"/>
        </w:rPr>
        <w:t>Nature</w:t>
      </w:r>
      <w:r w:rsidRPr="000414B9">
        <w:rPr>
          <w:rFonts w:ascii="Cambria" w:hAnsi="Cambria"/>
          <w:noProof/>
          <w:sz w:val="22"/>
        </w:rPr>
        <w:t>. 2011;478(7370):519-523. doi:10.1038/nature10524.</w:t>
      </w:r>
    </w:p>
    <w:p w14:paraId="48170E3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 </w:t>
      </w:r>
      <w:r w:rsidRPr="000414B9">
        <w:rPr>
          <w:rFonts w:ascii="Cambria" w:hAnsi="Cambria"/>
          <w:noProof/>
          <w:sz w:val="22"/>
        </w:rPr>
        <w:tab/>
        <w:t xml:space="preserve">Jaffe AE, Shin J, Collado-Torres L, et al. Developmental regulation of human cortex transcription and its clinical relevance at single base resolution. </w:t>
      </w:r>
      <w:r w:rsidRPr="000414B9">
        <w:rPr>
          <w:rFonts w:ascii="Cambria" w:hAnsi="Cambria"/>
          <w:i/>
          <w:iCs/>
          <w:noProof/>
          <w:sz w:val="22"/>
        </w:rPr>
        <w:t>Nat Neurosci</w:t>
      </w:r>
      <w:r w:rsidRPr="000414B9">
        <w:rPr>
          <w:rFonts w:ascii="Cambria" w:hAnsi="Cambria"/>
          <w:noProof/>
          <w:sz w:val="22"/>
        </w:rPr>
        <w:t>. 2015;18(1):154-161. doi:10.1038/nn.3898.</w:t>
      </w:r>
    </w:p>
    <w:p w14:paraId="3789BF7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 </w:t>
      </w:r>
      <w:r w:rsidRPr="000414B9">
        <w:rPr>
          <w:rFonts w:ascii="Cambria" w:hAnsi="Cambria"/>
          <w:noProof/>
          <w:sz w:val="22"/>
        </w:rPr>
        <w:tab/>
        <w:t xml:space="preserve">Tilgner H, Knowles DG, Johnson R, et al. Deep sequencing of subcellular RNA fractions shows splicing to be predominantly co-transcriptional in the human genome but inefficient for lncRNAs. </w:t>
      </w:r>
      <w:r w:rsidRPr="000414B9">
        <w:rPr>
          <w:rFonts w:ascii="Cambria" w:hAnsi="Cambria"/>
          <w:i/>
          <w:iCs/>
          <w:noProof/>
          <w:sz w:val="22"/>
        </w:rPr>
        <w:t>Genome Res</w:t>
      </w:r>
      <w:r w:rsidRPr="000414B9">
        <w:rPr>
          <w:rFonts w:ascii="Cambria" w:hAnsi="Cambria"/>
          <w:noProof/>
          <w:sz w:val="22"/>
        </w:rPr>
        <w:t>. 2012;22:1616-1625. doi:10.1101/gr.134445.111.</w:t>
      </w:r>
    </w:p>
    <w:p w14:paraId="3A83A78D"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5. </w:t>
      </w:r>
      <w:r w:rsidRPr="000414B9">
        <w:rPr>
          <w:rFonts w:ascii="Cambria" w:hAnsi="Cambria"/>
          <w:noProof/>
          <w:sz w:val="22"/>
        </w:rPr>
        <w:tab/>
        <w:t xml:space="preserve">Djebali S, Davis CA, Merkel A, et al. Landscape of transcription in human cells. </w:t>
      </w:r>
      <w:r w:rsidRPr="000414B9">
        <w:rPr>
          <w:rFonts w:ascii="Cambria" w:hAnsi="Cambria"/>
          <w:i/>
          <w:iCs/>
          <w:noProof/>
          <w:sz w:val="22"/>
        </w:rPr>
        <w:t>Nature</w:t>
      </w:r>
      <w:r w:rsidRPr="000414B9">
        <w:rPr>
          <w:rFonts w:ascii="Cambria" w:hAnsi="Cambria"/>
          <w:noProof/>
          <w:sz w:val="22"/>
        </w:rPr>
        <w:t>. 2012;489(7414):101-108. doi:10.1038/nature11233.</w:t>
      </w:r>
    </w:p>
    <w:p w14:paraId="67BFAC34"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6. </w:t>
      </w:r>
      <w:r w:rsidRPr="000414B9">
        <w:rPr>
          <w:rFonts w:ascii="Cambria" w:hAnsi="Cambria"/>
          <w:noProof/>
          <w:sz w:val="22"/>
        </w:rPr>
        <w:tab/>
        <w:t xml:space="preserve">Zaghlool A, Ameur A, Nyberg L, et al. Efficient cellular fractionation improves RNA sequencing analysis of mature and nascent transcripts from human tissues. </w:t>
      </w:r>
      <w:r w:rsidRPr="000414B9">
        <w:rPr>
          <w:rFonts w:ascii="Cambria" w:hAnsi="Cambria"/>
          <w:i/>
          <w:iCs/>
          <w:noProof/>
          <w:sz w:val="22"/>
        </w:rPr>
        <w:t>BMC Biotechnol</w:t>
      </w:r>
      <w:r w:rsidRPr="000414B9">
        <w:rPr>
          <w:rFonts w:ascii="Cambria" w:hAnsi="Cambria"/>
          <w:noProof/>
          <w:sz w:val="22"/>
        </w:rPr>
        <w:t>. 2013;13:99. doi:10.1186/1472-6750-13-99.</w:t>
      </w:r>
    </w:p>
    <w:p w14:paraId="3F3E3AE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7. </w:t>
      </w:r>
      <w:r w:rsidRPr="000414B9">
        <w:rPr>
          <w:rFonts w:ascii="Cambria" w:hAnsi="Cambria"/>
          <w:noProof/>
          <w:sz w:val="22"/>
        </w:rPr>
        <w:tab/>
        <w:t xml:space="preserve">Solnestam BW, Stranneheim H, Hällman J, et al. Comparison of total and cytoplasmic mRNA reveals global regulation by nuclear retention and miRNAs. </w:t>
      </w:r>
      <w:r w:rsidRPr="000414B9">
        <w:rPr>
          <w:rFonts w:ascii="Cambria" w:hAnsi="Cambria"/>
          <w:i/>
          <w:iCs/>
          <w:noProof/>
          <w:sz w:val="22"/>
        </w:rPr>
        <w:t>BMC Genomics</w:t>
      </w:r>
      <w:r w:rsidRPr="000414B9">
        <w:rPr>
          <w:rFonts w:ascii="Cambria" w:hAnsi="Cambria"/>
          <w:noProof/>
          <w:sz w:val="22"/>
        </w:rPr>
        <w:t>. 2012;13:574. doi:10.1186/1471-2164-13-574.</w:t>
      </w:r>
    </w:p>
    <w:p w14:paraId="5165AA78"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8. </w:t>
      </w:r>
      <w:r w:rsidRPr="000414B9">
        <w:rPr>
          <w:rFonts w:ascii="Cambria" w:hAnsi="Cambria"/>
          <w:noProof/>
          <w:sz w:val="22"/>
        </w:rPr>
        <w:tab/>
        <w:t xml:space="preserve">Pandya-Jones A, Bhatt DM, Lin C-H, Tong A-J, Smale ST, Black DL. Splicing kinetics and transcript release from the chromatin compartment limit the rate of Lipid A-induced gene expression. </w:t>
      </w:r>
      <w:r w:rsidRPr="000414B9">
        <w:rPr>
          <w:rFonts w:ascii="Cambria" w:hAnsi="Cambria"/>
          <w:i/>
          <w:iCs/>
          <w:noProof/>
          <w:sz w:val="22"/>
        </w:rPr>
        <w:t>RNA</w:t>
      </w:r>
      <w:r w:rsidRPr="000414B9">
        <w:rPr>
          <w:rFonts w:ascii="Cambria" w:hAnsi="Cambria"/>
          <w:noProof/>
          <w:sz w:val="22"/>
        </w:rPr>
        <w:t>. 2013;19(6):811-827. doi:10.1261/rna.039081.113.</w:t>
      </w:r>
    </w:p>
    <w:p w14:paraId="4449AA8A"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9. </w:t>
      </w:r>
      <w:r w:rsidRPr="000414B9">
        <w:rPr>
          <w:rFonts w:ascii="Cambria" w:hAnsi="Cambria"/>
          <w:noProof/>
          <w:sz w:val="22"/>
        </w:rPr>
        <w:tab/>
        <w:t xml:space="preserve">Bahar Halpern K, Caspi I, Lemze D, et al. Nuclear Retention of mRNA in Mammalian Tissues. </w:t>
      </w:r>
      <w:r w:rsidRPr="000414B9">
        <w:rPr>
          <w:rFonts w:ascii="Cambria" w:hAnsi="Cambria"/>
          <w:i/>
          <w:iCs/>
          <w:noProof/>
          <w:sz w:val="22"/>
        </w:rPr>
        <w:t>Cell Rep</w:t>
      </w:r>
      <w:r w:rsidRPr="000414B9">
        <w:rPr>
          <w:rFonts w:ascii="Cambria" w:hAnsi="Cambria"/>
          <w:noProof/>
          <w:sz w:val="22"/>
        </w:rPr>
        <w:t>. 2015;13(12):2653-2662. doi:10.1016/j.celrep.2015.11.036.</w:t>
      </w:r>
    </w:p>
    <w:p w14:paraId="59204E04"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0. </w:t>
      </w:r>
      <w:r w:rsidRPr="000414B9">
        <w:rPr>
          <w:rFonts w:ascii="Cambria" w:hAnsi="Cambria"/>
          <w:noProof/>
          <w:sz w:val="22"/>
        </w:rPr>
        <w:tab/>
        <w:t xml:space="preserve">Battich N, Stoeger T, Pelkmans L. Control of Transcript Variability in Single Mammalian Cells. </w:t>
      </w:r>
      <w:r w:rsidRPr="000414B9">
        <w:rPr>
          <w:rFonts w:ascii="Cambria" w:hAnsi="Cambria"/>
          <w:i/>
          <w:iCs/>
          <w:noProof/>
          <w:sz w:val="22"/>
        </w:rPr>
        <w:t>Cell</w:t>
      </w:r>
      <w:r w:rsidRPr="000414B9">
        <w:rPr>
          <w:rFonts w:ascii="Cambria" w:hAnsi="Cambria"/>
          <w:noProof/>
          <w:sz w:val="22"/>
        </w:rPr>
        <w:t>. 2015;163(7):1596-1610. doi:10.1016/j.cell.2015.11.018.</w:t>
      </w:r>
    </w:p>
    <w:p w14:paraId="475DE025"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1. </w:t>
      </w:r>
      <w:r w:rsidRPr="000414B9">
        <w:rPr>
          <w:rFonts w:ascii="Cambria" w:hAnsi="Cambria"/>
          <w:noProof/>
          <w:sz w:val="22"/>
        </w:rPr>
        <w:tab/>
        <w:t xml:space="preserve">Prasanth K V., Prasanth SG, Xuan Z, et al. Regulating gene expression through RNA nuclear retention. </w:t>
      </w:r>
      <w:r w:rsidRPr="000414B9">
        <w:rPr>
          <w:rFonts w:ascii="Cambria" w:hAnsi="Cambria"/>
          <w:i/>
          <w:iCs/>
          <w:noProof/>
          <w:sz w:val="22"/>
        </w:rPr>
        <w:t>Cell</w:t>
      </w:r>
      <w:r w:rsidRPr="000414B9">
        <w:rPr>
          <w:rFonts w:ascii="Cambria" w:hAnsi="Cambria"/>
          <w:noProof/>
          <w:sz w:val="22"/>
        </w:rPr>
        <w:t>. 2005;123(2):249-263. doi:10.1016/j.cell.2005.08.033.</w:t>
      </w:r>
    </w:p>
    <w:p w14:paraId="776CCC78"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2. </w:t>
      </w:r>
      <w:r w:rsidRPr="000414B9">
        <w:rPr>
          <w:rFonts w:ascii="Cambria" w:hAnsi="Cambria"/>
          <w:noProof/>
          <w:sz w:val="22"/>
        </w:rPr>
        <w:tab/>
        <w:t xml:space="preserve">Mauger O, Lemoine F, Scheiffele P. Targeted Intron Retention and Excision for Rapid Gene Regulation in Response to Neuronal Activity. </w:t>
      </w:r>
      <w:r w:rsidRPr="000414B9">
        <w:rPr>
          <w:rFonts w:ascii="Cambria" w:hAnsi="Cambria"/>
          <w:i/>
          <w:iCs/>
          <w:noProof/>
          <w:sz w:val="22"/>
        </w:rPr>
        <w:t>Neuron</w:t>
      </w:r>
      <w:r w:rsidRPr="000414B9">
        <w:rPr>
          <w:rFonts w:ascii="Cambria" w:hAnsi="Cambria"/>
          <w:noProof/>
          <w:sz w:val="22"/>
        </w:rPr>
        <w:t>. 2016;92(6):1266-1278. doi:10.1016/j.neuron.2016.11.032.</w:t>
      </w:r>
    </w:p>
    <w:p w14:paraId="23ED206A"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3. </w:t>
      </w:r>
      <w:r w:rsidRPr="000414B9">
        <w:rPr>
          <w:rFonts w:ascii="Cambria" w:hAnsi="Cambria"/>
          <w:noProof/>
          <w:sz w:val="22"/>
        </w:rPr>
        <w:tab/>
        <w:t xml:space="preserve">Boutz PL, Bhutkar A, Sharp PA. Detained introns are a novel, widespread class of </w:t>
      </w:r>
      <w:r w:rsidRPr="000414B9">
        <w:rPr>
          <w:rFonts w:ascii="Cambria" w:hAnsi="Cambria"/>
          <w:noProof/>
          <w:sz w:val="22"/>
        </w:rPr>
        <w:lastRenderedPageBreak/>
        <w:t xml:space="preserve">post-transcriptionally spliced introns. </w:t>
      </w:r>
      <w:r w:rsidRPr="000414B9">
        <w:rPr>
          <w:rFonts w:ascii="Cambria" w:hAnsi="Cambria"/>
          <w:i/>
          <w:iCs/>
          <w:noProof/>
          <w:sz w:val="22"/>
        </w:rPr>
        <w:t>Genes Dev</w:t>
      </w:r>
      <w:r w:rsidRPr="000414B9">
        <w:rPr>
          <w:rFonts w:ascii="Cambria" w:hAnsi="Cambria"/>
          <w:noProof/>
          <w:sz w:val="22"/>
        </w:rPr>
        <w:t>. 2015;29(1):63-80. doi:10.1101/gad.247361.114.</w:t>
      </w:r>
    </w:p>
    <w:p w14:paraId="5B01500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4. </w:t>
      </w:r>
      <w:r w:rsidRPr="000414B9">
        <w:rPr>
          <w:rFonts w:ascii="Cambria" w:hAnsi="Cambria"/>
          <w:noProof/>
          <w:sz w:val="22"/>
        </w:rPr>
        <w:tab/>
        <w:t xml:space="preserve">Braunschweig U, Barbosa-Morais NL, Pan Q, et al. Widespread intron retention in mammals functionally tunes transcriptomes. </w:t>
      </w:r>
      <w:r w:rsidRPr="000414B9">
        <w:rPr>
          <w:rFonts w:ascii="Cambria" w:hAnsi="Cambria"/>
          <w:i/>
          <w:iCs/>
          <w:noProof/>
          <w:sz w:val="22"/>
        </w:rPr>
        <w:t>Genome Res</w:t>
      </w:r>
      <w:r w:rsidRPr="000414B9">
        <w:rPr>
          <w:rFonts w:ascii="Cambria" w:hAnsi="Cambria"/>
          <w:noProof/>
          <w:sz w:val="22"/>
        </w:rPr>
        <w:t>. September 2014:1774-1786. doi:10.1101/gr.177790.114.</w:t>
      </w:r>
    </w:p>
    <w:p w14:paraId="5C692936"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5. </w:t>
      </w:r>
      <w:r w:rsidRPr="000414B9">
        <w:rPr>
          <w:rFonts w:ascii="Cambria" w:hAnsi="Cambria"/>
          <w:noProof/>
          <w:sz w:val="22"/>
        </w:rPr>
        <w:tab/>
        <w:t xml:space="preserve">Wong JJ, Ritchie W, Ebner OA, et al. Orchestrated Intron Retention Regulates Normal Granulocyte Differentiation. </w:t>
      </w:r>
      <w:r w:rsidRPr="000414B9">
        <w:rPr>
          <w:rFonts w:ascii="Cambria" w:hAnsi="Cambria"/>
          <w:i/>
          <w:iCs/>
          <w:noProof/>
          <w:sz w:val="22"/>
        </w:rPr>
        <w:t>Cell</w:t>
      </w:r>
      <w:r w:rsidRPr="000414B9">
        <w:rPr>
          <w:rFonts w:ascii="Cambria" w:hAnsi="Cambria"/>
          <w:noProof/>
          <w:sz w:val="22"/>
        </w:rPr>
        <w:t>. 2013;154(3):583-595. doi:10.1016/j.cell.2013.06.052.</w:t>
      </w:r>
    </w:p>
    <w:p w14:paraId="495EEDA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6. </w:t>
      </w:r>
      <w:r w:rsidRPr="000414B9">
        <w:rPr>
          <w:rFonts w:ascii="Cambria" w:hAnsi="Cambria"/>
          <w:noProof/>
          <w:sz w:val="22"/>
        </w:rPr>
        <w:tab/>
        <w:t xml:space="preserve">Yap K, Lim ZQ, Khandelia P, Friedman B, Makeyev E V. Coordinated regulation of neuronal mRNA steady-state levels through developmentally controlled intron retention. </w:t>
      </w:r>
      <w:r w:rsidRPr="000414B9">
        <w:rPr>
          <w:rFonts w:ascii="Cambria" w:hAnsi="Cambria"/>
          <w:i/>
          <w:iCs/>
          <w:noProof/>
          <w:sz w:val="22"/>
        </w:rPr>
        <w:t>Genes Dev</w:t>
      </w:r>
      <w:r w:rsidRPr="000414B9">
        <w:rPr>
          <w:rFonts w:ascii="Cambria" w:hAnsi="Cambria"/>
          <w:noProof/>
          <w:sz w:val="22"/>
        </w:rPr>
        <w:t>. 2012;26(11):1209-1223. doi:10.1101/gad.188037.112.</w:t>
      </w:r>
    </w:p>
    <w:p w14:paraId="59D13015"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7. </w:t>
      </w:r>
      <w:r w:rsidRPr="000414B9">
        <w:rPr>
          <w:rFonts w:ascii="Cambria" w:hAnsi="Cambria"/>
          <w:noProof/>
          <w:sz w:val="22"/>
        </w:rPr>
        <w:tab/>
        <w:t xml:space="preserve">Braunschweig U, Gueroussov S, Plocik AM, Graveley BR, Blencowe BJ. Dynamic integration of splicing within gene regulatory pathways. </w:t>
      </w:r>
      <w:r w:rsidRPr="000414B9">
        <w:rPr>
          <w:rFonts w:ascii="Cambria" w:hAnsi="Cambria"/>
          <w:i/>
          <w:iCs/>
          <w:noProof/>
          <w:sz w:val="22"/>
        </w:rPr>
        <w:t>Cell</w:t>
      </w:r>
      <w:r w:rsidRPr="000414B9">
        <w:rPr>
          <w:rFonts w:ascii="Cambria" w:hAnsi="Cambria"/>
          <w:noProof/>
          <w:sz w:val="22"/>
        </w:rPr>
        <w:t>. 2013;152(6):1252-1269. doi:10.1016/j.cell.2013.02.034.</w:t>
      </w:r>
    </w:p>
    <w:p w14:paraId="492E89D8"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8. </w:t>
      </w:r>
      <w:r w:rsidRPr="000414B9">
        <w:rPr>
          <w:rFonts w:ascii="Cambria" w:hAnsi="Cambria"/>
          <w:noProof/>
          <w:sz w:val="22"/>
        </w:rPr>
        <w:tab/>
        <w:t xml:space="preserve">Hwang T, Park C-K, Leung AKL, et al. Dynamic regulation of RNA editing in human brain development and disease. </w:t>
      </w:r>
      <w:r w:rsidRPr="000414B9">
        <w:rPr>
          <w:rFonts w:ascii="Cambria" w:hAnsi="Cambria"/>
          <w:i/>
          <w:iCs/>
          <w:noProof/>
          <w:sz w:val="22"/>
        </w:rPr>
        <w:t>Nat Neurosci</w:t>
      </w:r>
      <w:r w:rsidRPr="000414B9">
        <w:rPr>
          <w:rFonts w:ascii="Cambria" w:hAnsi="Cambria"/>
          <w:noProof/>
          <w:sz w:val="22"/>
        </w:rPr>
        <w:t>. 2016;19(June):1093-1099. doi:10.1038/nn.4337.</w:t>
      </w:r>
    </w:p>
    <w:p w14:paraId="196AF2B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19. </w:t>
      </w:r>
      <w:r w:rsidRPr="000414B9">
        <w:rPr>
          <w:rFonts w:ascii="Cambria" w:hAnsi="Cambria"/>
          <w:noProof/>
          <w:sz w:val="22"/>
        </w:rPr>
        <w:tab/>
        <w:t xml:space="preserve">Chen L. Characterization and comparison of human nuclear and cytosolic editomes. </w:t>
      </w:r>
      <w:r w:rsidRPr="000414B9">
        <w:rPr>
          <w:rFonts w:ascii="Cambria" w:hAnsi="Cambria"/>
          <w:i/>
          <w:iCs/>
          <w:noProof/>
          <w:sz w:val="22"/>
        </w:rPr>
        <w:t>Proc Natl Acad Sci</w:t>
      </w:r>
      <w:r w:rsidRPr="000414B9">
        <w:rPr>
          <w:rFonts w:ascii="Cambria" w:hAnsi="Cambria"/>
          <w:noProof/>
          <w:sz w:val="22"/>
        </w:rPr>
        <w:t>. 2013;110(29):E2741-E2747. doi:10.1073/pnas.1218884110.</w:t>
      </w:r>
    </w:p>
    <w:p w14:paraId="36EF439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0. </w:t>
      </w:r>
      <w:r w:rsidRPr="000414B9">
        <w:rPr>
          <w:rFonts w:ascii="Cambria" w:hAnsi="Cambria"/>
          <w:noProof/>
          <w:sz w:val="22"/>
        </w:rPr>
        <w:tab/>
        <w:t xml:space="preserve">Mertens J, Paquola ACM, Ku M, et al. Directly Reprogrammed Human Neurons Retain Aging-Associated Transcriptomic Signatures and Reveal Age-Related Nucleocytoplasmic Defects. </w:t>
      </w:r>
      <w:r w:rsidRPr="000414B9">
        <w:rPr>
          <w:rFonts w:ascii="Cambria" w:hAnsi="Cambria"/>
          <w:i/>
          <w:iCs/>
          <w:noProof/>
          <w:sz w:val="22"/>
        </w:rPr>
        <w:t>Cell Stem Cell</w:t>
      </w:r>
      <w:r w:rsidRPr="000414B9">
        <w:rPr>
          <w:rFonts w:ascii="Cambria" w:hAnsi="Cambria"/>
          <w:noProof/>
          <w:sz w:val="22"/>
        </w:rPr>
        <w:t>. 2015;17(6):705-718. doi:10.1016/j.stem.2015.09.001.</w:t>
      </w:r>
    </w:p>
    <w:p w14:paraId="14017052"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1. </w:t>
      </w:r>
      <w:r w:rsidRPr="000414B9">
        <w:rPr>
          <w:rFonts w:ascii="Cambria" w:hAnsi="Cambria"/>
          <w:noProof/>
          <w:sz w:val="22"/>
        </w:rPr>
        <w:tab/>
        <w:t xml:space="preserve">Zhang K, Donnelly CJ, Haeusler AR, et al. The C9orf72 repeat expansion disrupts nucleocytoplasmic transport. </w:t>
      </w:r>
      <w:r w:rsidRPr="000414B9">
        <w:rPr>
          <w:rFonts w:ascii="Cambria" w:hAnsi="Cambria"/>
          <w:i/>
          <w:iCs/>
          <w:noProof/>
          <w:sz w:val="22"/>
        </w:rPr>
        <w:t>Nature</w:t>
      </w:r>
      <w:r w:rsidRPr="000414B9">
        <w:rPr>
          <w:rFonts w:ascii="Cambria" w:hAnsi="Cambria"/>
          <w:noProof/>
          <w:sz w:val="22"/>
        </w:rPr>
        <w:t>. 2015. doi:10.1038/nature14973.</w:t>
      </w:r>
    </w:p>
    <w:p w14:paraId="163EB98E"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2. </w:t>
      </w:r>
      <w:r w:rsidRPr="000414B9">
        <w:rPr>
          <w:rFonts w:ascii="Cambria" w:hAnsi="Cambria"/>
          <w:noProof/>
          <w:sz w:val="22"/>
        </w:rPr>
        <w:tab/>
        <w:t xml:space="preserve">Lake BB, Ai R, Kaeser GE, et al. Neuronal subtypes and diversity revealed by single-nucleus RNA sequencing of the human brain. </w:t>
      </w:r>
      <w:r w:rsidRPr="000414B9">
        <w:rPr>
          <w:rFonts w:ascii="Cambria" w:hAnsi="Cambria"/>
          <w:i/>
          <w:iCs/>
          <w:noProof/>
          <w:sz w:val="22"/>
        </w:rPr>
        <w:t>Science (80- )</w:t>
      </w:r>
      <w:r w:rsidRPr="000414B9">
        <w:rPr>
          <w:rFonts w:ascii="Cambria" w:hAnsi="Cambria"/>
          <w:noProof/>
          <w:sz w:val="22"/>
        </w:rPr>
        <w:t>. 2016;352(6293):1586-1590. doi:10.1126/science.aaf1204.</w:t>
      </w:r>
    </w:p>
    <w:p w14:paraId="7F614629"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3. </w:t>
      </w:r>
      <w:r w:rsidRPr="000414B9">
        <w:rPr>
          <w:rFonts w:ascii="Cambria" w:hAnsi="Cambria"/>
          <w:noProof/>
          <w:sz w:val="22"/>
        </w:rPr>
        <w:tab/>
        <w:t xml:space="preserve">Lacar B, Linker SB, Jaeger BN, et al. Nuclear RNA-seq of single neurons reveals molecular signatures of activation. </w:t>
      </w:r>
      <w:r w:rsidRPr="000414B9">
        <w:rPr>
          <w:rFonts w:ascii="Cambria" w:hAnsi="Cambria"/>
          <w:i/>
          <w:iCs/>
          <w:noProof/>
          <w:sz w:val="22"/>
        </w:rPr>
        <w:t>Nat Commun</w:t>
      </w:r>
      <w:r w:rsidRPr="000414B9">
        <w:rPr>
          <w:rFonts w:ascii="Cambria" w:hAnsi="Cambria"/>
          <w:noProof/>
          <w:sz w:val="22"/>
        </w:rPr>
        <w:t>. 2017;8:15047. doi:10.1038/ncomms15047.</w:t>
      </w:r>
    </w:p>
    <w:p w14:paraId="51CDA155"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4. </w:t>
      </w:r>
      <w:r w:rsidRPr="000414B9">
        <w:rPr>
          <w:rFonts w:ascii="Cambria" w:hAnsi="Cambria"/>
          <w:noProof/>
          <w:sz w:val="22"/>
        </w:rPr>
        <w:tab/>
        <w:t xml:space="preserve">Grindberg R V, Krishnaswami SR, Novotny M, et al. Using single nuclei for RNA-Seq to capture the transcriptome of postmortem neurons. </w:t>
      </w:r>
      <w:r w:rsidRPr="000414B9">
        <w:rPr>
          <w:rFonts w:ascii="Cambria" w:hAnsi="Cambria"/>
          <w:i/>
          <w:iCs/>
          <w:noProof/>
          <w:sz w:val="22"/>
        </w:rPr>
        <w:t>Nat Protoc</w:t>
      </w:r>
      <w:r w:rsidRPr="000414B9">
        <w:rPr>
          <w:rFonts w:ascii="Cambria" w:hAnsi="Cambria"/>
          <w:noProof/>
          <w:sz w:val="22"/>
        </w:rPr>
        <w:t>. 2016;in press(3). doi:10.1038/nprot.2016-015.</w:t>
      </w:r>
    </w:p>
    <w:p w14:paraId="58B31F4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5. </w:t>
      </w:r>
      <w:r w:rsidRPr="000414B9">
        <w:rPr>
          <w:rFonts w:ascii="Cambria" w:hAnsi="Cambria"/>
          <w:noProof/>
          <w:sz w:val="22"/>
        </w:rPr>
        <w:tab/>
        <w:t xml:space="preserve">Li S, Tighe SW, Nicolet CM, et al. Multi-platform assessment of transcriptome profiling using RNA-seq in the ABRF next-generation sequencing study. </w:t>
      </w:r>
      <w:r w:rsidRPr="000414B9">
        <w:rPr>
          <w:rFonts w:ascii="Cambria" w:hAnsi="Cambria"/>
          <w:i/>
          <w:iCs/>
          <w:noProof/>
          <w:sz w:val="22"/>
        </w:rPr>
        <w:t>Nat Biotechnol</w:t>
      </w:r>
      <w:r w:rsidRPr="000414B9">
        <w:rPr>
          <w:rFonts w:ascii="Cambria" w:hAnsi="Cambria"/>
          <w:noProof/>
          <w:sz w:val="22"/>
        </w:rPr>
        <w:t>. 2014;32(9). doi:10.1038/nbt.2972.</w:t>
      </w:r>
    </w:p>
    <w:p w14:paraId="6AC2F799"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6. </w:t>
      </w:r>
      <w:r w:rsidRPr="000414B9">
        <w:rPr>
          <w:rFonts w:ascii="Cambria" w:hAnsi="Cambria"/>
          <w:noProof/>
          <w:sz w:val="22"/>
        </w:rPr>
        <w:tab/>
        <w:t xml:space="preserve">Sultan M, Amstislavskiy V, Risch T, et al. Influence of RNA extraction methods and library selection schemes on RNA-seq data. </w:t>
      </w:r>
      <w:r w:rsidRPr="000414B9">
        <w:rPr>
          <w:rFonts w:ascii="Cambria" w:hAnsi="Cambria"/>
          <w:i/>
          <w:iCs/>
          <w:noProof/>
          <w:sz w:val="22"/>
        </w:rPr>
        <w:t>BMC Genomics</w:t>
      </w:r>
      <w:r w:rsidRPr="000414B9">
        <w:rPr>
          <w:rFonts w:ascii="Cambria" w:hAnsi="Cambria"/>
          <w:noProof/>
          <w:sz w:val="22"/>
        </w:rPr>
        <w:t>. 2014;15(1):675. doi:10.1186/1471-2164-15-675.</w:t>
      </w:r>
    </w:p>
    <w:p w14:paraId="54A1938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7. </w:t>
      </w:r>
      <w:r w:rsidRPr="000414B9">
        <w:rPr>
          <w:rFonts w:ascii="Cambria" w:hAnsi="Cambria"/>
          <w:noProof/>
          <w:sz w:val="22"/>
        </w:rPr>
        <w:tab/>
        <w:t xml:space="preserve">Cui P, Lin Q, Ding F, et al. A comparison between ribo-minus RNA-sequencing and polyA-selected RNA-sequencing. </w:t>
      </w:r>
      <w:r w:rsidRPr="000414B9">
        <w:rPr>
          <w:rFonts w:ascii="Cambria" w:hAnsi="Cambria"/>
          <w:i/>
          <w:iCs/>
          <w:noProof/>
          <w:sz w:val="22"/>
        </w:rPr>
        <w:t>Genomics</w:t>
      </w:r>
      <w:r w:rsidRPr="000414B9">
        <w:rPr>
          <w:rFonts w:ascii="Cambria" w:hAnsi="Cambria"/>
          <w:noProof/>
          <w:sz w:val="22"/>
        </w:rPr>
        <w:t>. 2010;96(5):259-265. doi:10.1016/j.ygeno.2010.07.010.</w:t>
      </w:r>
    </w:p>
    <w:p w14:paraId="55A49D6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8. </w:t>
      </w:r>
      <w:r w:rsidRPr="000414B9">
        <w:rPr>
          <w:rFonts w:ascii="Cambria" w:hAnsi="Cambria"/>
          <w:noProof/>
          <w:sz w:val="22"/>
        </w:rPr>
        <w:tab/>
        <w:t xml:space="preserve">Reddy AS, O’Brien D, Pisat N, et al. A Comprehensive Analysis of Cell Type–Specific Nuclear RNA From Neurons and Glia of the Brain. </w:t>
      </w:r>
      <w:r w:rsidRPr="000414B9">
        <w:rPr>
          <w:rFonts w:ascii="Cambria" w:hAnsi="Cambria"/>
          <w:i/>
          <w:iCs/>
          <w:noProof/>
          <w:sz w:val="22"/>
        </w:rPr>
        <w:t>Biol Psychiatry</w:t>
      </w:r>
      <w:r w:rsidRPr="000414B9">
        <w:rPr>
          <w:rFonts w:ascii="Cambria" w:hAnsi="Cambria"/>
          <w:noProof/>
          <w:sz w:val="22"/>
        </w:rPr>
        <w:t>. 2016:1-13. doi:10.1016/j.biopsych.2016.02.021.</w:t>
      </w:r>
    </w:p>
    <w:p w14:paraId="2737FEBE"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29. </w:t>
      </w:r>
      <w:r w:rsidRPr="000414B9">
        <w:rPr>
          <w:rFonts w:ascii="Cambria" w:hAnsi="Cambria"/>
          <w:noProof/>
          <w:sz w:val="22"/>
        </w:rPr>
        <w:tab/>
        <w:t xml:space="preserve">Bhatt DM, Pandya-Jones A, Tong AJ, et al. Transcript dynamics of proinflammatory genes revealed by sequence analysis of subcellular RNA fractions. </w:t>
      </w:r>
      <w:r w:rsidRPr="000414B9">
        <w:rPr>
          <w:rFonts w:ascii="Cambria" w:hAnsi="Cambria"/>
          <w:i/>
          <w:iCs/>
          <w:noProof/>
          <w:sz w:val="22"/>
        </w:rPr>
        <w:t>Cell</w:t>
      </w:r>
      <w:r w:rsidRPr="000414B9">
        <w:rPr>
          <w:rFonts w:ascii="Cambria" w:hAnsi="Cambria"/>
          <w:noProof/>
          <w:sz w:val="22"/>
        </w:rPr>
        <w:t>. 2012;150(2):279-290. doi:10.1016/j.cell.2012.05.043.</w:t>
      </w:r>
    </w:p>
    <w:p w14:paraId="2A3495F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0. </w:t>
      </w:r>
      <w:r w:rsidRPr="000414B9">
        <w:rPr>
          <w:rFonts w:ascii="Cambria" w:hAnsi="Cambria"/>
          <w:noProof/>
          <w:sz w:val="22"/>
        </w:rPr>
        <w:tab/>
        <w:t xml:space="preserve">Tan MH, Li Q, Shanmugam R, et al. Dynamic landscape and regulation of RNA editing in mammals. </w:t>
      </w:r>
      <w:r w:rsidRPr="000414B9">
        <w:rPr>
          <w:rFonts w:ascii="Cambria" w:hAnsi="Cambria"/>
          <w:i/>
          <w:iCs/>
          <w:noProof/>
          <w:sz w:val="22"/>
        </w:rPr>
        <w:t>Nature</w:t>
      </w:r>
      <w:r w:rsidRPr="000414B9">
        <w:rPr>
          <w:rFonts w:ascii="Cambria" w:hAnsi="Cambria"/>
          <w:noProof/>
          <w:sz w:val="22"/>
        </w:rPr>
        <w:t>. 2017;550(7675):249-254. doi:10.1038/nature24041.</w:t>
      </w:r>
    </w:p>
    <w:p w14:paraId="3E690D00"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1. </w:t>
      </w:r>
      <w:r w:rsidRPr="000414B9">
        <w:rPr>
          <w:rFonts w:ascii="Cambria" w:hAnsi="Cambria"/>
          <w:noProof/>
          <w:sz w:val="22"/>
        </w:rPr>
        <w:tab/>
        <w:t xml:space="preserve">Paz I, Kosti I, Ares M, Cline M, Mandel-Gutfreund Y. RBPmap: A web server for mapping binding sites of RNA-binding proteins. </w:t>
      </w:r>
      <w:r w:rsidRPr="000414B9">
        <w:rPr>
          <w:rFonts w:ascii="Cambria" w:hAnsi="Cambria"/>
          <w:i/>
          <w:iCs/>
          <w:noProof/>
          <w:sz w:val="22"/>
        </w:rPr>
        <w:t>Nucleic Acids Res</w:t>
      </w:r>
      <w:r w:rsidRPr="000414B9">
        <w:rPr>
          <w:rFonts w:ascii="Cambria" w:hAnsi="Cambria"/>
          <w:noProof/>
          <w:sz w:val="22"/>
        </w:rPr>
        <w:t>. 2014;42(W1):361-367. doi:10.1093/nar/gku406.</w:t>
      </w:r>
    </w:p>
    <w:p w14:paraId="5F2499A8"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2. </w:t>
      </w:r>
      <w:r w:rsidRPr="000414B9">
        <w:rPr>
          <w:rFonts w:ascii="Cambria" w:hAnsi="Cambria"/>
          <w:noProof/>
          <w:sz w:val="22"/>
        </w:rPr>
        <w:tab/>
        <w:t xml:space="preserve">Besnard A, Galan-Rodriguez B, Vanhoutte P, Caboche J. Elk-1 a transcription factor with multiple facets in the brain. </w:t>
      </w:r>
      <w:r w:rsidRPr="000414B9">
        <w:rPr>
          <w:rFonts w:ascii="Cambria" w:hAnsi="Cambria"/>
          <w:i/>
          <w:iCs/>
          <w:noProof/>
          <w:sz w:val="22"/>
        </w:rPr>
        <w:t>Front Neurosci</w:t>
      </w:r>
      <w:r w:rsidRPr="000414B9">
        <w:rPr>
          <w:rFonts w:ascii="Cambria" w:hAnsi="Cambria"/>
          <w:noProof/>
          <w:sz w:val="22"/>
        </w:rPr>
        <w:t>. 2011;5:35.</w:t>
      </w:r>
    </w:p>
    <w:p w14:paraId="1A27A803"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3. </w:t>
      </w:r>
      <w:r w:rsidRPr="000414B9">
        <w:rPr>
          <w:rFonts w:ascii="Cambria" w:hAnsi="Cambria"/>
          <w:noProof/>
          <w:sz w:val="22"/>
        </w:rPr>
        <w:tab/>
        <w:t xml:space="preserve">Birnbaum R, Jaffe AE, Hyde TM, Kleinman JE, Weinberger DR. Prenatal expression patterns of genes associated with neuropsychiatric disorders. </w:t>
      </w:r>
      <w:r w:rsidRPr="000414B9">
        <w:rPr>
          <w:rFonts w:ascii="Cambria" w:hAnsi="Cambria"/>
          <w:i/>
          <w:iCs/>
          <w:noProof/>
          <w:sz w:val="22"/>
        </w:rPr>
        <w:t>Am J Psychiatry</w:t>
      </w:r>
      <w:r w:rsidRPr="000414B9">
        <w:rPr>
          <w:rFonts w:ascii="Cambria" w:hAnsi="Cambria"/>
          <w:noProof/>
          <w:sz w:val="22"/>
        </w:rPr>
        <w:t>. 2014;171(7):758-767. doi:10.1176/appi.ajp.2014.13111452.</w:t>
      </w:r>
    </w:p>
    <w:p w14:paraId="7E6536BB"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4. </w:t>
      </w:r>
      <w:r w:rsidRPr="000414B9">
        <w:rPr>
          <w:rFonts w:ascii="Cambria" w:hAnsi="Cambria"/>
          <w:noProof/>
          <w:sz w:val="22"/>
        </w:rPr>
        <w:tab/>
        <w:t xml:space="preserve">Gabel HW, Kinde B, Stroud H, et al. Disruption of DNA-methylation-dependent long gene repression in Rett syndrome. </w:t>
      </w:r>
      <w:r w:rsidRPr="000414B9">
        <w:rPr>
          <w:rFonts w:ascii="Cambria" w:hAnsi="Cambria"/>
          <w:i/>
          <w:iCs/>
          <w:noProof/>
          <w:sz w:val="22"/>
        </w:rPr>
        <w:t>Nature</w:t>
      </w:r>
      <w:r w:rsidRPr="000414B9">
        <w:rPr>
          <w:rFonts w:ascii="Cambria" w:hAnsi="Cambria"/>
          <w:noProof/>
          <w:sz w:val="22"/>
        </w:rPr>
        <w:t>. 2015. doi:10.1038/nature14319.</w:t>
      </w:r>
    </w:p>
    <w:p w14:paraId="0BF1944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5. </w:t>
      </w:r>
      <w:r w:rsidRPr="000414B9">
        <w:rPr>
          <w:rFonts w:ascii="Cambria" w:hAnsi="Cambria"/>
          <w:noProof/>
          <w:sz w:val="22"/>
        </w:rPr>
        <w:tab/>
        <w:t xml:space="preserve">Jaffe AE, Gao Y, Deep-soboslay A, et al. Mapping DNA methylation across development, genotype and schizophrenia in the human frontal cortex. </w:t>
      </w:r>
      <w:r w:rsidRPr="000414B9">
        <w:rPr>
          <w:rFonts w:ascii="Cambria" w:hAnsi="Cambria"/>
          <w:i/>
          <w:iCs/>
          <w:noProof/>
          <w:sz w:val="22"/>
        </w:rPr>
        <w:t>Nat Neurosci</w:t>
      </w:r>
      <w:r w:rsidRPr="000414B9">
        <w:rPr>
          <w:rFonts w:ascii="Cambria" w:hAnsi="Cambria"/>
          <w:noProof/>
          <w:sz w:val="22"/>
        </w:rPr>
        <w:t>. 2016;19(1):40-47. doi:10.1038/nn.4181.</w:t>
      </w:r>
    </w:p>
    <w:p w14:paraId="4DD13FE1"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6. </w:t>
      </w:r>
      <w:r w:rsidRPr="000414B9">
        <w:rPr>
          <w:rFonts w:ascii="Cambria" w:hAnsi="Cambria"/>
          <w:noProof/>
          <w:sz w:val="22"/>
        </w:rPr>
        <w:tab/>
        <w:t xml:space="preserve">Buckley PT, Lee MT, Sul JY, et al. Cytoplasmic Intron Sequence-Retaining Transcripts Can Be Dendritically Targeted via ID Element Retrotransposons. </w:t>
      </w:r>
      <w:r w:rsidRPr="000414B9">
        <w:rPr>
          <w:rFonts w:ascii="Cambria" w:hAnsi="Cambria"/>
          <w:i/>
          <w:iCs/>
          <w:noProof/>
          <w:sz w:val="22"/>
        </w:rPr>
        <w:t>Neuron</w:t>
      </w:r>
      <w:r w:rsidRPr="000414B9">
        <w:rPr>
          <w:rFonts w:ascii="Cambria" w:hAnsi="Cambria"/>
          <w:noProof/>
          <w:sz w:val="22"/>
        </w:rPr>
        <w:t>. 2011;69(5):877-884. doi:10.1016/j.neuron.2011.02.028.</w:t>
      </w:r>
    </w:p>
    <w:p w14:paraId="6F8C7267"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7. </w:t>
      </w:r>
      <w:r w:rsidRPr="000414B9">
        <w:rPr>
          <w:rFonts w:ascii="Cambria" w:hAnsi="Cambria"/>
          <w:noProof/>
          <w:sz w:val="22"/>
        </w:rPr>
        <w:tab/>
        <w:t xml:space="preserve">Xu Q, Walker D, Bernardo A, Brodbeck J, Balestra ME, Huang Y. Intron-3 Retention/Splicing Controls Neuronal Expression of Apolipoprotein E in the CNS. </w:t>
      </w:r>
      <w:r w:rsidRPr="000414B9">
        <w:rPr>
          <w:rFonts w:ascii="Cambria" w:hAnsi="Cambria"/>
          <w:i/>
          <w:iCs/>
          <w:noProof/>
          <w:sz w:val="22"/>
        </w:rPr>
        <w:t>J Neurosci</w:t>
      </w:r>
      <w:r w:rsidRPr="000414B9">
        <w:rPr>
          <w:rFonts w:ascii="Cambria" w:hAnsi="Cambria"/>
          <w:noProof/>
          <w:sz w:val="22"/>
        </w:rPr>
        <w:t>. 2008;28(6):1452-1459. doi:10.1523/JNEUROSCI.3253-07.2008.</w:t>
      </w:r>
    </w:p>
    <w:p w14:paraId="7A0DC72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8. </w:t>
      </w:r>
      <w:r w:rsidRPr="000414B9">
        <w:rPr>
          <w:rFonts w:ascii="Cambria" w:hAnsi="Cambria"/>
          <w:noProof/>
          <w:sz w:val="22"/>
        </w:rPr>
        <w:tab/>
        <w:t xml:space="preserve">Lipska BK, Deep-Soboslay A, Weickert CS, et al. Critical Factors in Gene Expression in Postmortem Human Brain: Focus on Studies in Schizophrenia. </w:t>
      </w:r>
      <w:r w:rsidRPr="000414B9">
        <w:rPr>
          <w:rFonts w:ascii="Cambria" w:hAnsi="Cambria"/>
          <w:i/>
          <w:iCs/>
          <w:noProof/>
          <w:sz w:val="22"/>
        </w:rPr>
        <w:t>Biol Psychiatry</w:t>
      </w:r>
      <w:r w:rsidRPr="000414B9">
        <w:rPr>
          <w:rFonts w:ascii="Cambria" w:hAnsi="Cambria"/>
          <w:noProof/>
          <w:sz w:val="22"/>
        </w:rPr>
        <w:t>. 2006;60(6):650-658. doi:10.1016/j.biopsych.2006.06.019.</w:t>
      </w:r>
    </w:p>
    <w:p w14:paraId="7D9F5A52"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39. </w:t>
      </w:r>
      <w:r w:rsidRPr="000414B9">
        <w:rPr>
          <w:rFonts w:ascii="Cambria" w:hAnsi="Cambria"/>
          <w:noProof/>
          <w:sz w:val="22"/>
        </w:rPr>
        <w:tab/>
        <w:t xml:space="preserve">Kim D, Langmead B, Salzberg SL. HISAT: a fast spliced aligner with low memory requirements. </w:t>
      </w:r>
      <w:r w:rsidRPr="000414B9">
        <w:rPr>
          <w:rFonts w:ascii="Cambria" w:hAnsi="Cambria"/>
          <w:i/>
          <w:iCs/>
          <w:noProof/>
          <w:sz w:val="22"/>
        </w:rPr>
        <w:t>Nat Methods</w:t>
      </w:r>
      <w:r w:rsidRPr="000414B9">
        <w:rPr>
          <w:rFonts w:ascii="Cambria" w:hAnsi="Cambria"/>
          <w:noProof/>
          <w:sz w:val="22"/>
        </w:rPr>
        <w:t>. 2015;(August 2014). doi:10.1038/nmeth.3317.</w:t>
      </w:r>
    </w:p>
    <w:p w14:paraId="6558EC8E"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0. </w:t>
      </w:r>
      <w:r w:rsidRPr="000414B9">
        <w:rPr>
          <w:rFonts w:ascii="Cambria" w:hAnsi="Cambria"/>
          <w:noProof/>
          <w:sz w:val="22"/>
        </w:rPr>
        <w:tab/>
        <w:t xml:space="preserve">Liao Y, Smyth GK, Shi W. FeatureCounts: An efficient general purpose program for assigning sequence reads to genomic features. </w:t>
      </w:r>
      <w:r w:rsidRPr="000414B9">
        <w:rPr>
          <w:rFonts w:ascii="Cambria" w:hAnsi="Cambria"/>
          <w:i/>
          <w:iCs/>
          <w:noProof/>
          <w:sz w:val="22"/>
        </w:rPr>
        <w:t>Bioinformatics</w:t>
      </w:r>
      <w:r w:rsidRPr="000414B9">
        <w:rPr>
          <w:rFonts w:ascii="Cambria" w:hAnsi="Cambria"/>
          <w:noProof/>
          <w:sz w:val="22"/>
        </w:rPr>
        <w:t>. 2014;30(7):923-930. doi:10.1093/bioinformatics/btt656.</w:t>
      </w:r>
    </w:p>
    <w:p w14:paraId="1F77EBAA"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1. </w:t>
      </w:r>
      <w:r w:rsidRPr="000414B9">
        <w:rPr>
          <w:rFonts w:ascii="Cambria" w:hAnsi="Cambria"/>
          <w:noProof/>
          <w:sz w:val="22"/>
        </w:rPr>
        <w:tab/>
        <w:t xml:space="preserve">Kim D, Pertea G, Trapnell C, Pimentel H, Kelley R, Salzberg SL. TopHat2: accurate alignment of transcriptomes in the presence of insertions, deletions and gene fusions. </w:t>
      </w:r>
      <w:r w:rsidRPr="000414B9">
        <w:rPr>
          <w:rFonts w:ascii="Cambria" w:hAnsi="Cambria"/>
          <w:i/>
          <w:iCs/>
          <w:noProof/>
          <w:sz w:val="22"/>
        </w:rPr>
        <w:t>Genome Biol</w:t>
      </w:r>
      <w:r w:rsidRPr="000414B9">
        <w:rPr>
          <w:rFonts w:ascii="Cambria" w:hAnsi="Cambria"/>
          <w:noProof/>
          <w:sz w:val="22"/>
        </w:rPr>
        <w:t>. 2013;14(4):R36. doi:10.1186/gb-2013-14-4-r36.</w:t>
      </w:r>
    </w:p>
    <w:p w14:paraId="569897B2"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2. </w:t>
      </w:r>
      <w:r w:rsidRPr="000414B9">
        <w:rPr>
          <w:rFonts w:ascii="Cambria" w:hAnsi="Cambria"/>
          <w:noProof/>
          <w:sz w:val="22"/>
        </w:rPr>
        <w:tab/>
        <w:t xml:space="preserve">Patro R, Duggal G, Love MI, Irizarry RA, Kingsford C. Salmon provides fast and bias-aware quantification of transcript expression. </w:t>
      </w:r>
      <w:r w:rsidRPr="000414B9">
        <w:rPr>
          <w:rFonts w:ascii="Cambria" w:hAnsi="Cambria"/>
          <w:i/>
          <w:iCs/>
          <w:noProof/>
          <w:sz w:val="22"/>
        </w:rPr>
        <w:t>Nat Methods</w:t>
      </w:r>
      <w:r w:rsidRPr="000414B9">
        <w:rPr>
          <w:rFonts w:ascii="Cambria" w:hAnsi="Cambria"/>
          <w:noProof/>
          <w:sz w:val="22"/>
        </w:rPr>
        <w:t>. 2017;14(4):417-419. doi:10.1038/nmeth.4197.</w:t>
      </w:r>
    </w:p>
    <w:p w14:paraId="370077A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3. </w:t>
      </w:r>
      <w:r w:rsidRPr="000414B9">
        <w:rPr>
          <w:rFonts w:ascii="Cambria" w:hAnsi="Cambria"/>
          <w:noProof/>
          <w:sz w:val="22"/>
        </w:rPr>
        <w:tab/>
        <w:t xml:space="preserve">Andrews S. FastQC: A quality control tool for high throughput sequence data. </w:t>
      </w:r>
      <w:r w:rsidRPr="000414B9">
        <w:rPr>
          <w:rFonts w:ascii="Cambria" w:hAnsi="Cambria"/>
          <w:i/>
          <w:iCs/>
          <w:noProof/>
          <w:sz w:val="22"/>
        </w:rPr>
        <w:t>Babraham Bioinforma</w:t>
      </w:r>
      <w:r w:rsidRPr="000414B9">
        <w:rPr>
          <w:rFonts w:ascii="Cambria" w:hAnsi="Cambria"/>
          <w:noProof/>
          <w:sz w:val="22"/>
        </w:rPr>
        <w:t>. 2010:http://www.bioinformatics.babraham.ac.uk/projects/. doi:citeulike-article-id:11583827.</w:t>
      </w:r>
    </w:p>
    <w:p w14:paraId="27FC3D42"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4. </w:t>
      </w:r>
      <w:r w:rsidRPr="000414B9">
        <w:rPr>
          <w:rFonts w:ascii="Cambria" w:hAnsi="Cambria"/>
          <w:noProof/>
          <w:sz w:val="22"/>
        </w:rPr>
        <w:tab/>
        <w:t xml:space="preserve">Love MI, Huber W, Anders S. Moderated estimation of fold change and dispersion for RNA-seq data with DESeq2. </w:t>
      </w:r>
      <w:r w:rsidRPr="000414B9">
        <w:rPr>
          <w:rFonts w:ascii="Cambria" w:hAnsi="Cambria"/>
          <w:i/>
          <w:iCs/>
          <w:noProof/>
          <w:sz w:val="22"/>
        </w:rPr>
        <w:t>Genome Biol</w:t>
      </w:r>
      <w:r w:rsidRPr="000414B9">
        <w:rPr>
          <w:rFonts w:ascii="Cambria" w:hAnsi="Cambria"/>
          <w:noProof/>
          <w:sz w:val="22"/>
        </w:rPr>
        <w:t>. 2014;15(12). doi:10.1186/s13059-014-0550-8.</w:t>
      </w:r>
    </w:p>
    <w:p w14:paraId="12C6C7CC"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5. </w:t>
      </w:r>
      <w:r w:rsidRPr="000414B9">
        <w:rPr>
          <w:rFonts w:ascii="Cambria" w:hAnsi="Cambria"/>
          <w:noProof/>
          <w:sz w:val="22"/>
        </w:rPr>
        <w:tab/>
        <w:t xml:space="preserve">Benjamini Y, Speed TP. RSeQC: Quality Control of RNA-seq experiments. </w:t>
      </w:r>
      <w:r w:rsidRPr="000414B9">
        <w:rPr>
          <w:rFonts w:ascii="Cambria" w:hAnsi="Cambria"/>
          <w:i/>
          <w:iCs/>
          <w:noProof/>
          <w:sz w:val="22"/>
        </w:rPr>
        <w:t>Bioinformatics</w:t>
      </w:r>
      <w:r w:rsidRPr="000414B9">
        <w:rPr>
          <w:rFonts w:ascii="Cambria" w:hAnsi="Cambria"/>
          <w:noProof/>
          <w:sz w:val="22"/>
        </w:rPr>
        <w:t>. 2012;40(10):e72. doi:10.1093/nar/gks001.</w:t>
      </w:r>
    </w:p>
    <w:p w14:paraId="6EEBA723"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6. </w:t>
      </w:r>
      <w:r w:rsidRPr="000414B9">
        <w:rPr>
          <w:rFonts w:ascii="Cambria" w:hAnsi="Cambria"/>
          <w:noProof/>
          <w:sz w:val="22"/>
        </w:rPr>
        <w:tab/>
        <w:t xml:space="preserve">Yu G, Wang L-G, Han Y, He Q-Y. clusterProfiler: an R package for comparing biological themes among gene clusters. </w:t>
      </w:r>
      <w:r w:rsidRPr="000414B9">
        <w:rPr>
          <w:rFonts w:ascii="Cambria" w:hAnsi="Cambria"/>
          <w:i/>
          <w:iCs/>
          <w:noProof/>
          <w:sz w:val="22"/>
        </w:rPr>
        <w:t>OMICS</w:t>
      </w:r>
      <w:r w:rsidRPr="000414B9">
        <w:rPr>
          <w:rFonts w:ascii="Cambria" w:hAnsi="Cambria"/>
          <w:noProof/>
          <w:sz w:val="22"/>
        </w:rPr>
        <w:t>. 2012;16(5):284-287. doi:10.1089/omi.2011.0118.</w:t>
      </w:r>
    </w:p>
    <w:p w14:paraId="6177D53C"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7. </w:t>
      </w:r>
      <w:r w:rsidRPr="000414B9">
        <w:rPr>
          <w:rFonts w:ascii="Cambria" w:hAnsi="Cambria"/>
          <w:noProof/>
          <w:sz w:val="22"/>
        </w:rPr>
        <w:tab/>
        <w:t xml:space="preserve">Goldstein LD, Cao Y, Pau G, et al. Prediction and quantification of splice events from RNA-seq data. </w:t>
      </w:r>
      <w:r w:rsidRPr="000414B9">
        <w:rPr>
          <w:rFonts w:ascii="Cambria" w:hAnsi="Cambria"/>
          <w:i/>
          <w:iCs/>
          <w:noProof/>
          <w:sz w:val="22"/>
        </w:rPr>
        <w:t>PLoS One</w:t>
      </w:r>
      <w:r w:rsidRPr="000414B9">
        <w:rPr>
          <w:rFonts w:ascii="Cambria" w:hAnsi="Cambria"/>
          <w:noProof/>
          <w:sz w:val="22"/>
        </w:rPr>
        <w:t>. 2016;11(5):1-18. doi:10.1371/journal.pone.0156132.</w:t>
      </w:r>
    </w:p>
    <w:p w14:paraId="4D3C51D0"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8. </w:t>
      </w:r>
      <w:r w:rsidRPr="000414B9">
        <w:rPr>
          <w:rFonts w:ascii="Cambria" w:hAnsi="Cambria"/>
          <w:noProof/>
          <w:sz w:val="22"/>
        </w:rPr>
        <w:tab/>
        <w:t>Anders S, Reyes A, Huber W. Detecting differential usage of exons from RNA-seq data. 2012:2008-2017. doi:10.1101/gr.133744.111.Freely.</w:t>
      </w:r>
    </w:p>
    <w:p w14:paraId="1E1B6B70"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49. </w:t>
      </w:r>
      <w:r w:rsidRPr="000414B9">
        <w:rPr>
          <w:rFonts w:ascii="Cambria" w:hAnsi="Cambria"/>
          <w:noProof/>
          <w:sz w:val="22"/>
        </w:rPr>
        <w:tab/>
        <w:t xml:space="preserve">Middleton R, Gao D, Thomas A, et al. IRFinder: assessing the impact of intron retention on mammalian gene expression. </w:t>
      </w:r>
      <w:r w:rsidRPr="000414B9">
        <w:rPr>
          <w:rFonts w:ascii="Cambria" w:hAnsi="Cambria"/>
          <w:i/>
          <w:iCs/>
          <w:noProof/>
          <w:sz w:val="22"/>
        </w:rPr>
        <w:t>Genome Biol</w:t>
      </w:r>
      <w:r w:rsidRPr="000414B9">
        <w:rPr>
          <w:rFonts w:ascii="Cambria" w:hAnsi="Cambria"/>
          <w:noProof/>
          <w:sz w:val="22"/>
        </w:rPr>
        <w:t>. 2017;18(1):51. doi:10.1186/s13059-017-1184-4.</w:t>
      </w:r>
    </w:p>
    <w:p w14:paraId="1CF5571F" w14:textId="77777777" w:rsidR="000414B9" w:rsidRPr="000414B9" w:rsidRDefault="000414B9" w:rsidP="000414B9">
      <w:pPr>
        <w:widowControl w:val="0"/>
        <w:autoSpaceDE w:val="0"/>
        <w:autoSpaceDN w:val="0"/>
        <w:adjustRightInd w:val="0"/>
        <w:spacing w:before="100" w:after="300" w:line="240" w:lineRule="atLeast"/>
        <w:ind w:left="640" w:hanging="640"/>
        <w:rPr>
          <w:rFonts w:ascii="Cambria" w:hAnsi="Cambria"/>
          <w:noProof/>
          <w:sz w:val="22"/>
        </w:rPr>
      </w:pPr>
      <w:r w:rsidRPr="000414B9">
        <w:rPr>
          <w:rFonts w:ascii="Cambria" w:hAnsi="Cambria"/>
          <w:noProof/>
          <w:sz w:val="22"/>
        </w:rPr>
        <w:t xml:space="preserve">50. </w:t>
      </w:r>
      <w:r w:rsidRPr="000414B9">
        <w:rPr>
          <w:rFonts w:ascii="Cambria" w:hAnsi="Cambria"/>
          <w:noProof/>
          <w:sz w:val="22"/>
        </w:rPr>
        <w:tab/>
        <w:t xml:space="preserve">Lawrence M, Huber W, Pagès H, et al. Software for Computing and Annotating Genomic Ranges. </w:t>
      </w:r>
      <w:r w:rsidRPr="000414B9">
        <w:rPr>
          <w:rFonts w:ascii="Cambria" w:hAnsi="Cambria"/>
          <w:i/>
          <w:iCs/>
          <w:noProof/>
          <w:sz w:val="22"/>
        </w:rPr>
        <w:t>PLoS Comput Biol</w:t>
      </w:r>
      <w:r w:rsidRPr="000414B9">
        <w:rPr>
          <w:rFonts w:ascii="Cambria" w:hAnsi="Cambria"/>
          <w:noProof/>
          <w:sz w:val="22"/>
        </w:rPr>
        <w:t>. 2013;9(8). doi:10.1371/journal.pcbi.1003118.</w:t>
      </w:r>
    </w:p>
    <w:p w14:paraId="42497EFA" w14:textId="1527F439" w:rsidR="00C44520" w:rsidRPr="00670172" w:rsidRDefault="007A2C53" w:rsidP="000414B9">
      <w:pPr>
        <w:widowControl w:val="0"/>
        <w:autoSpaceDE w:val="0"/>
        <w:autoSpaceDN w:val="0"/>
        <w:adjustRightInd w:val="0"/>
        <w:spacing w:before="100" w:after="300" w:line="240" w:lineRule="atLeast"/>
        <w:ind w:left="640" w:hanging="640"/>
        <w:rPr>
          <w:rFonts w:ascii="Arial" w:hAnsi="Arial" w:cs="Arial"/>
          <w:color w:val="333333"/>
          <w:sz w:val="22"/>
          <w:szCs w:val="22"/>
        </w:rPr>
      </w:pPr>
      <w:r w:rsidRPr="00670172">
        <w:rPr>
          <w:rFonts w:cs="Arial"/>
          <w:sz w:val="22"/>
          <w:szCs w:val="22"/>
        </w:rPr>
        <w:fldChar w:fldCharType="end"/>
      </w:r>
    </w:p>
    <w:p w14:paraId="37C281E4" w14:textId="77777777" w:rsidR="00C44520" w:rsidRPr="00670172" w:rsidRDefault="00C44520" w:rsidP="00C44520">
      <w:pPr>
        <w:rPr>
          <w:sz w:val="22"/>
          <w:szCs w:val="22"/>
        </w:rPr>
      </w:pPr>
    </w:p>
    <w:sectPr w:rsidR="00C44520" w:rsidRPr="00670172" w:rsidSect="008D393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7ABED1" w14:textId="77777777" w:rsidR="00427FB4" w:rsidRDefault="00427FB4" w:rsidP="00533D0C">
      <w:r>
        <w:separator/>
      </w:r>
    </w:p>
  </w:endnote>
  <w:endnote w:type="continuationSeparator" w:id="0">
    <w:p w14:paraId="775A1399" w14:textId="77777777" w:rsidR="00427FB4" w:rsidRDefault="00427FB4" w:rsidP="0053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5E8A1" w14:textId="77777777" w:rsidR="00427FB4" w:rsidRDefault="00427FB4" w:rsidP="00533D0C">
      <w:r>
        <w:separator/>
      </w:r>
    </w:p>
  </w:footnote>
  <w:footnote w:type="continuationSeparator" w:id="0">
    <w:p w14:paraId="36F29914" w14:textId="77777777" w:rsidR="00427FB4" w:rsidRDefault="00427FB4" w:rsidP="00533D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1B9"/>
    <w:multiLevelType w:val="hybridMultilevel"/>
    <w:tmpl w:val="4DE81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D71C8"/>
    <w:multiLevelType w:val="hybridMultilevel"/>
    <w:tmpl w:val="95EC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D7EF7"/>
    <w:multiLevelType w:val="hybridMultilevel"/>
    <w:tmpl w:val="3B72D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056E6"/>
    <w:multiLevelType w:val="hybridMultilevel"/>
    <w:tmpl w:val="8C48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A8601C"/>
    <w:multiLevelType w:val="hybridMultilevel"/>
    <w:tmpl w:val="3FBEB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B6231D"/>
    <w:multiLevelType w:val="hybridMultilevel"/>
    <w:tmpl w:val="8F8A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585BD6"/>
    <w:multiLevelType w:val="hybridMultilevel"/>
    <w:tmpl w:val="AF640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BD4A1B"/>
    <w:multiLevelType w:val="hybridMultilevel"/>
    <w:tmpl w:val="564A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432844"/>
    <w:multiLevelType w:val="hybridMultilevel"/>
    <w:tmpl w:val="0B80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E00E2B"/>
    <w:multiLevelType w:val="hybridMultilevel"/>
    <w:tmpl w:val="814EE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234E22"/>
    <w:multiLevelType w:val="hybridMultilevel"/>
    <w:tmpl w:val="E6F60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9FD2084"/>
    <w:multiLevelType w:val="hybridMultilevel"/>
    <w:tmpl w:val="530412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F7B6D87"/>
    <w:multiLevelType w:val="hybridMultilevel"/>
    <w:tmpl w:val="B508A5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0FC1679"/>
    <w:multiLevelType w:val="hybridMultilevel"/>
    <w:tmpl w:val="C9762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BC1B8A"/>
    <w:multiLevelType w:val="hybridMultilevel"/>
    <w:tmpl w:val="489C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7ED0BFF"/>
    <w:multiLevelType w:val="hybridMultilevel"/>
    <w:tmpl w:val="DC66B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9E6EC2"/>
    <w:multiLevelType w:val="hybridMultilevel"/>
    <w:tmpl w:val="A622F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7224F9"/>
    <w:multiLevelType w:val="hybridMultilevel"/>
    <w:tmpl w:val="1EDC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EC5687"/>
    <w:multiLevelType w:val="hybridMultilevel"/>
    <w:tmpl w:val="8BB4E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9"/>
  </w:num>
  <w:num w:numId="4">
    <w:abstractNumId w:val="6"/>
  </w:num>
  <w:num w:numId="5">
    <w:abstractNumId w:val="4"/>
  </w:num>
  <w:num w:numId="6">
    <w:abstractNumId w:val="17"/>
  </w:num>
  <w:num w:numId="7">
    <w:abstractNumId w:val="3"/>
  </w:num>
  <w:num w:numId="8">
    <w:abstractNumId w:val="7"/>
  </w:num>
  <w:num w:numId="9">
    <w:abstractNumId w:val="14"/>
  </w:num>
  <w:num w:numId="10">
    <w:abstractNumId w:val="15"/>
  </w:num>
  <w:num w:numId="11">
    <w:abstractNumId w:val="12"/>
  </w:num>
  <w:num w:numId="12">
    <w:abstractNumId w:val="0"/>
  </w:num>
  <w:num w:numId="13">
    <w:abstractNumId w:val="5"/>
  </w:num>
  <w:num w:numId="14">
    <w:abstractNumId w:val="13"/>
  </w:num>
  <w:num w:numId="15">
    <w:abstractNumId w:val="10"/>
  </w:num>
  <w:num w:numId="16">
    <w:abstractNumId w:val="1"/>
  </w:num>
  <w:num w:numId="17">
    <w:abstractNumId w:val="16"/>
  </w:num>
  <w:num w:numId="18">
    <w:abstractNumId w:val="1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D0C"/>
    <w:rsid w:val="0000225F"/>
    <w:rsid w:val="0000240D"/>
    <w:rsid w:val="00002DA5"/>
    <w:rsid w:val="00003C79"/>
    <w:rsid w:val="00005CF7"/>
    <w:rsid w:val="00007FB5"/>
    <w:rsid w:val="000107C0"/>
    <w:rsid w:val="00011A80"/>
    <w:rsid w:val="00013C54"/>
    <w:rsid w:val="00014C77"/>
    <w:rsid w:val="00017580"/>
    <w:rsid w:val="00023C8C"/>
    <w:rsid w:val="00024A38"/>
    <w:rsid w:val="00025B42"/>
    <w:rsid w:val="00026804"/>
    <w:rsid w:val="00030136"/>
    <w:rsid w:val="00032D1B"/>
    <w:rsid w:val="000341E0"/>
    <w:rsid w:val="000346CE"/>
    <w:rsid w:val="0003606B"/>
    <w:rsid w:val="00036231"/>
    <w:rsid w:val="00036D2F"/>
    <w:rsid w:val="00036EFE"/>
    <w:rsid w:val="0003753B"/>
    <w:rsid w:val="0004055A"/>
    <w:rsid w:val="000414A0"/>
    <w:rsid w:val="000414B9"/>
    <w:rsid w:val="00041911"/>
    <w:rsid w:val="000430BE"/>
    <w:rsid w:val="00050D25"/>
    <w:rsid w:val="00052AA2"/>
    <w:rsid w:val="00053459"/>
    <w:rsid w:val="0005352E"/>
    <w:rsid w:val="000547AF"/>
    <w:rsid w:val="00061C5D"/>
    <w:rsid w:val="000633A1"/>
    <w:rsid w:val="0008237B"/>
    <w:rsid w:val="000828EB"/>
    <w:rsid w:val="00083555"/>
    <w:rsid w:val="00084FBC"/>
    <w:rsid w:val="00086370"/>
    <w:rsid w:val="000865AC"/>
    <w:rsid w:val="000869F9"/>
    <w:rsid w:val="000A0F7D"/>
    <w:rsid w:val="000A339A"/>
    <w:rsid w:val="000A6462"/>
    <w:rsid w:val="000A6ABA"/>
    <w:rsid w:val="000A6AC8"/>
    <w:rsid w:val="000B0300"/>
    <w:rsid w:val="000B105C"/>
    <w:rsid w:val="000B36AD"/>
    <w:rsid w:val="000D18C0"/>
    <w:rsid w:val="000D3D06"/>
    <w:rsid w:val="000D5040"/>
    <w:rsid w:val="000E34ED"/>
    <w:rsid w:val="000E4114"/>
    <w:rsid w:val="000F70A5"/>
    <w:rsid w:val="00100D34"/>
    <w:rsid w:val="001013FF"/>
    <w:rsid w:val="00103C38"/>
    <w:rsid w:val="0010518F"/>
    <w:rsid w:val="00105578"/>
    <w:rsid w:val="001143BD"/>
    <w:rsid w:val="00114D1D"/>
    <w:rsid w:val="00115CB4"/>
    <w:rsid w:val="00123B96"/>
    <w:rsid w:val="001257D6"/>
    <w:rsid w:val="001266EF"/>
    <w:rsid w:val="0013373B"/>
    <w:rsid w:val="001341EE"/>
    <w:rsid w:val="00137551"/>
    <w:rsid w:val="0014076F"/>
    <w:rsid w:val="00142077"/>
    <w:rsid w:val="00142E15"/>
    <w:rsid w:val="001434FB"/>
    <w:rsid w:val="0015101A"/>
    <w:rsid w:val="00155851"/>
    <w:rsid w:val="00163432"/>
    <w:rsid w:val="0016395C"/>
    <w:rsid w:val="00163E33"/>
    <w:rsid w:val="00165FB2"/>
    <w:rsid w:val="00166CEF"/>
    <w:rsid w:val="00167158"/>
    <w:rsid w:val="00170041"/>
    <w:rsid w:val="0017365D"/>
    <w:rsid w:val="0017675F"/>
    <w:rsid w:val="00176D32"/>
    <w:rsid w:val="00182BD7"/>
    <w:rsid w:val="00186BBD"/>
    <w:rsid w:val="0019659F"/>
    <w:rsid w:val="0019778B"/>
    <w:rsid w:val="00197B54"/>
    <w:rsid w:val="001A0ACF"/>
    <w:rsid w:val="001A58BF"/>
    <w:rsid w:val="001C1723"/>
    <w:rsid w:val="001C1E3C"/>
    <w:rsid w:val="001C2491"/>
    <w:rsid w:val="001C2F50"/>
    <w:rsid w:val="001C65A6"/>
    <w:rsid w:val="001C73DA"/>
    <w:rsid w:val="001D06E7"/>
    <w:rsid w:val="001D0A8B"/>
    <w:rsid w:val="001D1B3F"/>
    <w:rsid w:val="001D2A8C"/>
    <w:rsid w:val="001D32AB"/>
    <w:rsid w:val="001E0EB7"/>
    <w:rsid w:val="001E3C70"/>
    <w:rsid w:val="001E5AB8"/>
    <w:rsid w:val="001F3950"/>
    <w:rsid w:val="001F44B6"/>
    <w:rsid w:val="00200925"/>
    <w:rsid w:val="00203B8F"/>
    <w:rsid w:val="00214DCE"/>
    <w:rsid w:val="00215AB3"/>
    <w:rsid w:val="002221B1"/>
    <w:rsid w:val="002323C1"/>
    <w:rsid w:val="002328E9"/>
    <w:rsid w:val="002334EF"/>
    <w:rsid w:val="00235006"/>
    <w:rsid w:val="00235C51"/>
    <w:rsid w:val="002371A0"/>
    <w:rsid w:val="00246F1A"/>
    <w:rsid w:val="002504EC"/>
    <w:rsid w:val="0025453F"/>
    <w:rsid w:val="002553CB"/>
    <w:rsid w:val="00257EA6"/>
    <w:rsid w:val="00261E45"/>
    <w:rsid w:val="00267880"/>
    <w:rsid w:val="002715CA"/>
    <w:rsid w:val="00272BAB"/>
    <w:rsid w:val="00272E32"/>
    <w:rsid w:val="00280A72"/>
    <w:rsid w:val="002827A3"/>
    <w:rsid w:val="00282A9C"/>
    <w:rsid w:val="002848A0"/>
    <w:rsid w:val="00286917"/>
    <w:rsid w:val="00291770"/>
    <w:rsid w:val="00291DC8"/>
    <w:rsid w:val="00292389"/>
    <w:rsid w:val="0029317B"/>
    <w:rsid w:val="00295F8E"/>
    <w:rsid w:val="002A1360"/>
    <w:rsid w:val="002A1ECE"/>
    <w:rsid w:val="002A3956"/>
    <w:rsid w:val="002A4B6F"/>
    <w:rsid w:val="002A7D84"/>
    <w:rsid w:val="002B33A3"/>
    <w:rsid w:val="002B59EB"/>
    <w:rsid w:val="002B6CE7"/>
    <w:rsid w:val="002C12EF"/>
    <w:rsid w:val="002C7E8F"/>
    <w:rsid w:val="002D0F89"/>
    <w:rsid w:val="002D36D3"/>
    <w:rsid w:val="002D3FA6"/>
    <w:rsid w:val="002D63F9"/>
    <w:rsid w:val="002D7AB6"/>
    <w:rsid w:val="002E1CFD"/>
    <w:rsid w:val="002E29C6"/>
    <w:rsid w:val="002E4CFD"/>
    <w:rsid w:val="002F10B4"/>
    <w:rsid w:val="002F3DA0"/>
    <w:rsid w:val="002F498B"/>
    <w:rsid w:val="002F5569"/>
    <w:rsid w:val="002F5CD4"/>
    <w:rsid w:val="002F7A7A"/>
    <w:rsid w:val="00306094"/>
    <w:rsid w:val="00307B44"/>
    <w:rsid w:val="00311E6F"/>
    <w:rsid w:val="0031321D"/>
    <w:rsid w:val="00317379"/>
    <w:rsid w:val="0032045A"/>
    <w:rsid w:val="00324A9B"/>
    <w:rsid w:val="003267B9"/>
    <w:rsid w:val="00326C2C"/>
    <w:rsid w:val="00333307"/>
    <w:rsid w:val="00334E85"/>
    <w:rsid w:val="003350EB"/>
    <w:rsid w:val="003360A3"/>
    <w:rsid w:val="0034007D"/>
    <w:rsid w:val="003404DA"/>
    <w:rsid w:val="0034163B"/>
    <w:rsid w:val="00343785"/>
    <w:rsid w:val="0034499A"/>
    <w:rsid w:val="00346052"/>
    <w:rsid w:val="00352F62"/>
    <w:rsid w:val="00354867"/>
    <w:rsid w:val="0036120D"/>
    <w:rsid w:val="003612E9"/>
    <w:rsid w:val="00362E7B"/>
    <w:rsid w:val="00363A40"/>
    <w:rsid w:val="0036578C"/>
    <w:rsid w:val="00365AE3"/>
    <w:rsid w:val="00370695"/>
    <w:rsid w:val="0037127C"/>
    <w:rsid w:val="003735B3"/>
    <w:rsid w:val="00374B8F"/>
    <w:rsid w:val="00376109"/>
    <w:rsid w:val="003767F2"/>
    <w:rsid w:val="00377A28"/>
    <w:rsid w:val="00387C12"/>
    <w:rsid w:val="00390094"/>
    <w:rsid w:val="003923C2"/>
    <w:rsid w:val="0039293A"/>
    <w:rsid w:val="003945E1"/>
    <w:rsid w:val="00396560"/>
    <w:rsid w:val="00396566"/>
    <w:rsid w:val="003A2DAF"/>
    <w:rsid w:val="003A556A"/>
    <w:rsid w:val="003A564B"/>
    <w:rsid w:val="003A596F"/>
    <w:rsid w:val="003A5B7F"/>
    <w:rsid w:val="003A68A3"/>
    <w:rsid w:val="003A7B88"/>
    <w:rsid w:val="003B31F9"/>
    <w:rsid w:val="003B5E70"/>
    <w:rsid w:val="003B62CD"/>
    <w:rsid w:val="003C08EA"/>
    <w:rsid w:val="003C2FFD"/>
    <w:rsid w:val="003C551C"/>
    <w:rsid w:val="003C56E6"/>
    <w:rsid w:val="003C6569"/>
    <w:rsid w:val="003C6EEB"/>
    <w:rsid w:val="003D112E"/>
    <w:rsid w:val="003D3B01"/>
    <w:rsid w:val="003D7542"/>
    <w:rsid w:val="003E3258"/>
    <w:rsid w:val="003E53E9"/>
    <w:rsid w:val="003E6137"/>
    <w:rsid w:val="003E7D9B"/>
    <w:rsid w:val="003F3806"/>
    <w:rsid w:val="003F5914"/>
    <w:rsid w:val="003F7457"/>
    <w:rsid w:val="003F74F9"/>
    <w:rsid w:val="003F76D4"/>
    <w:rsid w:val="003F7EE6"/>
    <w:rsid w:val="0040425E"/>
    <w:rsid w:val="00410BD4"/>
    <w:rsid w:val="00411221"/>
    <w:rsid w:val="00416411"/>
    <w:rsid w:val="004168B7"/>
    <w:rsid w:val="004177DA"/>
    <w:rsid w:val="00420F0E"/>
    <w:rsid w:val="0042174C"/>
    <w:rsid w:val="00421D5F"/>
    <w:rsid w:val="00422404"/>
    <w:rsid w:val="00423145"/>
    <w:rsid w:val="00427FB4"/>
    <w:rsid w:val="00434C83"/>
    <w:rsid w:val="00436F7E"/>
    <w:rsid w:val="004375A0"/>
    <w:rsid w:val="00441C0E"/>
    <w:rsid w:val="00442E0E"/>
    <w:rsid w:val="004439F4"/>
    <w:rsid w:val="0045272C"/>
    <w:rsid w:val="004527FA"/>
    <w:rsid w:val="00453B64"/>
    <w:rsid w:val="00453DA8"/>
    <w:rsid w:val="004546E0"/>
    <w:rsid w:val="00460C5F"/>
    <w:rsid w:val="00462BDD"/>
    <w:rsid w:val="00466A07"/>
    <w:rsid w:val="0047083A"/>
    <w:rsid w:val="004721DE"/>
    <w:rsid w:val="0047243B"/>
    <w:rsid w:val="00472E3B"/>
    <w:rsid w:val="004736CA"/>
    <w:rsid w:val="004738AA"/>
    <w:rsid w:val="00480A90"/>
    <w:rsid w:val="00481CEE"/>
    <w:rsid w:val="004852F8"/>
    <w:rsid w:val="0048552B"/>
    <w:rsid w:val="004871C3"/>
    <w:rsid w:val="00492A07"/>
    <w:rsid w:val="00492F90"/>
    <w:rsid w:val="00495072"/>
    <w:rsid w:val="00496EB7"/>
    <w:rsid w:val="004A0448"/>
    <w:rsid w:val="004A496D"/>
    <w:rsid w:val="004A4F99"/>
    <w:rsid w:val="004A6416"/>
    <w:rsid w:val="004B0FA4"/>
    <w:rsid w:val="004B3980"/>
    <w:rsid w:val="004B488E"/>
    <w:rsid w:val="004C21B6"/>
    <w:rsid w:val="004C6629"/>
    <w:rsid w:val="004D2B0C"/>
    <w:rsid w:val="004D310C"/>
    <w:rsid w:val="004D4B99"/>
    <w:rsid w:val="004E34D6"/>
    <w:rsid w:val="004E4D14"/>
    <w:rsid w:val="004E54E1"/>
    <w:rsid w:val="004E5588"/>
    <w:rsid w:val="004E63E5"/>
    <w:rsid w:val="004F0C79"/>
    <w:rsid w:val="004F2D29"/>
    <w:rsid w:val="004F40F9"/>
    <w:rsid w:val="00502627"/>
    <w:rsid w:val="00505B02"/>
    <w:rsid w:val="00507C21"/>
    <w:rsid w:val="005125E4"/>
    <w:rsid w:val="0051363E"/>
    <w:rsid w:val="0051394D"/>
    <w:rsid w:val="00513ACD"/>
    <w:rsid w:val="0051461B"/>
    <w:rsid w:val="0051539A"/>
    <w:rsid w:val="005177DB"/>
    <w:rsid w:val="00520796"/>
    <w:rsid w:val="0052526E"/>
    <w:rsid w:val="005276A2"/>
    <w:rsid w:val="00533D0C"/>
    <w:rsid w:val="00543195"/>
    <w:rsid w:val="00546CCA"/>
    <w:rsid w:val="005478D8"/>
    <w:rsid w:val="00552FC5"/>
    <w:rsid w:val="00553992"/>
    <w:rsid w:val="0055617F"/>
    <w:rsid w:val="00557949"/>
    <w:rsid w:val="00560E39"/>
    <w:rsid w:val="00561774"/>
    <w:rsid w:val="00570E9E"/>
    <w:rsid w:val="005718FB"/>
    <w:rsid w:val="00571C91"/>
    <w:rsid w:val="0057238E"/>
    <w:rsid w:val="0057416C"/>
    <w:rsid w:val="005769C1"/>
    <w:rsid w:val="00576A64"/>
    <w:rsid w:val="00577030"/>
    <w:rsid w:val="005772FF"/>
    <w:rsid w:val="00580781"/>
    <w:rsid w:val="00581AA2"/>
    <w:rsid w:val="005849F7"/>
    <w:rsid w:val="00586701"/>
    <w:rsid w:val="0059077F"/>
    <w:rsid w:val="00595FF2"/>
    <w:rsid w:val="005A5F09"/>
    <w:rsid w:val="005B172F"/>
    <w:rsid w:val="005B2885"/>
    <w:rsid w:val="005B2DE5"/>
    <w:rsid w:val="005B2E25"/>
    <w:rsid w:val="005B62F3"/>
    <w:rsid w:val="005C0358"/>
    <w:rsid w:val="005C080E"/>
    <w:rsid w:val="005C0BCC"/>
    <w:rsid w:val="005C12E0"/>
    <w:rsid w:val="005C2DB7"/>
    <w:rsid w:val="005C4C38"/>
    <w:rsid w:val="005C78F6"/>
    <w:rsid w:val="005D007E"/>
    <w:rsid w:val="005D29BA"/>
    <w:rsid w:val="005E0B26"/>
    <w:rsid w:val="005E6FD5"/>
    <w:rsid w:val="005F0588"/>
    <w:rsid w:val="005F3844"/>
    <w:rsid w:val="005F6674"/>
    <w:rsid w:val="0060047D"/>
    <w:rsid w:val="0060502D"/>
    <w:rsid w:val="00605367"/>
    <w:rsid w:val="00605B42"/>
    <w:rsid w:val="00606ABD"/>
    <w:rsid w:val="00607144"/>
    <w:rsid w:val="006106F5"/>
    <w:rsid w:val="00613775"/>
    <w:rsid w:val="00614A1F"/>
    <w:rsid w:val="00617C93"/>
    <w:rsid w:val="006252FA"/>
    <w:rsid w:val="006264CA"/>
    <w:rsid w:val="006264FC"/>
    <w:rsid w:val="00627B05"/>
    <w:rsid w:val="00630BF6"/>
    <w:rsid w:val="0063297D"/>
    <w:rsid w:val="006332AE"/>
    <w:rsid w:val="00633C52"/>
    <w:rsid w:val="006351F6"/>
    <w:rsid w:val="006376F5"/>
    <w:rsid w:val="006409FF"/>
    <w:rsid w:val="00640B88"/>
    <w:rsid w:val="00641CF8"/>
    <w:rsid w:val="00642E9B"/>
    <w:rsid w:val="006453DE"/>
    <w:rsid w:val="006467B9"/>
    <w:rsid w:val="00647031"/>
    <w:rsid w:val="0064742A"/>
    <w:rsid w:val="006529E6"/>
    <w:rsid w:val="00654FBD"/>
    <w:rsid w:val="006563B4"/>
    <w:rsid w:val="00657CEB"/>
    <w:rsid w:val="00662D9A"/>
    <w:rsid w:val="006646AB"/>
    <w:rsid w:val="00670172"/>
    <w:rsid w:val="00671F0C"/>
    <w:rsid w:val="0067332B"/>
    <w:rsid w:val="00676B83"/>
    <w:rsid w:val="0068190E"/>
    <w:rsid w:val="00684D58"/>
    <w:rsid w:val="00695EF8"/>
    <w:rsid w:val="00697F73"/>
    <w:rsid w:val="006A0251"/>
    <w:rsid w:val="006A0701"/>
    <w:rsid w:val="006A18D8"/>
    <w:rsid w:val="006A31DC"/>
    <w:rsid w:val="006A763F"/>
    <w:rsid w:val="006A7A0C"/>
    <w:rsid w:val="006B2895"/>
    <w:rsid w:val="006B2DBA"/>
    <w:rsid w:val="006B30F1"/>
    <w:rsid w:val="006B443A"/>
    <w:rsid w:val="006B4AED"/>
    <w:rsid w:val="006B7ED2"/>
    <w:rsid w:val="006C0917"/>
    <w:rsid w:val="006C0B06"/>
    <w:rsid w:val="006C37EB"/>
    <w:rsid w:val="006C5E2F"/>
    <w:rsid w:val="006C78A4"/>
    <w:rsid w:val="006D2CD7"/>
    <w:rsid w:val="006D3371"/>
    <w:rsid w:val="006D4F7D"/>
    <w:rsid w:val="006E235D"/>
    <w:rsid w:val="006E3B07"/>
    <w:rsid w:val="006E5923"/>
    <w:rsid w:val="006F0E60"/>
    <w:rsid w:val="006F5BC4"/>
    <w:rsid w:val="0070025A"/>
    <w:rsid w:val="007079A4"/>
    <w:rsid w:val="00707E13"/>
    <w:rsid w:val="00710D4B"/>
    <w:rsid w:val="0071395E"/>
    <w:rsid w:val="007160CA"/>
    <w:rsid w:val="007177D9"/>
    <w:rsid w:val="00717872"/>
    <w:rsid w:val="00721D07"/>
    <w:rsid w:val="00724D45"/>
    <w:rsid w:val="00732143"/>
    <w:rsid w:val="00734531"/>
    <w:rsid w:val="00735341"/>
    <w:rsid w:val="0073654C"/>
    <w:rsid w:val="00737A89"/>
    <w:rsid w:val="00741FF0"/>
    <w:rsid w:val="007428EF"/>
    <w:rsid w:val="00744E3C"/>
    <w:rsid w:val="007503AF"/>
    <w:rsid w:val="007506F0"/>
    <w:rsid w:val="00751BC5"/>
    <w:rsid w:val="00754375"/>
    <w:rsid w:val="007559DB"/>
    <w:rsid w:val="00764117"/>
    <w:rsid w:val="00767C05"/>
    <w:rsid w:val="00775523"/>
    <w:rsid w:val="007759D6"/>
    <w:rsid w:val="00785415"/>
    <w:rsid w:val="0078780D"/>
    <w:rsid w:val="007932ED"/>
    <w:rsid w:val="00793717"/>
    <w:rsid w:val="0079673A"/>
    <w:rsid w:val="00797489"/>
    <w:rsid w:val="007A0C49"/>
    <w:rsid w:val="007A2A8F"/>
    <w:rsid w:val="007A2C53"/>
    <w:rsid w:val="007A2C75"/>
    <w:rsid w:val="007A35F4"/>
    <w:rsid w:val="007A47C4"/>
    <w:rsid w:val="007A72D2"/>
    <w:rsid w:val="007B1258"/>
    <w:rsid w:val="007B1582"/>
    <w:rsid w:val="007B1E69"/>
    <w:rsid w:val="007B2ADB"/>
    <w:rsid w:val="007B74C3"/>
    <w:rsid w:val="007C04C0"/>
    <w:rsid w:val="007C0A8D"/>
    <w:rsid w:val="007C0D2B"/>
    <w:rsid w:val="007C23B8"/>
    <w:rsid w:val="007D2354"/>
    <w:rsid w:val="007D3118"/>
    <w:rsid w:val="007E4A6A"/>
    <w:rsid w:val="007F06FA"/>
    <w:rsid w:val="007F24F2"/>
    <w:rsid w:val="007F50B5"/>
    <w:rsid w:val="007F5E75"/>
    <w:rsid w:val="007F6B8B"/>
    <w:rsid w:val="007F77BA"/>
    <w:rsid w:val="00800E49"/>
    <w:rsid w:val="00801690"/>
    <w:rsid w:val="00802286"/>
    <w:rsid w:val="0080399F"/>
    <w:rsid w:val="0080621F"/>
    <w:rsid w:val="00806B7E"/>
    <w:rsid w:val="00806D88"/>
    <w:rsid w:val="00811C00"/>
    <w:rsid w:val="00811D73"/>
    <w:rsid w:val="00820BE4"/>
    <w:rsid w:val="00823758"/>
    <w:rsid w:val="00823F3B"/>
    <w:rsid w:val="008248BC"/>
    <w:rsid w:val="008253D7"/>
    <w:rsid w:val="00825BFE"/>
    <w:rsid w:val="00826302"/>
    <w:rsid w:val="008273A0"/>
    <w:rsid w:val="00830681"/>
    <w:rsid w:val="00833664"/>
    <w:rsid w:val="00840B37"/>
    <w:rsid w:val="008412E8"/>
    <w:rsid w:val="008543A7"/>
    <w:rsid w:val="00856AD4"/>
    <w:rsid w:val="00856E35"/>
    <w:rsid w:val="00857336"/>
    <w:rsid w:val="00861184"/>
    <w:rsid w:val="00864631"/>
    <w:rsid w:val="00877F47"/>
    <w:rsid w:val="00880C43"/>
    <w:rsid w:val="008813B2"/>
    <w:rsid w:val="00883CAB"/>
    <w:rsid w:val="00885CFD"/>
    <w:rsid w:val="00886549"/>
    <w:rsid w:val="00886B64"/>
    <w:rsid w:val="00890469"/>
    <w:rsid w:val="00893378"/>
    <w:rsid w:val="008941A9"/>
    <w:rsid w:val="00895316"/>
    <w:rsid w:val="008953A1"/>
    <w:rsid w:val="00895EF3"/>
    <w:rsid w:val="00896939"/>
    <w:rsid w:val="00896981"/>
    <w:rsid w:val="008A1274"/>
    <w:rsid w:val="008A3510"/>
    <w:rsid w:val="008A6633"/>
    <w:rsid w:val="008A675E"/>
    <w:rsid w:val="008B13B2"/>
    <w:rsid w:val="008B210D"/>
    <w:rsid w:val="008B3B38"/>
    <w:rsid w:val="008B42A9"/>
    <w:rsid w:val="008B5110"/>
    <w:rsid w:val="008B78DB"/>
    <w:rsid w:val="008C05D3"/>
    <w:rsid w:val="008C0F3A"/>
    <w:rsid w:val="008C11DE"/>
    <w:rsid w:val="008C4B70"/>
    <w:rsid w:val="008C55F2"/>
    <w:rsid w:val="008C5800"/>
    <w:rsid w:val="008C6133"/>
    <w:rsid w:val="008D107F"/>
    <w:rsid w:val="008D393F"/>
    <w:rsid w:val="008D4492"/>
    <w:rsid w:val="008D58A4"/>
    <w:rsid w:val="008D5BF4"/>
    <w:rsid w:val="008D79A7"/>
    <w:rsid w:val="008E2BDA"/>
    <w:rsid w:val="008E3099"/>
    <w:rsid w:val="008E66D8"/>
    <w:rsid w:val="008E7C37"/>
    <w:rsid w:val="008F078E"/>
    <w:rsid w:val="008F0EC3"/>
    <w:rsid w:val="008F61F5"/>
    <w:rsid w:val="00900768"/>
    <w:rsid w:val="00900D4B"/>
    <w:rsid w:val="009025D5"/>
    <w:rsid w:val="00906676"/>
    <w:rsid w:val="0090771F"/>
    <w:rsid w:val="00911DC2"/>
    <w:rsid w:val="00913EEC"/>
    <w:rsid w:val="00914354"/>
    <w:rsid w:val="00915BDB"/>
    <w:rsid w:val="0091673A"/>
    <w:rsid w:val="00917436"/>
    <w:rsid w:val="0092210E"/>
    <w:rsid w:val="00923B9A"/>
    <w:rsid w:val="00925824"/>
    <w:rsid w:val="00926750"/>
    <w:rsid w:val="00927662"/>
    <w:rsid w:val="00932C73"/>
    <w:rsid w:val="00932EA9"/>
    <w:rsid w:val="00935C27"/>
    <w:rsid w:val="009360F6"/>
    <w:rsid w:val="00937963"/>
    <w:rsid w:val="0094001D"/>
    <w:rsid w:val="00944ACF"/>
    <w:rsid w:val="00945C4B"/>
    <w:rsid w:val="00945EDA"/>
    <w:rsid w:val="00946E01"/>
    <w:rsid w:val="009472CC"/>
    <w:rsid w:val="00947536"/>
    <w:rsid w:val="00954A91"/>
    <w:rsid w:val="009575EE"/>
    <w:rsid w:val="00960EE2"/>
    <w:rsid w:val="00961AE5"/>
    <w:rsid w:val="00963C51"/>
    <w:rsid w:val="009644D2"/>
    <w:rsid w:val="00971817"/>
    <w:rsid w:val="0097548C"/>
    <w:rsid w:val="009761A6"/>
    <w:rsid w:val="00981E30"/>
    <w:rsid w:val="009831BA"/>
    <w:rsid w:val="009838FE"/>
    <w:rsid w:val="0099200C"/>
    <w:rsid w:val="009930C8"/>
    <w:rsid w:val="009938CA"/>
    <w:rsid w:val="00996CEC"/>
    <w:rsid w:val="009A01A1"/>
    <w:rsid w:val="009A7CC2"/>
    <w:rsid w:val="009B544A"/>
    <w:rsid w:val="009B71B6"/>
    <w:rsid w:val="009B7C0A"/>
    <w:rsid w:val="009C29E5"/>
    <w:rsid w:val="009C32AB"/>
    <w:rsid w:val="009C3DEE"/>
    <w:rsid w:val="009C56ED"/>
    <w:rsid w:val="009C5961"/>
    <w:rsid w:val="009D07D0"/>
    <w:rsid w:val="009E10E8"/>
    <w:rsid w:val="009E1A4F"/>
    <w:rsid w:val="009E4D5C"/>
    <w:rsid w:val="009E4E36"/>
    <w:rsid w:val="009E698D"/>
    <w:rsid w:val="009E72E7"/>
    <w:rsid w:val="009E7736"/>
    <w:rsid w:val="009F47EE"/>
    <w:rsid w:val="009F4A20"/>
    <w:rsid w:val="009F5AC4"/>
    <w:rsid w:val="009F72C5"/>
    <w:rsid w:val="009F72CB"/>
    <w:rsid w:val="00A01BEC"/>
    <w:rsid w:val="00A03AB3"/>
    <w:rsid w:val="00A111DD"/>
    <w:rsid w:val="00A15831"/>
    <w:rsid w:val="00A17738"/>
    <w:rsid w:val="00A20F74"/>
    <w:rsid w:val="00A26766"/>
    <w:rsid w:val="00A272B6"/>
    <w:rsid w:val="00A33A4A"/>
    <w:rsid w:val="00A372EB"/>
    <w:rsid w:val="00A42F7B"/>
    <w:rsid w:val="00A44FC4"/>
    <w:rsid w:val="00A47502"/>
    <w:rsid w:val="00A52248"/>
    <w:rsid w:val="00A5315B"/>
    <w:rsid w:val="00A56B1C"/>
    <w:rsid w:val="00A57004"/>
    <w:rsid w:val="00A5724E"/>
    <w:rsid w:val="00A5765A"/>
    <w:rsid w:val="00A62C9D"/>
    <w:rsid w:val="00A64294"/>
    <w:rsid w:val="00A64F94"/>
    <w:rsid w:val="00A733F2"/>
    <w:rsid w:val="00A81546"/>
    <w:rsid w:val="00A8359E"/>
    <w:rsid w:val="00A855E4"/>
    <w:rsid w:val="00A92723"/>
    <w:rsid w:val="00A9430B"/>
    <w:rsid w:val="00A94A55"/>
    <w:rsid w:val="00A9542C"/>
    <w:rsid w:val="00AA3517"/>
    <w:rsid w:val="00AA3734"/>
    <w:rsid w:val="00AA3932"/>
    <w:rsid w:val="00AA4436"/>
    <w:rsid w:val="00AA5720"/>
    <w:rsid w:val="00AB22EC"/>
    <w:rsid w:val="00AB4FA6"/>
    <w:rsid w:val="00AC0D4A"/>
    <w:rsid w:val="00AC4DD9"/>
    <w:rsid w:val="00AD2B83"/>
    <w:rsid w:val="00AD352A"/>
    <w:rsid w:val="00AD36EB"/>
    <w:rsid w:val="00AE23C7"/>
    <w:rsid w:val="00AF257B"/>
    <w:rsid w:val="00AF2959"/>
    <w:rsid w:val="00AF474B"/>
    <w:rsid w:val="00B00648"/>
    <w:rsid w:val="00B0121B"/>
    <w:rsid w:val="00B02BBA"/>
    <w:rsid w:val="00B03C9D"/>
    <w:rsid w:val="00B050EF"/>
    <w:rsid w:val="00B051A2"/>
    <w:rsid w:val="00B1199D"/>
    <w:rsid w:val="00B2025A"/>
    <w:rsid w:val="00B20CCC"/>
    <w:rsid w:val="00B259BA"/>
    <w:rsid w:val="00B27E6E"/>
    <w:rsid w:val="00B34120"/>
    <w:rsid w:val="00B34FE7"/>
    <w:rsid w:val="00B367A0"/>
    <w:rsid w:val="00B3778C"/>
    <w:rsid w:val="00B416C1"/>
    <w:rsid w:val="00B4182E"/>
    <w:rsid w:val="00B429A7"/>
    <w:rsid w:val="00B475B9"/>
    <w:rsid w:val="00B51E54"/>
    <w:rsid w:val="00B54439"/>
    <w:rsid w:val="00B54523"/>
    <w:rsid w:val="00B5666E"/>
    <w:rsid w:val="00B57ACC"/>
    <w:rsid w:val="00B57C0C"/>
    <w:rsid w:val="00B63872"/>
    <w:rsid w:val="00B63BC3"/>
    <w:rsid w:val="00B65A33"/>
    <w:rsid w:val="00B67EED"/>
    <w:rsid w:val="00B7140B"/>
    <w:rsid w:val="00B7236F"/>
    <w:rsid w:val="00B75B47"/>
    <w:rsid w:val="00B81455"/>
    <w:rsid w:val="00B84D24"/>
    <w:rsid w:val="00B86BCB"/>
    <w:rsid w:val="00B90172"/>
    <w:rsid w:val="00B94372"/>
    <w:rsid w:val="00B97639"/>
    <w:rsid w:val="00BA0E79"/>
    <w:rsid w:val="00BA149E"/>
    <w:rsid w:val="00BA299A"/>
    <w:rsid w:val="00BA610F"/>
    <w:rsid w:val="00BB038A"/>
    <w:rsid w:val="00BB2539"/>
    <w:rsid w:val="00BB4E0D"/>
    <w:rsid w:val="00BC1D7C"/>
    <w:rsid w:val="00BC64EC"/>
    <w:rsid w:val="00BC6F13"/>
    <w:rsid w:val="00BC6F7A"/>
    <w:rsid w:val="00BD08E6"/>
    <w:rsid w:val="00BD1186"/>
    <w:rsid w:val="00BD2A41"/>
    <w:rsid w:val="00BD3DC9"/>
    <w:rsid w:val="00BD495E"/>
    <w:rsid w:val="00BE0686"/>
    <w:rsid w:val="00BE3072"/>
    <w:rsid w:val="00BE7470"/>
    <w:rsid w:val="00BE7F13"/>
    <w:rsid w:val="00BF0590"/>
    <w:rsid w:val="00BF0E63"/>
    <w:rsid w:val="00BF0F10"/>
    <w:rsid w:val="00BF13FE"/>
    <w:rsid w:val="00BF182B"/>
    <w:rsid w:val="00BF311D"/>
    <w:rsid w:val="00BF6C82"/>
    <w:rsid w:val="00BF7109"/>
    <w:rsid w:val="00C005DA"/>
    <w:rsid w:val="00C02B0E"/>
    <w:rsid w:val="00C049E5"/>
    <w:rsid w:val="00C05DF7"/>
    <w:rsid w:val="00C15DDE"/>
    <w:rsid w:val="00C24AA5"/>
    <w:rsid w:val="00C3208C"/>
    <w:rsid w:val="00C32692"/>
    <w:rsid w:val="00C341A2"/>
    <w:rsid w:val="00C40198"/>
    <w:rsid w:val="00C40BF6"/>
    <w:rsid w:val="00C418AE"/>
    <w:rsid w:val="00C44520"/>
    <w:rsid w:val="00C4466E"/>
    <w:rsid w:val="00C456FF"/>
    <w:rsid w:val="00C46429"/>
    <w:rsid w:val="00C46906"/>
    <w:rsid w:val="00C47704"/>
    <w:rsid w:val="00C5228E"/>
    <w:rsid w:val="00C531FD"/>
    <w:rsid w:val="00C57CA5"/>
    <w:rsid w:val="00C612B7"/>
    <w:rsid w:val="00C645A4"/>
    <w:rsid w:val="00C65E80"/>
    <w:rsid w:val="00C71C59"/>
    <w:rsid w:val="00C751C0"/>
    <w:rsid w:val="00C81B33"/>
    <w:rsid w:val="00C83F6C"/>
    <w:rsid w:val="00C84BE4"/>
    <w:rsid w:val="00C90157"/>
    <w:rsid w:val="00C946D4"/>
    <w:rsid w:val="00C96CE6"/>
    <w:rsid w:val="00C9772B"/>
    <w:rsid w:val="00CA028B"/>
    <w:rsid w:val="00CA28CF"/>
    <w:rsid w:val="00CA312A"/>
    <w:rsid w:val="00CA667E"/>
    <w:rsid w:val="00CB0AFB"/>
    <w:rsid w:val="00CB25CB"/>
    <w:rsid w:val="00CB2FE9"/>
    <w:rsid w:val="00CB4388"/>
    <w:rsid w:val="00CB4B5E"/>
    <w:rsid w:val="00CB7C58"/>
    <w:rsid w:val="00CC0361"/>
    <w:rsid w:val="00CC2341"/>
    <w:rsid w:val="00CC2443"/>
    <w:rsid w:val="00CC304D"/>
    <w:rsid w:val="00CC5108"/>
    <w:rsid w:val="00CC7D9C"/>
    <w:rsid w:val="00CD0D36"/>
    <w:rsid w:val="00CD2C0F"/>
    <w:rsid w:val="00CD380A"/>
    <w:rsid w:val="00CD4D2E"/>
    <w:rsid w:val="00CD60F8"/>
    <w:rsid w:val="00CE0497"/>
    <w:rsid w:val="00CE088C"/>
    <w:rsid w:val="00CE1A68"/>
    <w:rsid w:val="00CE258A"/>
    <w:rsid w:val="00CE40DB"/>
    <w:rsid w:val="00CE5C65"/>
    <w:rsid w:val="00CF4C39"/>
    <w:rsid w:val="00CF64AF"/>
    <w:rsid w:val="00CF7235"/>
    <w:rsid w:val="00D00B41"/>
    <w:rsid w:val="00D01A16"/>
    <w:rsid w:val="00D02E9C"/>
    <w:rsid w:val="00D11D77"/>
    <w:rsid w:val="00D12588"/>
    <w:rsid w:val="00D251A4"/>
    <w:rsid w:val="00D25C39"/>
    <w:rsid w:val="00D2624E"/>
    <w:rsid w:val="00D27DFF"/>
    <w:rsid w:val="00D31407"/>
    <w:rsid w:val="00D31812"/>
    <w:rsid w:val="00D3518F"/>
    <w:rsid w:val="00D359B3"/>
    <w:rsid w:val="00D35FD3"/>
    <w:rsid w:val="00D428A7"/>
    <w:rsid w:val="00D45B4D"/>
    <w:rsid w:val="00D5086F"/>
    <w:rsid w:val="00D5246F"/>
    <w:rsid w:val="00D530BF"/>
    <w:rsid w:val="00D55DB9"/>
    <w:rsid w:val="00D56F3A"/>
    <w:rsid w:val="00D6195D"/>
    <w:rsid w:val="00D62EDE"/>
    <w:rsid w:val="00D638CE"/>
    <w:rsid w:val="00D652EF"/>
    <w:rsid w:val="00D654A6"/>
    <w:rsid w:val="00D66DE4"/>
    <w:rsid w:val="00D671B9"/>
    <w:rsid w:val="00D740A8"/>
    <w:rsid w:val="00D743FB"/>
    <w:rsid w:val="00D744E2"/>
    <w:rsid w:val="00D768FE"/>
    <w:rsid w:val="00D77934"/>
    <w:rsid w:val="00D77BFB"/>
    <w:rsid w:val="00D8368D"/>
    <w:rsid w:val="00D9092C"/>
    <w:rsid w:val="00D915EE"/>
    <w:rsid w:val="00D948C4"/>
    <w:rsid w:val="00D96BC0"/>
    <w:rsid w:val="00D96EFC"/>
    <w:rsid w:val="00DA0630"/>
    <w:rsid w:val="00DA0F43"/>
    <w:rsid w:val="00DA30E2"/>
    <w:rsid w:val="00DA5E46"/>
    <w:rsid w:val="00DA747F"/>
    <w:rsid w:val="00DA7BC0"/>
    <w:rsid w:val="00DB007D"/>
    <w:rsid w:val="00DB0137"/>
    <w:rsid w:val="00DB6413"/>
    <w:rsid w:val="00DC0E11"/>
    <w:rsid w:val="00DC32C3"/>
    <w:rsid w:val="00DD1369"/>
    <w:rsid w:val="00DD19FB"/>
    <w:rsid w:val="00DD4C57"/>
    <w:rsid w:val="00DE18D3"/>
    <w:rsid w:val="00DE5DF5"/>
    <w:rsid w:val="00DF1489"/>
    <w:rsid w:val="00DF2A49"/>
    <w:rsid w:val="00DF4760"/>
    <w:rsid w:val="00DF4D23"/>
    <w:rsid w:val="00DF570E"/>
    <w:rsid w:val="00DF6CBE"/>
    <w:rsid w:val="00DF6DED"/>
    <w:rsid w:val="00E0221A"/>
    <w:rsid w:val="00E024E7"/>
    <w:rsid w:val="00E02F8C"/>
    <w:rsid w:val="00E04E5C"/>
    <w:rsid w:val="00E0558B"/>
    <w:rsid w:val="00E06CDB"/>
    <w:rsid w:val="00E13723"/>
    <w:rsid w:val="00E1453E"/>
    <w:rsid w:val="00E15AAB"/>
    <w:rsid w:val="00E16700"/>
    <w:rsid w:val="00E24374"/>
    <w:rsid w:val="00E24C1C"/>
    <w:rsid w:val="00E27A66"/>
    <w:rsid w:val="00E33422"/>
    <w:rsid w:val="00E37BD8"/>
    <w:rsid w:val="00E43E70"/>
    <w:rsid w:val="00E51553"/>
    <w:rsid w:val="00E53BC3"/>
    <w:rsid w:val="00E56E55"/>
    <w:rsid w:val="00E574ED"/>
    <w:rsid w:val="00E620B5"/>
    <w:rsid w:val="00E640DA"/>
    <w:rsid w:val="00E64378"/>
    <w:rsid w:val="00E647DC"/>
    <w:rsid w:val="00E648B6"/>
    <w:rsid w:val="00E713C0"/>
    <w:rsid w:val="00E7494C"/>
    <w:rsid w:val="00E749E6"/>
    <w:rsid w:val="00E804DA"/>
    <w:rsid w:val="00E82A23"/>
    <w:rsid w:val="00E87011"/>
    <w:rsid w:val="00E92F9E"/>
    <w:rsid w:val="00E9453F"/>
    <w:rsid w:val="00E94779"/>
    <w:rsid w:val="00E9659E"/>
    <w:rsid w:val="00EA1E5A"/>
    <w:rsid w:val="00EA2422"/>
    <w:rsid w:val="00EA2EAE"/>
    <w:rsid w:val="00EA35C2"/>
    <w:rsid w:val="00EA596F"/>
    <w:rsid w:val="00EB00C3"/>
    <w:rsid w:val="00EB1FCD"/>
    <w:rsid w:val="00EB5E1F"/>
    <w:rsid w:val="00EB768A"/>
    <w:rsid w:val="00EB785E"/>
    <w:rsid w:val="00EC060B"/>
    <w:rsid w:val="00EC1186"/>
    <w:rsid w:val="00EC322D"/>
    <w:rsid w:val="00ED0195"/>
    <w:rsid w:val="00ED0C5E"/>
    <w:rsid w:val="00ED33E3"/>
    <w:rsid w:val="00ED4DD7"/>
    <w:rsid w:val="00EE5F0B"/>
    <w:rsid w:val="00EE6C6D"/>
    <w:rsid w:val="00EE7DA3"/>
    <w:rsid w:val="00EE7DF9"/>
    <w:rsid w:val="00EF186D"/>
    <w:rsid w:val="00F01058"/>
    <w:rsid w:val="00F01B4A"/>
    <w:rsid w:val="00F02328"/>
    <w:rsid w:val="00F07296"/>
    <w:rsid w:val="00F07863"/>
    <w:rsid w:val="00F10DE6"/>
    <w:rsid w:val="00F12A52"/>
    <w:rsid w:val="00F12EB5"/>
    <w:rsid w:val="00F134E6"/>
    <w:rsid w:val="00F13EEB"/>
    <w:rsid w:val="00F1713F"/>
    <w:rsid w:val="00F204BE"/>
    <w:rsid w:val="00F21BDC"/>
    <w:rsid w:val="00F2355F"/>
    <w:rsid w:val="00F32BAD"/>
    <w:rsid w:val="00F34E14"/>
    <w:rsid w:val="00F35E76"/>
    <w:rsid w:val="00F37996"/>
    <w:rsid w:val="00F40A75"/>
    <w:rsid w:val="00F414B1"/>
    <w:rsid w:val="00F46978"/>
    <w:rsid w:val="00F53F53"/>
    <w:rsid w:val="00F5479F"/>
    <w:rsid w:val="00F568C9"/>
    <w:rsid w:val="00F56C23"/>
    <w:rsid w:val="00F6091F"/>
    <w:rsid w:val="00F6193B"/>
    <w:rsid w:val="00F620AE"/>
    <w:rsid w:val="00F621BE"/>
    <w:rsid w:val="00F627D4"/>
    <w:rsid w:val="00F700BC"/>
    <w:rsid w:val="00F758C7"/>
    <w:rsid w:val="00F800DC"/>
    <w:rsid w:val="00F81D51"/>
    <w:rsid w:val="00F81E8C"/>
    <w:rsid w:val="00F82BEE"/>
    <w:rsid w:val="00F86C19"/>
    <w:rsid w:val="00F875F8"/>
    <w:rsid w:val="00F91676"/>
    <w:rsid w:val="00F91B06"/>
    <w:rsid w:val="00F96ACF"/>
    <w:rsid w:val="00F975F8"/>
    <w:rsid w:val="00FA0008"/>
    <w:rsid w:val="00FA082C"/>
    <w:rsid w:val="00FA0D1B"/>
    <w:rsid w:val="00FA78BF"/>
    <w:rsid w:val="00FB2CF5"/>
    <w:rsid w:val="00FB3A83"/>
    <w:rsid w:val="00FB468B"/>
    <w:rsid w:val="00FB4E33"/>
    <w:rsid w:val="00FC25CB"/>
    <w:rsid w:val="00FC631E"/>
    <w:rsid w:val="00FC7F70"/>
    <w:rsid w:val="00FD0803"/>
    <w:rsid w:val="00FD0C4A"/>
    <w:rsid w:val="00FD1A4A"/>
    <w:rsid w:val="00FD669A"/>
    <w:rsid w:val="00FE00C7"/>
    <w:rsid w:val="00FE06C0"/>
    <w:rsid w:val="00FE49C4"/>
    <w:rsid w:val="00FE6C7B"/>
    <w:rsid w:val="00FE73D1"/>
    <w:rsid w:val="00FF0C28"/>
    <w:rsid w:val="00FF0FFB"/>
    <w:rsid w:val="00FF17F9"/>
    <w:rsid w:val="00FF233C"/>
    <w:rsid w:val="00FF2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60C3B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03860">
      <w:bodyDiv w:val="1"/>
      <w:marLeft w:val="0"/>
      <w:marRight w:val="0"/>
      <w:marTop w:val="0"/>
      <w:marBottom w:val="0"/>
      <w:divBdr>
        <w:top w:val="none" w:sz="0" w:space="0" w:color="auto"/>
        <w:left w:val="none" w:sz="0" w:space="0" w:color="auto"/>
        <w:bottom w:val="none" w:sz="0" w:space="0" w:color="auto"/>
        <w:right w:val="none" w:sz="0" w:space="0" w:color="auto"/>
      </w:divBdr>
    </w:div>
    <w:div w:id="63648870">
      <w:bodyDiv w:val="1"/>
      <w:marLeft w:val="0"/>
      <w:marRight w:val="0"/>
      <w:marTop w:val="0"/>
      <w:marBottom w:val="0"/>
      <w:divBdr>
        <w:top w:val="none" w:sz="0" w:space="0" w:color="auto"/>
        <w:left w:val="none" w:sz="0" w:space="0" w:color="auto"/>
        <w:bottom w:val="none" w:sz="0" w:space="0" w:color="auto"/>
        <w:right w:val="none" w:sz="0" w:space="0" w:color="auto"/>
      </w:divBdr>
    </w:div>
    <w:div w:id="121114909">
      <w:bodyDiv w:val="1"/>
      <w:marLeft w:val="0"/>
      <w:marRight w:val="0"/>
      <w:marTop w:val="0"/>
      <w:marBottom w:val="0"/>
      <w:divBdr>
        <w:top w:val="none" w:sz="0" w:space="0" w:color="auto"/>
        <w:left w:val="none" w:sz="0" w:space="0" w:color="auto"/>
        <w:bottom w:val="none" w:sz="0" w:space="0" w:color="auto"/>
        <w:right w:val="none" w:sz="0" w:space="0" w:color="auto"/>
      </w:divBdr>
    </w:div>
    <w:div w:id="143282981">
      <w:bodyDiv w:val="1"/>
      <w:marLeft w:val="0"/>
      <w:marRight w:val="0"/>
      <w:marTop w:val="0"/>
      <w:marBottom w:val="0"/>
      <w:divBdr>
        <w:top w:val="none" w:sz="0" w:space="0" w:color="auto"/>
        <w:left w:val="none" w:sz="0" w:space="0" w:color="auto"/>
        <w:bottom w:val="none" w:sz="0" w:space="0" w:color="auto"/>
        <w:right w:val="none" w:sz="0" w:space="0" w:color="auto"/>
      </w:divBdr>
    </w:div>
    <w:div w:id="242762239">
      <w:bodyDiv w:val="1"/>
      <w:marLeft w:val="0"/>
      <w:marRight w:val="0"/>
      <w:marTop w:val="0"/>
      <w:marBottom w:val="0"/>
      <w:divBdr>
        <w:top w:val="none" w:sz="0" w:space="0" w:color="auto"/>
        <w:left w:val="none" w:sz="0" w:space="0" w:color="auto"/>
        <w:bottom w:val="none" w:sz="0" w:space="0" w:color="auto"/>
        <w:right w:val="none" w:sz="0" w:space="0" w:color="auto"/>
      </w:divBdr>
    </w:div>
    <w:div w:id="275068871">
      <w:bodyDiv w:val="1"/>
      <w:marLeft w:val="0"/>
      <w:marRight w:val="0"/>
      <w:marTop w:val="0"/>
      <w:marBottom w:val="0"/>
      <w:divBdr>
        <w:top w:val="none" w:sz="0" w:space="0" w:color="auto"/>
        <w:left w:val="none" w:sz="0" w:space="0" w:color="auto"/>
        <w:bottom w:val="none" w:sz="0" w:space="0" w:color="auto"/>
        <w:right w:val="none" w:sz="0" w:space="0" w:color="auto"/>
      </w:divBdr>
    </w:div>
    <w:div w:id="321666778">
      <w:bodyDiv w:val="1"/>
      <w:marLeft w:val="0"/>
      <w:marRight w:val="0"/>
      <w:marTop w:val="0"/>
      <w:marBottom w:val="0"/>
      <w:divBdr>
        <w:top w:val="none" w:sz="0" w:space="0" w:color="auto"/>
        <w:left w:val="none" w:sz="0" w:space="0" w:color="auto"/>
        <w:bottom w:val="none" w:sz="0" w:space="0" w:color="auto"/>
        <w:right w:val="none" w:sz="0" w:space="0" w:color="auto"/>
      </w:divBdr>
    </w:div>
    <w:div w:id="360594590">
      <w:bodyDiv w:val="1"/>
      <w:marLeft w:val="0"/>
      <w:marRight w:val="0"/>
      <w:marTop w:val="0"/>
      <w:marBottom w:val="0"/>
      <w:divBdr>
        <w:top w:val="none" w:sz="0" w:space="0" w:color="auto"/>
        <w:left w:val="none" w:sz="0" w:space="0" w:color="auto"/>
        <w:bottom w:val="none" w:sz="0" w:space="0" w:color="auto"/>
        <w:right w:val="none" w:sz="0" w:space="0" w:color="auto"/>
      </w:divBdr>
    </w:div>
    <w:div w:id="368992773">
      <w:bodyDiv w:val="1"/>
      <w:marLeft w:val="0"/>
      <w:marRight w:val="0"/>
      <w:marTop w:val="0"/>
      <w:marBottom w:val="0"/>
      <w:divBdr>
        <w:top w:val="none" w:sz="0" w:space="0" w:color="auto"/>
        <w:left w:val="none" w:sz="0" w:space="0" w:color="auto"/>
        <w:bottom w:val="none" w:sz="0" w:space="0" w:color="auto"/>
        <w:right w:val="none" w:sz="0" w:space="0" w:color="auto"/>
      </w:divBdr>
    </w:div>
    <w:div w:id="371930988">
      <w:bodyDiv w:val="1"/>
      <w:marLeft w:val="0"/>
      <w:marRight w:val="0"/>
      <w:marTop w:val="0"/>
      <w:marBottom w:val="0"/>
      <w:divBdr>
        <w:top w:val="none" w:sz="0" w:space="0" w:color="auto"/>
        <w:left w:val="none" w:sz="0" w:space="0" w:color="auto"/>
        <w:bottom w:val="none" w:sz="0" w:space="0" w:color="auto"/>
        <w:right w:val="none" w:sz="0" w:space="0" w:color="auto"/>
      </w:divBdr>
    </w:div>
    <w:div w:id="401559499">
      <w:bodyDiv w:val="1"/>
      <w:marLeft w:val="0"/>
      <w:marRight w:val="0"/>
      <w:marTop w:val="0"/>
      <w:marBottom w:val="0"/>
      <w:divBdr>
        <w:top w:val="none" w:sz="0" w:space="0" w:color="auto"/>
        <w:left w:val="none" w:sz="0" w:space="0" w:color="auto"/>
        <w:bottom w:val="none" w:sz="0" w:space="0" w:color="auto"/>
        <w:right w:val="none" w:sz="0" w:space="0" w:color="auto"/>
      </w:divBdr>
    </w:div>
    <w:div w:id="408692519">
      <w:bodyDiv w:val="1"/>
      <w:marLeft w:val="0"/>
      <w:marRight w:val="0"/>
      <w:marTop w:val="0"/>
      <w:marBottom w:val="0"/>
      <w:divBdr>
        <w:top w:val="none" w:sz="0" w:space="0" w:color="auto"/>
        <w:left w:val="none" w:sz="0" w:space="0" w:color="auto"/>
        <w:bottom w:val="none" w:sz="0" w:space="0" w:color="auto"/>
        <w:right w:val="none" w:sz="0" w:space="0" w:color="auto"/>
      </w:divBdr>
    </w:div>
    <w:div w:id="416632781">
      <w:bodyDiv w:val="1"/>
      <w:marLeft w:val="0"/>
      <w:marRight w:val="0"/>
      <w:marTop w:val="0"/>
      <w:marBottom w:val="0"/>
      <w:divBdr>
        <w:top w:val="none" w:sz="0" w:space="0" w:color="auto"/>
        <w:left w:val="none" w:sz="0" w:space="0" w:color="auto"/>
        <w:bottom w:val="none" w:sz="0" w:space="0" w:color="auto"/>
        <w:right w:val="none" w:sz="0" w:space="0" w:color="auto"/>
      </w:divBdr>
    </w:div>
    <w:div w:id="436678050">
      <w:bodyDiv w:val="1"/>
      <w:marLeft w:val="0"/>
      <w:marRight w:val="0"/>
      <w:marTop w:val="0"/>
      <w:marBottom w:val="0"/>
      <w:divBdr>
        <w:top w:val="none" w:sz="0" w:space="0" w:color="auto"/>
        <w:left w:val="none" w:sz="0" w:space="0" w:color="auto"/>
        <w:bottom w:val="none" w:sz="0" w:space="0" w:color="auto"/>
        <w:right w:val="none" w:sz="0" w:space="0" w:color="auto"/>
      </w:divBdr>
    </w:div>
    <w:div w:id="448739177">
      <w:bodyDiv w:val="1"/>
      <w:marLeft w:val="0"/>
      <w:marRight w:val="0"/>
      <w:marTop w:val="0"/>
      <w:marBottom w:val="0"/>
      <w:divBdr>
        <w:top w:val="none" w:sz="0" w:space="0" w:color="auto"/>
        <w:left w:val="none" w:sz="0" w:space="0" w:color="auto"/>
        <w:bottom w:val="none" w:sz="0" w:space="0" w:color="auto"/>
        <w:right w:val="none" w:sz="0" w:space="0" w:color="auto"/>
      </w:divBdr>
    </w:div>
    <w:div w:id="494489826">
      <w:bodyDiv w:val="1"/>
      <w:marLeft w:val="0"/>
      <w:marRight w:val="0"/>
      <w:marTop w:val="0"/>
      <w:marBottom w:val="0"/>
      <w:divBdr>
        <w:top w:val="none" w:sz="0" w:space="0" w:color="auto"/>
        <w:left w:val="none" w:sz="0" w:space="0" w:color="auto"/>
        <w:bottom w:val="none" w:sz="0" w:space="0" w:color="auto"/>
        <w:right w:val="none" w:sz="0" w:space="0" w:color="auto"/>
      </w:divBdr>
    </w:div>
    <w:div w:id="502747640">
      <w:bodyDiv w:val="1"/>
      <w:marLeft w:val="0"/>
      <w:marRight w:val="0"/>
      <w:marTop w:val="0"/>
      <w:marBottom w:val="0"/>
      <w:divBdr>
        <w:top w:val="none" w:sz="0" w:space="0" w:color="auto"/>
        <w:left w:val="none" w:sz="0" w:space="0" w:color="auto"/>
        <w:bottom w:val="none" w:sz="0" w:space="0" w:color="auto"/>
        <w:right w:val="none" w:sz="0" w:space="0" w:color="auto"/>
      </w:divBdr>
    </w:div>
    <w:div w:id="610162497">
      <w:bodyDiv w:val="1"/>
      <w:marLeft w:val="0"/>
      <w:marRight w:val="0"/>
      <w:marTop w:val="0"/>
      <w:marBottom w:val="0"/>
      <w:divBdr>
        <w:top w:val="none" w:sz="0" w:space="0" w:color="auto"/>
        <w:left w:val="none" w:sz="0" w:space="0" w:color="auto"/>
        <w:bottom w:val="none" w:sz="0" w:space="0" w:color="auto"/>
        <w:right w:val="none" w:sz="0" w:space="0" w:color="auto"/>
      </w:divBdr>
    </w:div>
    <w:div w:id="721906105">
      <w:bodyDiv w:val="1"/>
      <w:marLeft w:val="0"/>
      <w:marRight w:val="0"/>
      <w:marTop w:val="0"/>
      <w:marBottom w:val="0"/>
      <w:divBdr>
        <w:top w:val="none" w:sz="0" w:space="0" w:color="auto"/>
        <w:left w:val="none" w:sz="0" w:space="0" w:color="auto"/>
        <w:bottom w:val="none" w:sz="0" w:space="0" w:color="auto"/>
        <w:right w:val="none" w:sz="0" w:space="0" w:color="auto"/>
      </w:divBdr>
    </w:div>
    <w:div w:id="724253098">
      <w:bodyDiv w:val="1"/>
      <w:marLeft w:val="0"/>
      <w:marRight w:val="0"/>
      <w:marTop w:val="0"/>
      <w:marBottom w:val="0"/>
      <w:divBdr>
        <w:top w:val="none" w:sz="0" w:space="0" w:color="auto"/>
        <w:left w:val="none" w:sz="0" w:space="0" w:color="auto"/>
        <w:bottom w:val="none" w:sz="0" w:space="0" w:color="auto"/>
        <w:right w:val="none" w:sz="0" w:space="0" w:color="auto"/>
      </w:divBdr>
    </w:div>
    <w:div w:id="732967000">
      <w:bodyDiv w:val="1"/>
      <w:marLeft w:val="0"/>
      <w:marRight w:val="0"/>
      <w:marTop w:val="0"/>
      <w:marBottom w:val="0"/>
      <w:divBdr>
        <w:top w:val="none" w:sz="0" w:space="0" w:color="auto"/>
        <w:left w:val="none" w:sz="0" w:space="0" w:color="auto"/>
        <w:bottom w:val="none" w:sz="0" w:space="0" w:color="auto"/>
        <w:right w:val="none" w:sz="0" w:space="0" w:color="auto"/>
      </w:divBdr>
    </w:div>
    <w:div w:id="745540005">
      <w:bodyDiv w:val="1"/>
      <w:marLeft w:val="0"/>
      <w:marRight w:val="0"/>
      <w:marTop w:val="0"/>
      <w:marBottom w:val="0"/>
      <w:divBdr>
        <w:top w:val="none" w:sz="0" w:space="0" w:color="auto"/>
        <w:left w:val="none" w:sz="0" w:space="0" w:color="auto"/>
        <w:bottom w:val="none" w:sz="0" w:space="0" w:color="auto"/>
        <w:right w:val="none" w:sz="0" w:space="0" w:color="auto"/>
      </w:divBdr>
    </w:div>
    <w:div w:id="765082406">
      <w:bodyDiv w:val="1"/>
      <w:marLeft w:val="0"/>
      <w:marRight w:val="0"/>
      <w:marTop w:val="0"/>
      <w:marBottom w:val="0"/>
      <w:divBdr>
        <w:top w:val="none" w:sz="0" w:space="0" w:color="auto"/>
        <w:left w:val="none" w:sz="0" w:space="0" w:color="auto"/>
        <w:bottom w:val="none" w:sz="0" w:space="0" w:color="auto"/>
        <w:right w:val="none" w:sz="0" w:space="0" w:color="auto"/>
      </w:divBdr>
    </w:div>
    <w:div w:id="848982369">
      <w:bodyDiv w:val="1"/>
      <w:marLeft w:val="0"/>
      <w:marRight w:val="0"/>
      <w:marTop w:val="0"/>
      <w:marBottom w:val="0"/>
      <w:divBdr>
        <w:top w:val="none" w:sz="0" w:space="0" w:color="auto"/>
        <w:left w:val="none" w:sz="0" w:space="0" w:color="auto"/>
        <w:bottom w:val="none" w:sz="0" w:space="0" w:color="auto"/>
        <w:right w:val="none" w:sz="0" w:space="0" w:color="auto"/>
      </w:divBdr>
    </w:div>
    <w:div w:id="860126060">
      <w:bodyDiv w:val="1"/>
      <w:marLeft w:val="0"/>
      <w:marRight w:val="0"/>
      <w:marTop w:val="0"/>
      <w:marBottom w:val="0"/>
      <w:divBdr>
        <w:top w:val="none" w:sz="0" w:space="0" w:color="auto"/>
        <w:left w:val="none" w:sz="0" w:space="0" w:color="auto"/>
        <w:bottom w:val="none" w:sz="0" w:space="0" w:color="auto"/>
        <w:right w:val="none" w:sz="0" w:space="0" w:color="auto"/>
      </w:divBdr>
    </w:div>
    <w:div w:id="884830873">
      <w:bodyDiv w:val="1"/>
      <w:marLeft w:val="0"/>
      <w:marRight w:val="0"/>
      <w:marTop w:val="0"/>
      <w:marBottom w:val="0"/>
      <w:divBdr>
        <w:top w:val="none" w:sz="0" w:space="0" w:color="auto"/>
        <w:left w:val="none" w:sz="0" w:space="0" w:color="auto"/>
        <w:bottom w:val="none" w:sz="0" w:space="0" w:color="auto"/>
        <w:right w:val="none" w:sz="0" w:space="0" w:color="auto"/>
      </w:divBdr>
    </w:div>
    <w:div w:id="934243817">
      <w:bodyDiv w:val="1"/>
      <w:marLeft w:val="0"/>
      <w:marRight w:val="0"/>
      <w:marTop w:val="0"/>
      <w:marBottom w:val="0"/>
      <w:divBdr>
        <w:top w:val="none" w:sz="0" w:space="0" w:color="auto"/>
        <w:left w:val="none" w:sz="0" w:space="0" w:color="auto"/>
        <w:bottom w:val="none" w:sz="0" w:space="0" w:color="auto"/>
        <w:right w:val="none" w:sz="0" w:space="0" w:color="auto"/>
      </w:divBdr>
    </w:div>
    <w:div w:id="1178231654">
      <w:bodyDiv w:val="1"/>
      <w:marLeft w:val="0"/>
      <w:marRight w:val="0"/>
      <w:marTop w:val="0"/>
      <w:marBottom w:val="0"/>
      <w:divBdr>
        <w:top w:val="none" w:sz="0" w:space="0" w:color="auto"/>
        <w:left w:val="none" w:sz="0" w:space="0" w:color="auto"/>
        <w:bottom w:val="none" w:sz="0" w:space="0" w:color="auto"/>
        <w:right w:val="none" w:sz="0" w:space="0" w:color="auto"/>
      </w:divBdr>
    </w:div>
    <w:div w:id="1198617150">
      <w:bodyDiv w:val="1"/>
      <w:marLeft w:val="0"/>
      <w:marRight w:val="0"/>
      <w:marTop w:val="0"/>
      <w:marBottom w:val="0"/>
      <w:divBdr>
        <w:top w:val="none" w:sz="0" w:space="0" w:color="auto"/>
        <w:left w:val="none" w:sz="0" w:space="0" w:color="auto"/>
        <w:bottom w:val="none" w:sz="0" w:space="0" w:color="auto"/>
        <w:right w:val="none" w:sz="0" w:space="0" w:color="auto"/>
      </w:divBdr>
    </w:div>
    <w:div w:id="1211575890">
      <w:bodyDiv w:val="1"/>
      <w:marLeft w:val="0"/>
      <w:marRight w:val="0"/>
      <w:marTop w:val="0"/>
      <w:marBottom w:val="0"/>
      <w:divBdr>
        <w:top w:val="none" w:sz="0" w:space="0" w:color="auto"/>
        <w:left w:val="none" w:sz="0" w:space="0" w:color="auto"/>
        <w:bottom w:val="none" w:sz="0" w:space="0" w:color="auto"/>
        <w:right w:val="none" w:sz="0" w:space="0" w:color="auto"/>
      </w:divBdr>
    </w:div>
    <w:div w:id="1216553033">
      <w:bodyDiv w:val="1"/>
      <w:marLeft w:val="0"/>
      <w:marRight w:val="0"/>
      <w:marTop w:val="0"/>
      <w:marBottom w:val="0"/>
      <w:divBdr>
        <w:top w:val="none" w:sz="0" w:space="0" w:color="auto"/>
        <w:left w:val="none" w:sz="0" w:space="0" w:color="auto"/>
        <w:bottom w:val="none" w:sz="0" w:space="0" w:color="auto"/>
        <w:right w:val="none" w:sz="0" w:space="0" w:color="auto"/>
      </w:divBdr>
    </w:div>
    <w:div w:id="1328363645">
      <w:bodyDiv w:val="1"/>
      <w:marLeft w:val="0"/>
      <w:marRight w:val="0"/>
      <w:marTop w:val="0"/>
      <w:marBottom w:val="0"/>
      <w:divBdr>
        <w:top w:val="none" w:sz="0" w:space="0" w:color="auto"/>
        <w:left w:val="none" w:sz="0" w:space="0" w:color="auto"/>
        <w:bottom w:val="none" w:sz="0" w:space="0" w:color="auto"/>
        <w:right w:val="none" w:sz="0" w:space="0" w:color="auto"/>
      </w:divBdr>
    </w:div>
    <w:div w:id="1395279908">
      <w:bodyDiv w:val="1"/>
      <w:marLeft w:val="0"/>
      <w:marRight w:val="0"/>
      <w:marTop w:val="0"/>
      <w:marBottom w:val="0"/>
      <w:divBdr>
        <w:top w:val="none" w:sz="0" w:space="0" w:color="auto"/>
        <w:left w:val="none" w:sz="0" w:space="0" w:color="auto"/>
        <w:bottom w:val="none" w:sz="0" w:space="0" w:color="auto"/>
        <w:right w:val="none" w:sz="0" w:space="0" w:color="auto"/>
      </w:divBdr>
    </w:div>
    <w:div w:id="1412969614">
      <w:bodyDiv w:val="1"/>
      <w:marLeft w:val="0"/>
      <w:marRight w:val="0"/>
      <w:marTop w:val="0"/>
      <w:marBottom w:val="0"/>
      <w:divBdr>
        <w:top w:val="none" w:sz="0" w:space="0" w:color="auto"/>
        <w:left w:val="none" w:sz="0" w:space="0" w:color="auto"/>
        <w:bottom w:val="none" w:sz="0" w:space="0" w:color="auto"/>
        <w:right w:val="none" w:sz="0" w:space="0" w:color="auto"/>
      </w:divBdr>
    </w:div>
    <w:div w:id="1529022908">
      <w:bodyDiv w:val="1"/>
      <w:marLeft w:val="0"/>
      <w:marRight w:val="0"/>
      <w:marTop w:val="0"/>
      <w:marBottom w:val="0"/>
      <w:divBdr>
        <w:top w:val="none" w:sz="0" w:space="0" w:color="auto"/>
        <w:left w:val="none" w:sz="0" w:space="0" w:color="auto"/>
        <w:bottom w:val="none" w:sz="0" w:space="0" w:color="auto"/>
        <w:right w:val="none" w:sz="0" w:space="0" w:color="auto"/>
      </w:divBdr>
    </w:div>
    <w:div w:id="1544514779">
      <w:bodyDiv w:val="1"/>
      <w:marLeft w:val="0"/>
      <w:marRight w:val="0"/>
      <w:marTop w:val="0"/>
      <w:marBottom w:val="0"/>
      <w:divBdr>
        <w:top w:val="none" w:sz="0" w:space="0" w:color="auto"/>
        <w:left w:val="none" w:sz="0" w:space="0" w:color="auto"/>
        <w:bottom w:val="none" w:sz="0" w:space="0" w:color="auto"/>
        <w:right w:val="none" w:sz="0" w:space="0" w:color="auto"/>
      </w:divBdr>
    </w:div>
    <w:div w:id="1544710022">
      <w:bodyDiv w:val="1"/>
      <w:marLeft w:val="0"/>
      <w:marRight w:val="0"/>
      <w:marTop w:val="0"/>
      <w:marBottom w:val="0"/>
      <w:divBdr>
        <w:top w:val="none" w:sz="0" w:space="0" w:color="auto"/>
        <w:left w:val="none" w:sz="0" w:space="0" w:color="auto"/>
        <w:bottom w:val="none" w:sz="0" w:space="0" w:color="auto"/>
        <w:right w:val="none" w:sz="0" w:space="0" w:color="auto"/>
      </w:divBdr>
    </w:div>
    <w:div w:id="1574197304">
      <w:bodyDiv w:val="1"/>
      <w:marLeft w:val="0"/>
      <w:marRight w:val="0"/>
      <w:marTop w:val="0"/>
      <w:marBottom w:val="0"/>
      <w:divBdr>
        <w:top w:val="none" w:sz="0" w:space="0" w:color="auto"/>
        <w:left w:val="none" w:sz="0" w:space="0" w:color="auto"/>
        <w:bottom w:val="none" w:sz="0" w:space="0" w:color="auto"/>
        <w:right w:val="none" w:sz="0" w:space="0" w:color="auto"/>
      </w:divBdr>
    </w:div>
    <w:div w:id="1582642336">
      <w:bodyDiv w:val="1"/>
      <w:marLeft w:val="0"/>
      <w:marRight w:val="0"/>
      <w:marTop w:val="0"/>
      <w:marBottom w:val="0"/>
      <w:divBdr>
        <w:top w:val="none" w:sz="0" w:space="0" w:color="auto"/>
        <w:left w:val="none" w:sz="0" w:space="0" w:color="auto"/>
        <w:bottom w:val="none" w:sz="0" w:space="0" w:color="auto"/>
        <w:right w:val="none" w:sz="0" w:space="0" w:color="auto"/>
      </w:divBdr>
    </w:div>
    <w:div w:id="1745953746">
      <w:bodyDiv w:val="1"/>
      <w:marLeft w:val="0"/>
      <w:marRight w:val="0"/>
      <w:marTop w:val="0"/>
      <w:marBottom w:val="0"/>
      <w:divBdr>
        <w:top w:val="none" w:sz="0" w:space="0" w:color="auto"/>
        <w:left w:val="none" w:sz="0" w:space="0" w:color="auto"/>
        <w:bottom w:val="none" w:sz="0" w:space="0" w:color="auto"/>
        <w:right w:val="none" w:sz="0" w:space="0" w:color="auto"/>
      </w:divBdr>
    </w:div>
    <w:div w:id="1753579390">
      <w:bodyDiv w:val="1"/>
      <w:marLeft w:val="0"/>
      <w:marRight w:val="0"/>
      <w:marTop w:val="0"/>
      <w:marBottom w:val="0"/>
      <w:divBdr>
        <w:top w:val="none" w:sz="0" w:space="0" w:color="auto"/>
        <w:left w:val="none" w:sz="0" w:space="0" w:color="auto"/>
        <w:bottom w:val="none" w:sz="0" w:space="0" w:color="auto"/>
        <w:right w:val="none" w:sz="0" w:space="0" w:color="auto"/>
      </w:divBdr>
    </w:div>
    <w:div w:id="1831170318">
      <w:bodyDiv w:val="1"/>
      <w:marLeft w:val="0"/>
      <w:marRight w:val="0"/>
      <w:marTop w:val="0"/>
      <w:marBottom w:val="0"/>
      <w:divBdr>
        <w:top w:val="none" w:sz="0" w:space="0" w:color="auto"/>
        <w:left w:val="none" w:sz="0" w:space="0" w:color="auto"/>
        <w:bottom w:val="none" w:sz="0" w:space="0" w:color="auto"/>
        <w:right w:val="none" w:sz="0" w:space="0" w:color="auto"/>
      </w:divBdr>
    </w:div>
    <w:div w:id="1840851605">
      <w:bodyDiv w:val="1"/>
      <w:marLeft w:val="0"/>
      <w:marRight w:val="0"/>
      <w:marTop w:val="0"/>
      <w:marBottom w:val="0"/>
      <w:divBdr>
        <w:top w:val="none" w:sz="0" w:space="0" w:color="auto"/>
        <w:left w:val="none" w:sz="0" w:space="0" w:color="auto"/>
        <w:bottom w:val="none" w:sz="0" w:space="0" w:color="auto"/>
        <w:right w:val="none" w:sz="0" w:space="0" w:color="auto"/>
      </w:divBdr>
    </w:div>
    <w:div w:id="1900938209">
      <w:bodyDiv w:val="1"/>
      <w:marLeft w:val="0"/>
      <w:marRight w:val="0"/>
      <w:marTop w:val="0"/>
      <w:marBottom w:val="0"/>
      <w:divBdr>
        <w:top w:val="none" w:sz="0" w:space="0" w:color="auto"/>
        <w:left w:val="none" w:sz="0" w:space="0" w:color="auto"/>
        <w:bottom w:val="none" w:sz="0" w:space="0" w:color="auto"/>
        <w:right w:val="none" w:sz="0" w:space="0" w:color="auto"/>
      </w:divBdr>
    </w:div>
    <w:div w:id="1911383880">
      <w:bodyDiv w:val="1"/>
      <w:marLeft w:val="0"/>
      <w:marRight w:val="0"/>
      <w:marTop w:val="0"/>
      <w:marBottom w:val="0"/>
      <w:divBdr>
        <w:top w:val="none" w:sz="0" w:space="0" w:color="auto"/>
        <w:left w:val="none" w:sz="0" w:space="0" w:color="auto"/>
        <w:bottom w:val="none" w:sz="0" w:space="0" w:color="auto"/>
        <w:right w:val="none" w:sz="0" w:space="0" w:color="auto"/>
      </w:divBdr>
    </w:div>
    <w:div w:id="1964387592">
      <w:bodyDiv w:val="1"/>
      <w:marLeft w:val="0"/>
      <w:marRight w:val="0"/>
      <w:marTop w:val="0"/>
      <w:marBottom w:val="0"/>
      <w:divBdr>
        <w:top w:val="none" w:sz="0" w:space="0" w:color="auto"/>
        <w:left w:val="none" w:sz="0" w:space="0" w:color="auto"/>
        <w:bottom w:val="none" w:sz="0" w:space="0" w:color="auto"/>
        <w:right w:val="none" w:sz="0" w:space="0" w:color="auto"/>
      </w:divBdr>
    </w:div>
    <w:div w:id="2008367021">
      <w:bodyDiv w:val="1"/>
      <w:marLeft w:val="0"/>
      <w:marRight w:val="0"/>
      <w:marTop w:val="0"/>
      <w:marBottom w:val="0"/>
      <w:divBdr>
        <w:top w:val="none" w:sz="0" w:space="0" w:color="auto"/>
        <w:left w:val="none" w:sz="0" w:space="0" w:color="auto"/>
        <w:bottom w:val="none" w:sz="0" w:space="0" w:color="auto"/>
        <w:right w:val="none" w:sz="0" w:space="0" w:color="auto"/>
      </w:divBdr>
    </w:div>
    <w:div w:id="2011176861">
      <w:bodyDiv w:val="1"/>
      <w:marLeft w:val="0"/>
      <w:marRight w:val="0"/>
      <w:marTop w:val="0"/>
      <w:marBottom w:val="0"/>
      <w:divBdr>
        <w:top w:val="none" w:sz="0" w:space="0" w:color="auto"/>
        <w:left w:val="none" w:sz="0" w:space="0" w:color="auto"/>
        <w:bottom w:val="none" w:sz="0" w:space="0" w:color="auto"/>
        <w:right w:val="none" w:sz="0" w:space="0" w:color="auto"/>
      </w:divBdr>
    </w:div>
    <w:div w:id="2046131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C3B98E-6463-C44C-8006-65005E807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9</TotalTime>
  <Pages>19</Pages>
  <Words>48402</Words>
  <Characters>275892</Characters>
  <Application>Microsoft Macintosh Word</Application>
  <DocSecurity>0</DocSecurity>
  <Lines>2299</Lines>
  <Paragraphs>647</Paragraphs>
  <ScaleCrop>false</ScaleCrop>
  <Company>LIBD</Company>
  <LinksUpToDate>false</LinksUpToDate>
  <CharactersWithSpaces>323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Price</dc:creator>
  <cp:keywords/>
  <dc:description/>
  <cp:lastModifiedBy>Amanda Price</cp:lastModifiedBy>
  <cp:revision>227</cp:revision>
  <dcterms:created xsi:type="dcterms:W3CDTF">2015-12-13T20:22:00Z</dcterms:created>
  <dcterms:modified xsi:type="dcterms:W3CDTF">2018-06-18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5f27b6-57fe-36e2-bb7a-d62c6a5acdfe</vt:lpwstr>
  </property>
</Properties>
</file>